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57BD3" w14:textId="6014EC1C" w:rsidR="002A5F1B" w:rsidRPr="00A34362" w:rsidRDefault="002A5F1B">
      <w:pPr>
        <w:rPr>
          <w:rFonts w:ascii="Arial" w:hAnsi="Arial"/>
        </w:rPr>
      </w:pPr>
    </w:p>
    <w:p w14:paraId="09AC34D5" w14:textId="1DB2D5BA" w:rsidR="002A5F1B" w:rsidRPr="00A34362" w:rsidRDefault="00D51E8A">
      <w:pPr>
        <w:rPr>
          <w:rFonts w:ascii="Arial" w:hAnsi="Arial"/>
        </w:rPr>
      </w:pPr>
      <w:r w:rsidRPr="00A34362">
        <w:rPr>
          <w:rFonts w:ascii="Arial" w:hAnsi="Arial"/>
          <w:lang w:eastAsia="fr-CH" w:bidi="ar-SA"/>
        </w:rPr>
        <w:drawing>
          <wp:anchor distT="0" distB="9525" distL="114300" distR="123190" simplePos="0" relativeHeight="2" behindDoc="0" locked="0" layoutInCell="1" allowOverlap="1" wp14:anchorId="58DB9E5F" wp14:editId="549CC2AC">
            <wp:simplePos x="0" y="0"/>
            <wp:positionH relativeFrom="column">
              <wp:posOffset>-270510</wp:posOffset>
            </wp:positionH>
            <wp:positionV relativeFrom="paragraph">
              <wp:posOffset>153035</wp:posOffset>
            </wp:positionV>
            <wp:extent cx="2110105" cy="541655"/>
            <wp:effectExtent l="0" t="0" r="0" b="4445"/>
            <wp:wrapTight wrapText="bothSides">
              <wp:wrapPolygon edited="0">
                <wp:start x="0" y="0"/>
                <wp:lineTo x="0" y="21271"/>
                <wp:lineTo x="21450" y="21271"/>
                <wp:lineTo x="2145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10105" cy="541655"/>
                    </a:xfrm>
                    <a:prstGeom prst="rect">
                      <a:avLst/>
                    </a:prstGeom>
                  </pic:spPr>
                </pic:pic>
              </a:graphicData>
            </a:graphic>
            <wp14:sizeRelV relativeFrom="margin">
              <wp14:pctHeight>0</wp14:pctHeight>
            </wp14:sizeRelV>
          </wp:anchor>
        </w:drawing>
      </w:r>
    </w:p>
    <w:p w14:paraId="2E73876D" w14:textId="77777777" w:rsidR="002A5F1B" w:rsidRPr="00A34362" w:rsidRDefault="002145E5">
      <w:pPr>
        <w:rPr>
          <w:rFonts w:ascii="Arial" w:hAnsi="Arial"/>
        </w:rPr>
      </w:pPr>
      <w:r w:rsidRPr="00A34362">
        <w:rPr>
          <w:rFonts w:ascii="Arial" w:hAnsi="Arial"/>
          <w:lang w:eastAsia="fr-CH" w:bidi="ar-SA"/>
        </w:rPr>
        <w:drawing>
          <wp:anchor distT="0" distB="9525" distL="114300" distR="120650" simplePos="0" relativeHeight="3" behindDoc="0" locked="0" layoutInCell="1" allowOverlap="1" wp14:anchorId="468914FE" wp14:editId="13F72C04">
            <wp:simplePos x="0" y="0"/>
            <wp:positionH relativeFrom="column">
              <wp:posOffset>4357370</wp:posOffset>
            </wp:positionH>
            <wp:positionV relativeFrom="paragraph">
              <wp:posOffset>56432</wp:posOffset>
            </wp:positionV>
            <wp:extent cx="1609725" cy="462915"/>
            <wp:effectExtent l="0" t="0" r="0" b="0"/>
            <wp:wrapNone/>
            <wp:docPr id="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7"/>
                    <pic:cNvPicPr>
                      <a:picLocks noChangeAspect="1" noChangeArrowheads="1"/>
                    </pic:cNvPicPr>
                  </pic:nvPicPr>
                  <pic:blipFill>
                    <a:blip r:embed="rId9"/>
                    <a:stretch>
                      <a:fillRect/>
                    </a:stretch>
                  </pic:blipFill>
                  <pic:spPr bwMode="auto">
                    <a:xfrm>
                      <a:off x="0" y="0"/>
                      <a:ext cx="1609725" cy="462915"/>
                    </a:xfrm>
                    <a:prstGeom prst="rect">
                      <a:avLst/>
                    </a:prstGeom>
                  </pic:spPr>
                </pic:pic>
              </a:graphicData>
            </a:graphic>
          </wp:anchor>
        </w:drawing>
      </w:r>
    </w:p>
    <w:p w14:paraId="211F3558" w14:textId="77777777" w:rsidR="002A5F1B" w:rsidRPr="00A34362" w:rsidRDefault="002A5F1B">
      <w:pPr>
        <w:jc w:val="center"/>
        <w:rPr>
          <w:rFonts w:ascii="Arial" w:hAnsi="Arial"/>
        </w:rPr>
      </w:pPr>
    </w:p>
    <w:p w14:paraId="454E3527" w14:textId="77777777" w:rsidR="002A5F1B" w:rsidRPr="00A34362" w:rsidRDefault="002A5F1B">
      <w:pPr>
        <w:pStyle w:val="Titre"/>
        <w:rPr>
          <w:rFonts w:cs="Arial"/>
          <w:caps/>
          <w:sz w:val="24"/>
          <w:szCs w:val="24"/>
        </w:rPr>
      </w:pPr>
    </w:p>
    <w:p w14:paraId="6459FE3F" w14:textId="77777777" w:rsidR="00FF515C" w:rsidRPr="00A34362" w:rsidRDefault="00FF515C" w:rsidP="00FF515C">
      <w:pPr>
        <w:pStyle w:val="Corpsdetexte"/>
      </w:pPr>
    </w:p>
    <w:p w14:paraId="6B7B91FF" w14:textId="77777777" w:rsidR="002A5F1B" w:rsidRPr="00A34362" w:rsidRDefault="002A5F1B">
      <w:pPr>
        <w:pStyle w:val="Corpsdetexte"/>
        <w:spacing w:after="0"/>
        <w:jc w:val="center"/>
        <w:rPr>
          <w:rFonts w:ascii="Arial" w:hAnsi="Arial" w:cs="Arial"/>
          <w:b/>
          <w:caps/>
        </w:rPr>
      </w:pPr>
    </w:p>
    <w:p w14:paraId="7E9CDF0A" w14:textId="0768B11C" w:rsidR="002A5F1B" w:rsidRPr="00A34362" w:rsidRDefault="00EC4D31">
      <w:pPr>
        <w:pStyle w:val="Titre"/>
      </w:pPr>
      <w:r w:rsidRPr="00A34362">
        <w:t xml:space="preserve">Plateau de jeu avec déplacements </w:t>
      </w:r>
      <w:r w:rsidR="005B76F3" w:rsidRPr="00A34362">
        <w:t>automatisés</w:t>
      </w:r>
      <w:r w:rsidRPr="00A34362">
        <w:t xml:space="preserve"> de pions par champs magnétique</w:t>
      </w:r>
    </w:p>
    <w:p w14:paraId="63258921" w14:textId="77777777" w:rsidR="002A5F1B" w:rsidRPr="00A34362" w:rsidRDefault="002A5F1B">
      <w:pPr>
        <w:pStyle w:val="Corpsdetexte"/>
        <w:spacing w:after="0"/>
        <w:rPr>
          <w:rFonts w:ascii="Arial" w:hAnsi="Arial"/>
        </w:rPr>
      </w:pPr>
    </w:p>
    <w:p w14:paraId="320A92A0" w14:textId="77777777" w:rsidR="002A5F1B" w:rsidRPr="00A34362" w:rsidRDefault="002A5F1B">
      <w:pPr>
        <w:pStyle w:val="Corpsdetexte"/>
        <w:spacing w:after="0"/>
        <w:jc w:val="center"/>
        <w:rPr>
          <w:rFonts w:ascii="Arial" w:hAnsi="Arial"/>
        </w:rPr>
      </w:pPr>
    </w:p>
    <w:p w14:paraId="5AA7E395" w14:textId="77777777" w:rsidR="002A5F1B" w:rsidRPr="00A34362" w:rsidRDefault="00240719">
      <w:pPr>
        <w:pStyle w:val="Corpsdetexte"/>
        <w:spacing w:after="0"/>
        <w:rPr>
          <w:rFonts w:ascii="Arial" w:hAnsi="Arial"/>
        </w:rPr>
      </w:pPr>
      <w:r w:rsidRPr="00A34362">
        <w:rPr>
          <w:lang w:eastAsia="fr-CH" w:bidi="ar-SA"/>
        </w:rPr>
        <mc:AlternateContent>
          <mc:Choice Requires="wps">
            <w:drawing>
              <wp:anchor distT="0" distB="0" distL="0" distR="0" simplePos="0" relativeHeight="4" behindDoc="0" locked="0" layoutInCell="1" allowOverlap="1" wp14:anchorId="0C6063D5" wp14:editId="68E295B4">
                <wp:simplePos x="0" y="0"/>
                <wp:positionH relativeFrom="column">
                  <wp:align>center</wp:align>
                </wp:positionH>
                <wp:positionV relativeFrom="line">
                  <wp:align>top</wp:align>
                </wp:positionV>
                <wp:extent cx="2879725" cy="2879725"/>
                <wp:effectExtent l="0" t="0" r="0" b="0"/>
                <wp:wrapSquare wrapText="bothSides"/>
                <wp:docPr id="3" name="Cadre1"/>
                <wp:cNvGraphicFramePr/>
                <a:graphic xmlns:a="http://schemas.openxmlformats.org/drawingml/2006/main">
                  <a:graphicData uri="http://schemas.microsoft.com/office/word/2010/wordprocessingShape">
                    <wps:wsp>
                      <wps:cNvSpPr txBox="1"/>
                      <wps:spPr>
                        <a:xfrm>
                          <a:off x="0" y="0"/>
                          <a:ext cx="2879725" cy="2879725"/>
                        </a:xfrm>
                        <a:prstGeom prst="rect">
                          <a:avLst/>
                        </a:prstGeom>
                        <a:ln w="635">
                          <a:solidFill>
                            <a:srgbClr val="CCCCCC"/>
                          </a:solidFill>
                        </a:ln>
                      </wps:spPr>
                      <wps:txbx>
                        <w:txbxContent>
                          <w:p w14:paraId="5903A2C5" w14:textId="77777777" w:rsidR="00560C1A" w:rsidRPr="00A34362" w:rsidRDefault="00560C1A">
                            <w:pPr>
                              <w:pStyle w:val="Contenudecadre"/>
                              <w:jc w:val="center"/>
                            </w:pPr>
                          </w:p>
                          <w:p w14:paraId="7B883AE7" w14:textId="77777777" w:rsidR="00560C1A" w:rsidRPr="00A34362" w:rsidRDefault="00560C1A">
                            <w:pPr>
                              <w:pStyle w:val="Contenudecadre"/>
                              <w:jc w:val="center"/>
                            </w:pPr>
                          </w:p>
                          <w:p w14:paraId="344899DE" w14:textId="77777777" w:rsidR="00560C1A" w:rsidRPr="00A34362" w:rsidRDefault="00560C1A">
                            <w:pPr>
                              <w:pStyle w:val="Contenudecadre"/>
                              <w:jc w:val="center"/>
                            </w:pPr>
                          </w:p>
                          <w:p w14:paraId="6043AD7E" w14:textId="77777777" w:rsidR="00560C1A" w:rsidRPr="00A34362" w:rsidRDefault="00560C1A">
                            <w:pPr>
                              <w:pStyle w:val="Contenudecadre"/>
                              <w:jc w:val="center"/>
                            </w:pPr>
                          </w:p>
                          <w:p w14:paraId="1F639E6E" w14:textId="77777777" w:rsidR="00560C1A" w:rsidRPr="00A34362" w:rsidRDefault="00560C1A">
                            <w:pPr>
                              <w:pStyle w:val="Contenudecadre"/>
                              <w:jc w:val="center"/>
                            </w:pPr>
                          </w:p>
                          <w:p w14:paraId="4BC1ABC4" w14:textId="77777777" w:rsidR="00560C1A" w:rsidRPr="00A34362" w:rsidRDefault="00560C1A">
                            <w:pPr>
                              <w:pStyle w:val="Contenudecadre"/>
                              <w:jc w:val="center"/>
                            </w:pPr>
                          </w:p>
                          <w:p w14:paraId="5FE754D2" w14:textId="77777777" w:rsidR="00560C1A" w:rsidRPr="00A34362" w:rsidRDefault="00560C1A">
                            <w:pPr>
                              <w:pStyle w:val="Contenudecadre"/>
                              <w:jc w:val="center"/>
                              <w:rPr>
                                <w:color w:val="999999"/>
                              </w:rPr>
                            </w:pPr>
                            <w:r w:rsidRPr="00A34362">
                              <w:rPr>
                                <w:color w:val="999999"/>
                              </w:rPr>
                              <w:t>&lt; Insérez ici votre illustration &gt;</w:t>
                            </w:r>
                          </w:p>
                          <w:p w14:paraId="48ADD53B" w14:textId="77777777" w:rsidR="00560C1A" w:rsidRPr="00A34362" w:rsidRDefault="00560C1A">
                            <w:pPr>
                              <w:pStyle w:val="Contenudecadre"/>
                              <w:jc w:val="center"/>
                              <w:rPr>
                                <w:color w:val="999999"/>
                              </w:rPr>
                            </w:pPr>
                          </w:p>
                          <w:p w14:paraId="4FDA0336" w14:textId="77777777" w:rsidR="00560C1A" w:rsidRPr="00A34362" w:rsidRDefault="00560C1A">
                            <w:pPr>
                              <w:pStyle w:val="Contenudecadre"/>
                              <w:jc w:val="center"/>
                              <w:rPr>
                                <w:color w:val="999999"/>
                              </w:rPr>
                            </w:pPr>
                            <w:r w:rsidRPr="00A34362">
                              <w:rPr>
                                <w:color w:val="999999"/>
                              </w:rPr>
                              <w:t>(non obligatoire)</w:t>
                            </w:r>
                          </w:p>
                        </w:txbxContent>
                      </wps:txbx>
                      <wps:bodyPr lIns="53975" tIns="53975" rIns="53975" bIns="53975" anchor="t">
                        <a:noAutofit/>
                      </wps:bodyPr>
                    </wps:wsp>
                  </a:graphicData>
                </a:graphic>
              </wp:anchor>
            </w:drawing>
          </mc:Choice>
          <mc:Fallback>
            <w:pict>
              <v:shapetype w14:anchorId="0C6063D5" id="_x0000_t202" coordsize="21600,21600" o:spt="202" path="m,l,21600r21600,l21600,xe">
                <v:stroke joinstyle="miter"/>
                <v:path gradientshapeok="t" o:connecttype="rect"/>
              </v:shapetype>
              <v:shape id="Cadre1" o:spid="_x0000_s1026" type="#_x0000_t202" style="position:absolute;left:0;text-align:left;margin-left:0;margin-top:0;width:226.75pt;height:226.75pt;z-index:4;visibility:visible;mso-wrap-style:square;mso-wrap-distance-left:0;mso-wrap-distance-top:0;mso-wrap-distance-right:0;mso-wrap-distance-bottom:0;mso-position-horizontal:center;mso-position-horizontal-relative:text;mso-position-vertical:top;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" filled="f" strokecolor="#ccc" strokeweight=".05pt">
                <v:textbox inset="4.25pt,4.25pt,4.25pt,4.25pt">
                  <w:txbxContent>
                    <w:p w14:paraId="5903A2C5" w14:textId="77777777" w:rsidR="00560C1A" w:rsidRPr="00A34362" w:rsidRDefault="00560C1A">
                      <w:pPr>
                        <w:pStyle w:val="Contenudecadre"/>
                        <w:jc w:val="center"/>
                      </w:pPr>
                    </w:p>
                    <w:p w14:paraId="7B883AE7" w14:textId="77777777" w:rsidR="00560C1A" w:rsidRPr="00A34362" w:rsidRDefault="00560C1A">
                      <w:pPr>
                        <w:pStyle w:val="Contenudecadre"/>
                        <w:jc w:val="center"/>
                      </w:pPr>
                    </w:p>
                    <w:p w14:paraId="344899DE" w14:textId="77777777" w:rsidR="00560C1A" w:rsidRPr="00A34362" w:rsidRDefault="00560C1A">
                      <w:pPr>
                        <w:pStyle w:val="Contenudecadre"/>
                        <w:jc w:val="center"/>
                      </w:pPr>
                    </w:p>
                    <w:p w14:paraId="6043AD7E" w14:textId="77777777" w:rsidR="00560C1A" w:rsidRPr="00A34362" w:rsidRDefault="00560C1A">
                      <w:pPr>
                        <w:pStyle w:val="Contenudecadre"/>
                        <w:jc w:val="center"/>
                      </w:pPr>
                    </w:p>
                    <w:p w14:paraId="1F639E6E" w14:textId="77777777" w:rsidR="00560C1A" w:rsidRPr="00A34362" w:rsidRDefault="00560C1A">
                      <w:pPr>
                        <w:pStyle w:val="Contenudecadre"/>
                        <w:jc w:val="center"/>
                      </w:pPr>
                    </w:p>
                    <w:p w14:paraId="4BC1ABC4" w14:textId="77777777" w:rsidR="00560C1A" w:rsidRPr="00A34362" w:rsidRDefault="00560C1A">
                      <w:pPr>
                        <w:pStyle w:val="Contenudecadre"/>
                        <w:jc w:val="center"/>
                      </w:pPr>
                    </w:p>
                    <w:p w14:paraId="5FE754D2" w14:textId="77777777" w:rsidR="00560C1A" w:rsidRPr="00A34362" w:rsidRDefault="00560C1A">
                      <w:pPr>
                        <w:pStyle w:val="Contenudecadre"/>
                        <w:jc w:val="center"/>
                        <w:rPr>
                          <w:color w:val="999999"/>
                        </w:rPr>
                      </w:pPr>
                      <w:r w:rsidRPr="00A34362">
                        <w:rPr>
                          <w:color w:val="999999"/>
                        </w:rPr>
                        <w:t>&lt; Insérez ici votre illustration &gt;</w:t>
                      </w:r>
                    </w:p>
                    <w:p w14:paraId="48ADD53B" w14:textId="77777777" w:rsidR="00560C1A" w:rsidRPr="00A34362" w:rsidRDefault="00560C1A">
                      <w:pPr>
                        <w:pStyle w:val="Contenudecadre"/>
                        <w:jc w:val="center"/>
                        <w:rPr>
                          <w:color w:val="999999"/>
                        </w:rPr>
                      </w:pPr>
                    </w:p>
                    <w:p w14:paraId="4FDA0336" w14:textId="77777777" w:rsidR="00560C1A" w:rsidRPr="00A34362" w:rsidRDefault="00560C1A">
                      <w:pPr>
                        <w:pStyle w:val="Contenudecadre"/>
                        <w:jc w:val="center"/>
                        <w:rPr>
                          <w:color w:val="999999"/>
                        </w:rPr>
                      </w:pPr>
                      <w:r w:rsidRPr="00A34362">
                        <w:rPr>
                          <w:color w:val="999999"/>
                        </w:rPr>
                        <w:t>(non obligatoire)</w:t>
                      </w:r>
                    </w:p>
                  </w:txbxContent>
                </v:textbox>
                <w10:wrap type="square" anchory="line"/>
              </v:shape>
            </w:pict>
          </mc:Fallback>
        </mc:AlternateContent>
      </w:r>
    </w:p>
    <w:p w14:paraId="75D2B4B3" w14:textId="77777777" w:rsidR="002A5F1B" w:rsidRPr="00A34362" w:rsidRDefault="002A5F1B">
      <w:pPr>
        <w:pStyle w:val="Corpsdetexte"/>
        <w:spacing w:after="0"/>
        <w:rPr>
          <w:rFonts w:ascii="Arial" w:hAnsi="Arial"/>
        </w:rPr>
      </w:pPr>
    </w:p>
    <w:p w14:paraId="2F6B349C" w14:textId="77777777" w:rsidR="002A5F1B" w:rsidRPr="00A34362" w:rsidRDefault="002A5F1B">
      <w:pPr>
        <w:pStyle w:val="Corpsdetexte"/>
        <w:spacing w:after="0"/>
        <w:rPr>
          <w:rFonts w:ascii="Arial" w:hAnsi="Arial"/>
        </w:rPr>
      </w:pPr>
    </w:p>
    <w:p w14:paraId="3ECE08A2" w14:textId="77777777" w:rsidR="002A5F1B" w:rsidRPr="00A34362" w:rsidRDefault="002A5F1B">
      <w:pPr>
        <w:pStyle w:val="Corpsdetexte"/>
        <w:spacing w:after="0"/>
        <w:rPr>
          <w:rFonts w:ascii="Arial" w:hAnsi="Arial"/>
        </w:rPr>
      </w:pPr>
    </w:p>
    <w:p w14:paraId="012DFF07" w14:textId="77777777" w:rsidR="002A5F1B" w:rsidRPr="00A34362" w:rsidRDefault="002A5F1B">
      <w:pPr>
        <w:pStyle w:val="Corpsdetexte"/>
        <w:spacing w:after="0"/>
        <w:rPr>
          <w:rFonts w:ascii="Arial" w:hAnsi="Arial"/>
        </w:rPr>
      </w:pPr>
    </w:p>
    <w:p w14:paraId="5C9D70A7" w14:textId="77777777" w:rsidR="002A5F1B" w:rsidRPr="00A34362" w:rsidRDefault="002A5F1B">
      <w:pPr>
        <w:pStyle w:val="Corpsdetexte"/>
        <w:spacing w:after="0"/>
        <w:rPr>
          <w:rFonts w:ascii="Arial" w:hAnsi="Arial"/>
        </w:rPr>
      </w:pPr>
    </w:p>
    <w:p w14:paraId="1EF7B0F4" w14:textId="77777777" w:rsidR="002A5F1B" w:rsidRPr="00A34362" w:rsidRDefault="002A5F1B">
      <w:pPr>
        <w:pStyle w:val="Corpsdetexte"/>
        <w:spacing w:after="0"/>
        <w:rPr>
          <w:rFonts w:ascii="Arial" w:hAnsi="Arial"/>
        </w:rPr>
      </w:pPr>
    </w:p>
    <w:p w14:paraId="1F4C505E" w14:textId="77777777" w:rsidR="002A5F1B" w:rsidRPr="00A34362" w:rsidRDefault="002A5F1B">
      <w:pPr>
        <w:pStyle w:val="Corpsdetexte"/>
        <w:spacing w:after="0"/>
        <w:rPr>
          <w:rFonts w:ascii="Arial" w:hAnsi="Arial"/>
        </w:rPr>
      </w:pPr>
    </w:p>
    <w:p w14:paraId="4DB3E3D0" w14:textId="77777777" w:rsidR="002A5F1B" w:rsidRPr="00A34362" w:rsidRDefault="002A5F1B">
      <w:pPr>
        <w:pStyle w:val="Corpsdetexte"/>
        <w:spacing w:after="0"/>
        <w:rPr>
          <w:rFonts w:ascii="Arial" w:hAnsi="Arial"/>
        </w:rPr>
      </w:pPr>
    </w:p>
    <w:p w14:paraId="09378F36" w14:textId="77777777" w:rsidR="002A5F1B" w:rsidRPr="00A34362" w:rsidRDefault="002A5F1B">
      <w:pPr>
        <w:pStyle w:val="Corpsdetexte"/>
        <w:spacing w:after="0"/>
        <w:rPr>
          <w:rFonts w:ascii="Arial" w:hAnsi="Arial"/>
        </w:rPr>
      </w:pPr>
    </w:p>
    <w:p w14:paraId="337DCCA1" w14:textId="77777777" w:rsidR="002A5F1B" w:rsidRPr="00A34362" w:rsidRDefault="002A5F1B">
      <w:pPr>
        <w:pStyle w:val="Corpsdetexte"/>
        <w:spacing w:after="0"/>
        <w:rPr>
          <w:rFonts w:ascii="Arial" w:hAnsi="Arial"/>
        </w:rPr>
      </w:pPr>
    </w:p>
    <w:p w14:paraId="7C20174C" w14:textId="77777777" w:rsidR="002A5F1B" w:rsidRPr="00A34362" w:rsidRDefault="002A5F1B">
      <w:pPr>
        <w:pStyle w:val="Corpsdetexte"/>
        <w:spacing w:after="0"/>
        <w:rPr>
          <w:rFonts w:ascii="Arial" w:hAnsi="Arial"/>
        </w:rPr>
      </w:pPr>
    </w:p>
    <w:p w14:paraId="762AC481" w14:textId="77777777" w:rsidR="002A5F1B" w:rsidRPr="00A34362" w:rsidRDefault="002A5F1B">
      <w:pPr>
        <w:pStyle w:val="Corpsdetexte"/>
        <w:spacing w:after="0"/>
        <w:rPr>
          <w:rFonts w:ascii="Arial" w:hAnsi="Arial"/>
        </w:rPr>
      </w:pPr>
    </w:p>
    <w:p w14:paraId="61C1797B" w14:textId="77777777" w:rsidR="002A5F1B" w:rsidRPr="00A34362" w:rsidRDefault="002A5F1B">
      <w:pPr>
        <w:pStyle w:val="Corpsdetexte"/>
        <w:spacing w:after="0"/>
        <w:rPr>
          <w:rFonts w:ascii="Arial" w:hAnsi="Arial"/>
        </w:rPr>
      </w:pPr>
    </w:p>
    <w:p w14:paraId="565E3DD2" w14:textId="77777777" w:rsidR="002A5F1B" w:rsidRPr="00A34362" w:rsidRDefault="002A5F1B">
      <w:pPr>
        <w:pStyle w:val="Corpsdetexte"/>
        <w:spacing w:after="0"/>
        <w:rPr>
          <w:rFonts w:ascii="Arial" w:hAnsi="Arial"/>
        </w:rPr>
      </w:pPr>
    </w:p>
    <w:p w14:paraId="78768ED5" w14:textId="77777777" w:rsidR="002A5F1B" w:rsidRPr="00A34362" w:rsidRDefault="002A5F1B">
      <w:pPr>
        <w:pStyle w:val="Corpsdetexte"/>
        <w:spacing w:after="0"/>
        <w:rPr>
          <w:rFonts w:ascii="Arial" w:hAnsi="Arial"/>
        </w:rPr>
      </w:pPr>
    </w:p>
    <w:p w14:paraId="775270A5" w14:textId="77777777" w:rsidR="002A5F1B" w:rsidRPr="00A34362" w:rsidRDefault="002A5F1B">
      <w:pPr>
        <w:jc w:val="center"/>
        <w:rPr>
          <w:rFonts w:ascii="Arial" w:hAnsi="Arial" w:cs="Arial"/>
          <w:sz w:val="28"/>
          <w:szCs w:val="28"/>
        </w:rPr>
      </w:pPr>
    </w:p>
    <w:p w14:paraId="30B8601B" w14:textId="77777777" w:rsidR="002A5F1B" w:rsidRPr="00A34362" w:rsidRDefault="002A5F1B">
      <w:pPr>
        <w:jc w:val="center"/>
        <w:rPr>
          <w:rFonts w:ascii="Arial" w:hAnsi="Arial" w:cs="Arial"/>
          <w:sz w:val="28"/>
          <w:szCs w:val="28"/>
        </w:rPr>
      </w:pPr>
    </w:p>
    <w:p w14:paraId="2C4BB085" w14:textId="77777777" w:rsidR="002A5F1B" w:rsidRPr="00A34362" w:rsidRDefault="002A5F1B">
      <w:pPr>
        <w:jc w:val="center"/>
        <w:rPr>
          <w:rFonts w:ascii="Arial" w:hAnsi="Arial" w:cs="Arial"/>
          <w:sz w:val="28"/>
          <w:szCs w:val="28"/>
        </w:rPr>
      </w:pPr>
    </w:p>
    <w:p w14:paraId="6EBFA772" w14:textId="77777777" w:rsidR="002A5F1B" w:rsidRPr="00A34362" w:rsidRDefault="00240719">
      <w:pPr>
        <w:jc w:val="center"/>
        <w:rPr>
          <w:rFonts w:ascii="Arial" w:hAnsi="Arial" w:cs="Arial"/>
          <w:sz w:val="28"/>
          <w:szCs w:val="28"/>
        </w:rPr>
      </w:pPr>
      <w:r w:rsidRPr="00A34362">
        <w:rPr>
          <w:rFonts w:ascii="Arial" w:hAnsi="Arial" w:cs="Arial"/>
          <w:sz w:val="28"/>
          <w:szCs w:val="28"/>
        </w:rPr>
        <w:t>Thèse de Bachelor présentée par</w:t>
      </w:r>
    </w:p>
    <w:p w14:paraId="4987A50B" w14:textId="77777777" w:rsidR="002A5F1B" w:rsidRPr="00A34362" w:rsidRDefault="002A5F1B">
      <w:pPr>
        <w:jc w:val="center"/>
        <w:rPr>
          <w:rFonts w:ascii="Arial" w:hAnsi="Arial" w:cs="Arial"/>
          <w:sz w:val="32"/>
          <w:szCs w:val="32"/>
        </w:rPr>
      </w:pPr>
    </w:p>
    <w:p w14:paraId="73D36EBC" w14:textId="6FC22ED6" w:rsidR="002A5F1B" w:rsidRPr="00A34362" w:rsidRDefault="00EC4D31">
      <w:pPr>
        <w:jc w:val="center"/>
        <w:rPr>
          <w:rFonts w:ascii="Arial" w:hAnsi="Arial"/>
        </w:rPr>
      </w:pPr>
      <w:r w:rsidRPr="00A34362">
        <w:rPr>
          <w:rFonts w:ascii="Arial" w:hAnsi="Arial" w:cs="Arial"/>
          <w:b/>
          <w:sz w:val="32"/>
        </w:rPr>
        <w:t>Gaël MARIOT</w:t>
      </w:r>
      <w:r w:rsidR="00240719" w:rsidRPr="00A34362">
        <w:rPr>
          <w:rFonts w:ascii="Arial" w:hAnsi="Arial" w:cs="Arial"/>
          <w:b/>
          <w:sz w:val="32"/>
        </w:rPr>
        <w:t xml:space="preserve"> </w:t>
      </w:r>
    </w:p>
    <w:p w14:paraId="114C170A" w14:textId="77777777" w:rsidR="002A5F1B" w:rsidRPr="00A34362" w:rsidRDefault="002A5F1B">
      <w:pPr>
        <w:jc w:val="center"/>
        <w:rPr>
          <w:rFonts w:ascii="Arial" w:hAnsi="Arial" w:cs="Arial"/>
          <w:b/>
          <w:sz w:val="32"/>
        </w:rPr>
      </w:pPr>
    </w:p>
    <w:p w14:paraId="2F1C8E1C" w14:textId="77777777" w:rsidR="002A5F1B" w:rsidRPr="00A34362" w:rsidRDefault="00240719">
      <w:pPr>
        <w:jc w:val="center"/>
        <w:rPr>
          <w:rFonts w:ascii="Arial" w:hAnsi="Arial" w:cs="Arial"/>
          <w:sz w:val="28"/>
          <w:szCs w:val="28"/>
        </w:rPr>
      </w:pPr>
      <w:r w:rsidRPr="00A34362">
        <w:rPr>
          <w:rFonts w:ascii="Arial" w:hAnsi="Arial" w:cs="Arial"/>
          <w:sz w:val="28"/>
          <w:szCs w:val="28"/>
        </w:rPr>
        <w:t>pour l’obtention du titre Bachelor of Science HES-SO en</w:t>
      </w:r>
    </w:p>
    <w:p w14:paraId="758499D7" w14:textId="63F7BE09" w:rsidR="002A5F1B" w:rsidRPr="00A34362" w:rsidRDefault="00240719">
      <w:pPr>
        <w:jc w:val="center"/>
        <w:rPr>
          <w:rFonts w:ascii="Arial" w:hAnsi="Arial"/>
        </w:rPr>
      </w:pPr>
      <w:r w:rsidRPr="00A34362">
        <w:rPr>
          <w:rFonts w:ascii="Arial" w:hAnsi="Arial" w:cs="Arial"/>
        </w:rPr>
        <w:br/>
      </w:r>
      <w:r w:rsidRPr="00A34362">
        <w:rPr>
          <w:rFonts w:ascii="Arial" w:hAnsi="Arial" w:cs="Arial"/>
          <w:b/>
          <w:sz w:val="28"/>
          <w:szCs w:val="28"/>
        </w:rPr>
        <w:t>In</w:t>
      </w:r>
      <w:r w:rsidR="007741B7" w:rsidRPr="00A34362">
        <w:rPr>
          <w:rFonts w:ascii="Arial" w:hAnsi="Arial" w:cs="Arial"/>
          <w:b/>
          <w:sz w:val="28"/>
          <w:szCs w:val="28"/>
        </w:rPr>
        <w:t>formatique et systèmes de communication</w:t>
      </w:r>
      <w:r w:rsidRPr="00A34362">
        <w:rPr>
          <w:rFonts w:ascii="Arial" w:hAnsi="Arial" w:cs="Arial"/>
          <w:b/>
          <w:sz w:val="28"/>
          <w:szCs w:val="28"/>
        </w:rPr>
        <w:t xml:space="preserve"> avec orientation en</w:t>
      </w:r>
      <w:r w:rsidRPr="00A34362">
        <w:rPr>
          <w:rFonts w:ascii="Arial" w:hAnsi="Arial" w:cs="Arial"/>
          <w:b/>
        </w:rPr>
        <w:t xml:space="preserve"> </w:t>
      </w:r>
    </w:p>
    <w:p w14:paraId="7B0ECCDB" w14:textId="0BB7A16E" w:rsidR="002A5F1B" w:rsidRPr="00A34362" w:rsidRDefault="00EC4D31">
      <w:pPr>
        <w:jc w:val="center"/>
        <w:rPr>
          <w:rFonts w:ascii="Arial" w:hAnsi="Arial"/>
        </w:rPr>
      </w:pPr>
      <w:r w:rsidRPr="00A34362">
        <w:rPr>
          <w:rFonts w:ascii="Arial" w:hAnsi="Arial" w:cs="Arial"/>
          <w:b/>
          <w:sz w:val="28"/>
          <w:szCs w:val="28"/>
        </w:rPr>
        <w:t>Systèmes Informatiques Embarqués</w:t>
      </w:r>
    </w:p>
    <w:p w14:paraId="01D5E23A" w14:textId="77777777" w:rsidR="002A5F1B" w:rsidRPr="00A34362" w:rsidRDefault="002A5F1B">
      <w:pPr>
        <w:jc w:val="center"/>
        <w:rPr>
          <w:rFonts w:ascii="Arial" w:hAnsi="Arial" w:cs="Arial"/>
          <w:sz w:val="28"/>
          <w:szCs w:val="28"/>
        </w:rPr>
      </w:pPr>
    </w:p>
    <w:p w14:paraId="05547782" w14:textId="77777777" w:rsidR="002A5F1B" w:rsidRPr="00A34362" w:rsidRDefault="002A5F1B">
      <w:pPr>
        <w:jc w:val="center"/>
        <w:rPr>
          <w:rFonts w:ascii="Arial" w:hAnsi="Arial" w:cs="Arial"/>
          <w:sz w:val="28"/>
          <w:szCs w:val="28"/>
        </w:rPr>
      </w:pPr>
    </w:p>
    <w:p w14:paraId="14795EB1" w14:textId="307BD3E8" w:rsidR="002A5F1B" w:rsidRPr="00A34362" w:rsidRDefault="00240719">
      <w:pPr>
        <w:jc w:val="center"/>
        <w:rPr>
          <w:rFonts w:ascii="Arial" w:hAnsi="Arial"/>
        </w:rPr>
      </w:pPr>
      <w:r w:rsidRPr="00A34362">
        <w:rPr>
          <w:rFonts w:ascii="Arial" w:hAnsi="Arial" w:cs="Arial"/>
          <w:b/>
          <w:sz w:val="28"/>
          <w:szCs w:val="28"/>
        </w:rPr>
        <w:t xml:space="preserve">Septembre </w:t>
      </w:r>
      <w:r w:rsidR="00EC4D31" w:rsidRPr="00A34362">
        <w:rPr>
          <w:rFonts w:ascii="Arial" w:hAnsi="Arial" w:cs="Arial"/>
          <w:b/>
          <w:sz w:val="28"/>
          <w:szCs w:val="28"/>
        </w:rPr>
        <w:t>2025</w:t>
      </w:r>
    </w:p>
    <w:p w14:paraId="0F327A12" w14:textId="77777777" w:rsidR="002A5F1B" w:rsidRPr="00A34362" w:rsidRDefault="002A5F1B">
      <w:pPr>
        <w:jc w:val="center"/>
        <w:rPr>
          <w:rFonts w:ascii="Arial" w:hAnsi="Arial" w:cs="Arial"/>
          <w:b/>
          <w:sz w:val="28"/>
        </w:rPr>
      </w:pPr>
    </w:p>
    <w:p w14:paraId="1E81BD99" w14:textId="77777777" w:rsidR="002A5F1B" w:rsidRPr="00A34362" w:rsidRDefault="002A5F1B">
      <w:pPr>
        <w:jc w:val="center"/>
        <w:rPr>
          <w:rFonts w:ascii="Arial" w:hAnsi="Arial" w:cs="Arial"/>
          <w:b/>
          <w:sz w:val="28"/>
        </w:rPr>
      </w:pPr>
    </w:p>
    <w:p w14:paraId="4A2E3D10" w14:textId="77777777" w:rsidR="005B76F3" w:rsidRPr="00A34362" w:rsidRDefault="005B76F3" w:rsidP="005B76F3">
      <w:pPr>
        <w:tabs>
          <w:tab w:val="left" w:pos="318"/>
          <w:tab w:val="left" w:pos="6237"/>
        </w:tabs>
        <w:jc w:val="center"/>
        <w:rPr>
          <w:rFonts w:ascii="Arial" w:hAnsi="Arial" w:cs="Arial"/>
        </w:rPr>
      </w:pPr>
      <w:r w:rsidRPr="00A34362">
        <w:rPr>
          <w:rFonts w:ascii="Arial" w:hAnsi="Arial" w:cs="Arial"/>
        </w:rPr>
        <w:t>Professeur-e HES responsable</w:t>
      </w:r>
    </w:p>
    <w:p w14:paraId="6AE9632E" w14:textId="77777777" w:rsidR="005B76F3" w:rsidRPr="00A34362" w:rsidRDefault="005B76F3" w:rsidP="005B76F3">
      <w:pPr>
        <w:tabs>
          <w:tab w:val="left" w:pos="1701"/>
          <w:tab w:val="left" w:pos="6237"/>
        </w:tabs>
        <w:jc w:val="center"/>
        <w:rPr>
          <w:rFonts w:ascii="Arial" w:hAnsi="Arial" w:cs="Arial"/>
        </w:rPr>
      </w:pPr>
    </w:p>
    <w:p w14:paraId="7253697D" w14:textId="168EC9C9" w:rsidR="002A5F1B" w:rsidRPr="00A34362" w:rsidRDefault="005B76F3" w:rsidP="005B76F3">
      <w:pPr>
        <w:jc w:val="center"/>
        <w:rPr>
          <w:rFonts w:ascii="Arial" w:hAnsi="Arial" w:cs="Arial"/>
          <w:b/>
          <w:sz w:val="28"/>
        </w:rPr>
      </w:pPr>
      <w:r w:rsidRPr="00A34362">
        <w:rPr>
          <w:rFonts w:ascii="Arial" w:hAnsi="Arial" w:cs="Arial"/>
          <w:b/>
        </w:rPr>
        <w:t>Delphine BECHEVET</w:t>
      </w:r>
    </w:p>
    <w:tbl>
      <w:tblPr>
        <w:tblW w:w="9087" w:type="dxa"/>
        <w:tblInd w:w="268" w:type="dxa"/>
        <w:tblLook w:val="04A0" w:firstRow="1" w:lastRow="0" w:firstColumn="1" w:lastColumn="0" w:noHBand="0" w:noVBand="1"/>
      </w:tblPr>
      <w:tblGrid>
        <w:gridCol w:w="4483"/>
        <w:gridCol w:w="4604"/>
      </w:tblGrid>
      <w:tr w:rsidR="002A5F1B" w:rsidRPr="00A34362" w14:paraId="4182E055" w14:textId="77777777">
        <w:tc>
          <w:tcPr>
            <w:tcW w:w="4483" w:type="dxa"/>
          </w:tcPr>
          <w:p w14:paraId="099542E5" w14:textId="0F9B0C29" w:rsidR="002A5F1B" w:rsidRPr="00A34362" w:rsidRDefault="002A5F1B" w:rsidP="005B76F3">
            <w:pPr>
              <w:tabs>
                <w:tab w:val="left" w:pos="318"/>
                <w:tab w:val="left" w:pos="1701"/>
                <w:tab w:val="left" w:pos="6237"/>
              </w:tabs>
              <w:jc w:val="center"/>
              <w:rPr>
                <w:rFonts w:ascii="Arial" w:hAnsi="Arial"/>
              </w:rPr>
            </w:pPr>
          </w:p>
        </w:tc>
        <w:tc>
          <w:tcPr>
            <w:tcW w:w="4604" w:type="dxa"/>
          </w:tcPr>
          <w:p w14:paraId="23BDC031" w14:textId="5E61C1E3" w:rsidR="002A5F1B" w:rsidRPr="00A34362" w:rsidRDefault="002A5F1B">
            <w:pPr>
              <w:tabs>
                <w:tab w:val="right" w:pos="3878"/>
                <w:tab w:val="left" w:pos="6237"/>
              </w:tabs>
              <w:jc w:val="center"/>
              <w:rPr>
                <w:rFonts w:ascii="Arial" w:hAnsi="Arial"/>
              </w:rPr>
            </w:pPr>
          </w:p>
        </w:tc>
      </w:tr>
    </w:tbl>
    <w:p w14:paraId="54E4F020" w14:textId="77777777" w:rsidR="002A5F1B" w:rsidRPr="00A34362" w:rsidRDefault="002A5F1B"/>
    <w:p w14:paraId="6DDCCDE5" w14:textId="77777777" w:rsidR="002A5F1B" w:rsidRPr="00A34362" w:rsidRDefault="002A5F1B">
      <w:pPr>
        <w:pStyle w:val="Corpsdetexte"/>
        <w:sectPr w:rsidR="002A5F1B" w:rsidRPr="00A34362">
          <w:footerReference w:type="first" r:id="rId10"/>
          <w:pgSz w:w="11906" w:h="16838"/>
          <w:pgMar w:top="850" w:right="1134" w:bottom="850" w:left="1417" w:header="0" w:footer="0" w:gutter="0"/>
          <w:pgNumType w:fmt="lowerRoman"/>
          <w:cols w:space="720"/>
          <w:formProt w:val="0"/>
          <w:docGrid w:linePitch="600" w:charSpace="32768"/>
        </w:sectPr>
      </w:pPr>
    </w:p>
    <w:p w14:paraId="4AD3B4F7" w14:textId="77777777" w:rsidR="002A5F1B" w:rsidRPr="00A34362" w:rsidRDefault="002A5F1B">
      <w:pPr>
        <w:pStyle w:val="Corpsdetexte"/>
      </w:pPr>
    </w:p>
    <w:p w14:paraId="36D23B6D" w14:textId="77777777" w:rsidR="002A5F1B" w:rsidRPr="00A34362" w:rsidRDefault="002A5F1B">
      <w:pPr>
        <w:pStyle w:val="Corpsdetexte"/>
      </w:pPr>
    </w:p>
    <w:p w14:paraId="3A3E9A51" w14:textId="77777777" w:rsidR="002A5F1B" w:rsidRPr="00A34362" w:rsidRDefault="002A5F1B">
      <w:pPr>
        <w:pStyle w:val="Corpsdetexte"/>
      </w:pPr>
    </w:p>
    <w:p w14:paraId="0EB2E77A" w14:textId="77777777" w:rsidR="002A5F1B" w:rsidRPr="00A34362" w:rsidRDefault="002A5F1B">
      <w:pPr>
        <w:pStyle w:val="Corpsdetexte"/>
      </w:pPr>
    </w:p>
    <w:p w14:paraId="0066E2D4" w14:textId="77777777" w:rsidR="002A5F1B" w:rsidRPr="00A34362" w:rsidRDefault="002A5F1B">
      <w:pPr>
        <w:pStyle w:val="Corpsdetexte"/>
      </w:pPr>
    </w:p>
    <w:p w14:paraId="061898A4" w14:textId="77777777" w:rsidR="002A5F1B" w:rsidRPr="00A34362" w:rsidRDefault="002A5F1B">
      <w:pPr>
        <w:pStyle w:val="Corpsdetexte"/>
      </w:pPr>
    </w:p>
    <w:p w14:paraId="78A472D7" w14:textId="77777777" w:rsidR="002A5F1B" w:rsidRPr="00A34362" w:rsidRDefault="002A5F1B">
      <w:pPr>
        <w:pStyle w:val="Corpsdetexte"/>
      </w:pPr>
    </w:p>
    <w:p w14:paraId="57D69135" w14:textId="77777777" w:rsidR="002A5F1B" w:rsidRPr="00A34362" w:rsidRDefault="002A5F1B">
      <w:pPr>
        <w:pStyle w:val="Corpsdetexte"/>
      </w:pPr>
    </w:p>
    <w:p w14:paraId="5D8D95EA" w14:textId="77777777" w:rsidR="002A5F1B" w:rsidRPr="00A34362" w:rsidRDefault="002A5F1B">
      <w:pPr>
        <w:pStyle w:val="Corpsdetexte"/>
      </w:pPr>
    </w:p>
    <w:p w14:paraId="1BBD0EEC" w14:textId="77777777" w:rsidR="002A5F1B" w:rsidRPr="00A34362" w:rsidRDefault="002A5F1B">
      <w:pPr>
        <w:pStyle w:val="Corpsdetexte"/>
      </w:pPr>
    </w:p>
    <w:p w14:paraId="3EF23034" w14:textId="77777777" w:rsidR="002A5F1B" w:rsidRPr="00A34362" w:rsidRDefault="002A5F1B">
      <w:pPr>
        <w:pStyle w:val="Corpsdetexte"/>
      </w:pPr>
    </w:p>
    <w:p w14:paraId="6C3004C4" w14:textId="77777777" w:rsidR="002A5F1B" w:rsidRPr="00A34362" w:rsidRDefault="002A5F1B">
      <w:pPr>
        <w:pStyle w:val="Corpsdetexte"/>
      </w:pPr>
    </w:p>
    <w:p w14:paraId="0933D728" w14:textId="77777777" w:rsidR="002A5F1B" w:rsidRPr="00A34362" w:rsidRDefault="002A5F1B">
      <w:pPr>
        <w:pStyle w:val="Corpsdetexte"/>
      </w:pPr>
    </w:p>
    <w:p w14:paraId="24D1C810" w14:textId="77777777" w:rsidR="002A5F1B" w:rsidRPr="00A34362" w:rsidRDefault="002A5F1B">
      <w:pPr>
        <w:pStyle w:val="Corpsdetexte"/>
      </w:pPr>
    </w:p>
    <w:p w14:paraId="1EF4DFF0" w14:textId="77777777" w:rsidR="002A5F1B" w:rsidRPr="00A34362" w:rsidRDefault="002A5F1B">
      <w:pPr>
        <w:pStyle w:val="Corpsdetexte"/>
      </w:pPr>
    </w:p>
    <w:p w14:paraId="333FB0A9" w14:textId="77777777" w:rsidR="002A5F1B" w:rsidRPr="00A34362" w:rsidRDefault="002A5F1B">
      <w:pPr>
        <w:pStyle w:val="Corpsdetexte"/>
      </w:pPr>
    </w:p>
    <w:p w14:paraId="2D691F42" w14:textId="77777777" w:rsidR="002A5F1B" w:rsidRPr="00A34362" w:rsidRDefault="002A5F1B">
      <w:pPr>
        <w:pStyle w:val="Corpsdetexte"/>
      </w:pPr>
    </w:p>
    <w:p w14:paraId="34E0F4FA" w14:textId="77777777" w:rsidR="002A5F1B" w:rsidRPr="00A34362" w:rsidRDefault="002A5F1B">
      <w:pPr>
        <w:pStyle w:val="Corpsdetexte"/>
      </w:pPr>
    </w:p>
    <w:p w14:paraId="3522F808" w14:textId="77777777" w:rsidR="002A5F1B" w:rsidRPr="00A34362" w:rsidRDefault="002A5F1B">
      <w:pPr>
        <w:pStyle w:val="Corpsdetexte"/>
      </w:pPr>
    </w:p>
    <w:p w14:paraId="19922340" w14:textId="77777777" w:rsidR="002A5F1B" w:rsidRPr="00A34362" w:rsidRDefault="002A5F1B">
      <w:pPr>
        <w:pStyle w:val="Corpsdetexte"/>
      </w:pPr>
    </w:p>
    <w:p w14:paraId="165F07A6" w14:textId="77777777" w:rsidR="002A5F1B" w:rsidRPr="00A34362" w:rsidRDefault="002A5F1B">
      <w:pPr>
        <w:pStyle w:val="Corpsdetexte"/>
      </w:pPr>
    </w:p>
    <w:p w14:paraId="56B52406" w14:textId="77777777" w:rsidR="002A5F1B" w:rsidRPr="00A34362" w:rsidRDefault="002A5F1B">
      <w:pPr>
        <w:pStyle w:val="Corpsdetexte"/>
      </w:pPr>
    </w:p>
    <w:p w14:paraId="7E33E746" w14:textId="77777777" w:rsidR="002A5F1B" w:rsidRPr="00A34362" w:rsidRDefault="002A5F1B">
      <w:pPr>
        <w:pStyle w:val="Corpsdetexte"/>
      </w:pPr>
    </w:p>
    <w:p w14:paraId="283C5441" w14:textId="77777777" w:rsidR="002A5F1B" w:rsidRPr="00A34362" w:rsidRDefault="002A5F1B">
      <w:pPr>
        <w:pStyle w:val="Corpsdetexte"/>
      </w:pPr>
    </w:p>
    <w:p w14:paraId="2D7903C7" w14:textId="77777777" w:rsidR="002A5F1B" w:rsidRPr="00A34362" w:rsidRDefault="002A5F1B">
      <w:pPr>
        <w:pStyle w:val="Corpsdetexte"/>
      </w:pPr>
    </w:p>
    <w:p w14:paraId="1692ABAF" w14:textId="77777777" w:rsidR="002A5F1B" w:rsidRPr="00A34362" w:rsidRDefault="002A5F1B">
      <w:pPr>
        <w:pStyle w:val="Corpsdetexte"/>
      </w:pPr>
    </w:p>
    <w:p w14:paraId="13D10981" w14:textId="77777777" w:rsidR="002A5F1B" w:rsidRPr="00A34362" w:rsidRDefault="002A5F1B">
      <w:pPr>
        <w:pStyle w:val="Corpsdetexte"/>
      </w:pPr>
    </w:p>
    <w:p w14:paraId="556664CA" w14:textId="77777777" w:rsidR="002A5F1B" w:rsidRPr="00A34362" w:rsidRDefault="002A5F1B">
      <w:pPr>
        <w:pStyle w:val="Corpsdetexte"/>
      </w:pPr>
    </w:p>
    <w:p w14:paraId="54358BCC" w14:textId="77777777" w:rsidR="002A5F1B" w:rsidRPr="00A34362" w:rsidRDefault="002A5F1B">
      <w:pPr>
        <w:pStyle w:val="Corpsdetexte"/>
      </w:pPr>
    </w:p>
    <w:p w14:paraId="2540F8F6" w14:textId="77777777" w:rsidR="002A5F1B" w:rsidRPr="00A34362" w:rsidRDefault="002A5F1B">
      <w:pPr>
        <w:pStyle w:val="Corpsdetexte"/>
      </w:pPr>
    </w:p>
    <w:p w14:paraId="489BC5C4" w14:textId="77777777" w:rsidR="002A5F1B" w:rsidRPr="00A34362" w:rsidRDefault="002A5F1B">
      <w:pPr>
        <w:pStyle w:val="Corpsdetexte"/>
      </w:pPr>
    </w:p>
    <w:p w14:paraId="1AFEC639" w14:textId="77777777" w:rsidR="002A5F1B" w:rsidRPr="00A34362" w:rsidRDefault="00240719">
      <w:pPr>
        <w:pStyle w:val="Corpsdetexte"/>
      </w:pPr>
      <w:r w:rsidRPr="00A34362">
        <w:t xml:space="preserve">Légende et source de l'illustration de couverture : </w:t>
      </w:r>
    </w:p>
    <w:p w14:paraId="3B074044" w14:textId="77777777" w:rsidR="002A5F1B" w:rsidRPr="00A34362" w:rsidRDefault="002A5F1B">
      <w:pPr>
        <w:pStyle w:val="Corpsdetexte"/>
        <w:sectPr w:rsidR="002A5F1B" w:rsidRPr="00A34362">
          <w:pgSz w:w="11906" w:h="16838"/>
          <w:pgMar w:top="850" w:right="1134" w:bottom="850" w:left="1417" w:header="0" w:footer="0" w:gutter="0"/>
          <w:pgNumType w:fmt="lowerRoman"/>
          <w:cols w:space="720"/>
          <w:formProt w:val="0"/>
          <w:docGrid w:linePitch="600" w:charSpace="32768"/>
        </w:sectPr>
      </w:pPr>
    </w:p>
    <w:p w14:paraId="20393617" w14:textId="77777777" w:rsidR="002A5F1B" w:rsidRPr="00A34362" w:rsidRDefault="00240719">
      <w:pPr>
        <w:pStyle w:val="TitreTR"/>
      </w:pPr>
      <w:bookmarkStart w:id="0" w:name="__RefHeading___Toc1642_1327363528"/>
      <w:bookmarkEnd w:id="0"/>
      <w:r w:rsidRPr="00A34362">
        <w:rPr>
          <w:iCs w:val="0"/>
        </w:rPr>
        <w:lastRenderedPageBreak/>
        <w:t>Table des mati</w:t>
      </w:r>
      <w:r w:rsidR="00177692" w:rsidRPr="00A34362">
        <w:rPr>
          <w:iCs w:val="0"/>
        </w:rPr>
        <w:t>è</w:t>
      </w:r>
      <w:r w:rsidRPr="00A34362">
        <w:rPr>
          <w:iCs w:val="0"/>
        </w:rPr>
        <w:t>res (style « Titre de table des matières</w:t>
      </w:r>
      <w:r w:rsidR="005C338C" w:rsidRPr="00A34362">
        <w:rPr>
          <w:iCs w:val="0"/>
        </w:rPr>
        <w:t xml:space="preserve"> </w:t>
      </w:r>
      <w:r w:rsidRPr="00A34362">
        <w:rPr>
          <w:iCs w:val="0"/>
        </w:rPr>
        <w:t>»)</w:t>
      </w:r>
    </w:p>
    <w:sdt>
      <w:sdtPr>
        <w:id w:val="-1664702213"/>
        <w:docPartObj>
          <w:docPartGallery w:val="Table of Contents"/>
          <w:docPartUnique/>
        </w:docPartObj>
      </w:sdtPr>
      <w:sdtContent>
        <w:p w14:paraId="2E792FF1" w14:textId="5F92E43B" w:rsidR="008B14D5" w:rsidRPr="00A34362" w:rsidRDefault="00240719">
          <w:pPr>
            <w:pStyle w:val="TM1"/>
            <w:tabs>
              <w:tab w:val="right" w:leader="dot" w:pos="9345"/>
            </w:tabs>
            <w:rPr>
              <w:rFonts w:eastAsiaTheme="minorEastAsia" w:cstheme="minorBidi"/>
              <w:b w:val="0"/>
              <w:bCs w:val="0"/>
              <w:iCs w:val="0"/>
              <w:lang w:eastAsia="fr-FR" w:bidi="ar-SA"/>
              <w14:ligatures w14:val="standardContextual"/>
            </w:rPr>
          </w:pPr>
          <w:r w:rsidRPr="00A34362">
            <w:fldChar w:fldCharType="begin"/>
          </w:r>
          <w:r w:rsidRPr="00A34362">
            <w:rPr>
              <w:rStyle w:val="Sautdindex"/>
            </w:rPr>
            <w:instrText>TOC \f \o "1-9" \t "Titre 10,10" \h</w:instrText>
          </w:r>
          <w:r w:rsidRPr="00A34362">
            <w:rPr>
              <w:rStyle w:val="Sautdindex"/>
            </w:rPr>
            <w:fldChar w:fldCharType="separate"/>
          </w:r>
          <w:hyperlink w:anchor="_Toc202182696" w:history="1">
            <w:r w:rsidR="008B14D5" w:rsidRPr="00A34362">
              <w:rPr>
                <w:rStyle w:val="Lienhypertexte"/>
              </w:rPr>
              <w:t>Remerciements</w:t>
            </w:r>
            <w:r w:rsidR="008B14D5" w:rsidRPr="00A34362">
              <w:tab/>
            </w:r>
            <w:r w:rsidR="008B14D5" w:rsidRPr="00A34362">
              <w:fldChar w:fldCharType="begin"/>
            </w:r>
            <w:r w:rsidR="008B14D5" w:rsidRPr="00A34362">
              <w:instrText xml:space="preserve"> PAGEREF _Toc202182696 \h </w:instrText>
            </w:r>
            <w:r w:rsidR="008B14D5" w:rsidRPr="00A34362">
              <w:fldChar w:fldCharType="separate"/>
            </w:r>
            <w:r w:rsidR="00131E91" w:rsidRPr="00A34362">
              <w:t>iv</w:t>
            </w:r>
            <w:r w:rsidR="008B14D5" w:rsidRPr="00A34362">
              <w:fldChar w:fldCharType="end"/>
            </w:r>
          </w:hyperlink>
        </w:p>
        <w:p w14:paraId="7A30F45C" w14:textId="48BE7FAE"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697" w:history="1">
            <w:r w:rsidRPr="00A34362">
              <w:rPr>
                <w:rStyle w:val="Lienhypertexte"/>
              </w:rPr>
              <w:t>Résumé (style « Titre 1 »)</w:t>
            </w:r>
            <w:r w:rsidRPr="00A34362">
              <w:tab/>
            </w:r>
            <w:r w:rsidRPr="00A34362">
              <w:fldChar w:fldCharType="begin"/>
            </w:r>
            <w:r w:rsidRPr="00A34362">
              <w:instrText xml:space="preserve"> PAGEREF _Toc202182697 \h </w:instrText>
            </w:r>
            <w:r w:rsidRPr="00A34362">
              <w:fldChar w:fldCharType="separate"/>
            </w:r>
            <w:r w:rsidR="00131E91" w:rsidRPr="00A34362">
              <w:t>vi</w:t>
            </w:r>
            <w:r w:rsidRPr="00A34362">
              <w:fldChar w:fldCharType="end"/>
            </w:r>
          </w:hyperlink>
        </w:p>
        <w:p w14:paraId="431B5606" w14:textId="429E69EB"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698" w:history="1">
            <w:r w:rsidRPr="00A34362">
              <w:rPr>
                <w:rStyle w:val="Lienhypertexte"/>
              </w:rPr>
              <w:t>Liste des acronymes (style « Titre 1 »)</w:t>
            </w:r>
            <w:r w:rsidRPr="00A34362">
              <w:tab/>
            </w:r>
            <w:r w:rsidRPr="00A34362">
              <w:fldChar w:fldCharType="begin"/>
            </w:r>
            <w:r w:rsidRPr="00A34362">
              <w:instrText xml:space="preserve"> PAGEREF _Toc202182698 \h </w:instrText>
            </w:r>
            <w:r w:rsidRPr="00A34362">
              <w:fldChar w:fldCharType="separate"/>
            </w:r>
            <w:r w:rsidR="00131E91" w:rsidRPr="00A34362">
              <w:t>vii</w:t>
            </w:r>
            <w:r w:rsidRPr="00A34362">
              <w:fldChar w:fldCharType="end"/>
            </w:r>
          </w:hyperlink>
        </w:p>
        <w:p w14:paraId="0ABFED8A" w14:textId="389D1447"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699" w:history="1">
            <w:r w:rsidRPr="00A34362">
              <w:rPr>
                <w:rStyle w:val="Lienhypertexte"/>
              </w:rPr>
              <w:t>Liste des illustrations</w:t>
            </w:r>
            <w:r w:rsidRPr="00A34362">
              <w:tab/>
            </w:r>
            <w:r w:rsidRPr="00A34362">
              <w:fldChar w:fldCharType="begin"/>
            </w:r>
            <w:r w:rsidRPr="00A34362">
              <w:instrText xml:space="preserve"> PAGEREF _Toc202182699 \h </w:instrText>
            </w:r>
            <w:r w:rsidRPr="00A34362">
              <w:fldChar w:fldCharType="separate"/>
            </w:r>
            <w:r w:rsidR="00131E91" w:rsidRPr="00A34362">
              <w:t>viii</w:t>
            </w:r>
            <w:r w:rsidRPr="00A34362">
              <w:fldChar w:fldCharType="end"/>
            </w:r>
          </w:hyperlink>
        </w:p>
        <w:p w14:paraId="000873F2" w14:textId="47768876"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700" w:history="1">
            <w:r w:rsidRPr="00A34362">
              <w:rPr>
                <w:rStyle w:val="Lienhypertexte"/>
              </w:rPr>
              <w:t>Liste des annexes</w:t>
            </w:r>
            <w:r w:rsidRPr="00A34362">
              <w:tab/>
            </w:r>
            <w:r w:rsidRPr="00A34362">
              <w:fldChar w:fldCharType="begin"/>
            </w:r>
            <w:r w:rsidRPr="00A34362">
              <w:instrText xml:space="preserve"> PAGEREF _Toc202182700 \h </w:instrText>
            </w:r>
            <w:r w:rsidRPr="00A34362">
              <w:fldChar w:fldCharType="separate"/>
            </w:r>
            <w:r w:rsidR="00131E91" w:rsidRPr="00A34362">
              <w:t>x</w:t>
            </w:r>
            <w:r w:rsidRPr="00A34362">
              <w:fldChar w:fldCharType="end"/>
            </w:r>
          </w:hyperlink>
        </w:p>
        <w:p w14:paraId="5F54AFDA" w14:textId="14B7181E" w:rsidR="008B14D5" w:rsidRPr="00A34362" w:rsidRDefault="008B14D5">
          <w:pPr>
            <w:pStyle w:val="TM1"/>
            <w:tabs>
              <w:tab w:val="left" w:pos="480"/>
              <w:tab w:val="right" w:leader="dot" w:pos="9345"/>
            </w:tabs>
            <w:rPr>
              <w:rFonts w:eastAsiaTheme="minorEastAsia" w:cstheme="minorBidi"/>
              <w:b w:val="0"/>
              <w:bCs w:val="0"/>
              <w:iCs w:val="0"/>
              <w:lang w:eastAsia="fr-FR" w:bidi="ar-SA"/>
              <w14:ligatures w14:val="standardContextual"/>
            </w:rPr>
          </w:pPr>
          <w:hyperlink w:anchor="_Toc202182701" w:history="1">
            <w:r w:rsidRPr="00A34362">
              <w:rPr>
                <w:rStyle w:val="Lienhypertexte"/>
              </w:rPr>
              <w:t>1.</w:t>
            </w:r>
            <w:r w:rsidRPr="00A34362">
              <w:rPr>
                <w:rFonts w:eastAsiaTheme="minorEastAsia" w:cstheme="minorBidi"/>
                <w:b w:val="0"/>
                <w:bCs w:val="0"/>
                <w:iCs w:val="0"/>
                <w:lang w:eastAsia="fr-FR" w:bidi="ar-SA"/>
                <w14:ligatures w14:val="standardContextual"/>
              </w:rPr>
              <w:tab/>
            </w:r>
            <w:r w:rsidRPr="00A34362">
              <w:rPr>
                <w:rStyle w:val="Lienhypertexte"/>
              </w:rPr>
              <w:t>Introduction (style « Titre 1 »)</w:t>
            </w:r>
            <w:r w:rsidRPr="00A34362">
              <w:tab/>
            </w:r>
            <w:r w:rsidRPr="00A34362">
              <w:fldChar w:fldCharType="begin"/>
            </w:r>
            <w:r w:rsidRPr="00A34362">
              <w:instrText xml:space="preserve"> PAGEREF _Toc202182701 \h </w:instrText>
            </w:r>
            <w:r w:rsidRPr="00A34362">
              <w:fldChar w:fldCharType="separate"/>
            </w:r>
            <w:r w:rsidR="00131E91" w:rsidRPr="00A34362">
              <w:t>1</w:t>
            </w:r>
            <w:r w:rsidRPr="00A34362">
              <w:fldChar w:fldCharType="end"/>
            </w:r>
          </w:hyperlink>
        </w:p>
        <w:p w14:paraId="4EEB2D17" w14:textId="57B5E5BC"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02" w:history="1">
            <w:r w:rsidRPr="00A34362">
              <w:rPr>
                <w:rStyle w:val="Lienhypertexte"/>
              </w:rPr>
              <w:t>1.1.</w:t>
            </w:r>
            <w:r w:rsidRPr="00A34362">
              <w:rPr>
                <w:rFonts w:eastAsiaTheme="minorEastAsia" w:cstheme="minorBidi"/>
                <w:b w:val="0"/>
                <w:bCs w:val="0"/>
                <w:sz w:val="24"/>
                <w:szCs w:val="24"/>
                <w:lang w:eastAsia="fr-FR" w:bidi="ar-SA"/>
                <w14:ligatures w14:val="standardContextual"/>
              </w:rPr>
              <w:tab/>
            </w:r>
            <w:r w:rsidRPr="00A34362">
              <w:rPr>
                <w:rStyle w:val="Lienhypertexte"/>
              </w:rPr>
              <w:t>Concepts Techniques</w:t>
            </w:r>
            <w:r w:rsidRPr="00A34362">
              <w:tab/>
            </w:r>
            <w:r w:rsidRPr="00A34362">
              <w:fldChar w:fldCharType="begin"/>
            </w:r>
            <w:r w:rsidRPr="00A34362">
              <w:instrText xml:space="preserve"> PAGEREF _Toc202182702 \h </w:instrText>
            </w:r>
            <w:r w:rsidRPr="00A34362">
              <w:fldChar w:fldCharType="separate"/>
            </w:r>
            <w:r w:rsidR="00131E91" w:rsidRPr="00A34362">
              <w:t>2</w:t>
            </w:r>
            <w:r w:rsidRPr="00A34362">
              <w:fldChar w:fldCharType="end"/>
            </w:r>
          </w:hyperlink>
        </w:p>
        <w:p w14:paraId="2F2DAC3D" w14:textId="12E189D6" w:rsidR="008B14D5" w:rsidRPr="00A34362" w:rsidRDefault="008B14D5">
          <w:pPr>
            <w:pStyle w:val="TM3"/>
            <w:tabs>
              <w:tab w:val="left" w:pos="960"/>
              <w:tab w:val="right" w:leader="dot" w:pos="9345"/>
            </w:tabs>
            <w:rPr>
              <w:rFonts w:eastAsiaTheme="minorEastAsia" w:cstheme="minorBidi"/>
              <w:sz w:val="24"/>
              <w:szCs w:val="24"/>
              <w:lang w:eastAsia="fr-FR" w:bidi="ar-SA"/>
              <w14:ligatures w14:val="standardContextual"/>
            </w:rPr>
          </w:pPr>
          <w:hyperlink w:anchor="_Toc202182703" w:history="1">
            <w:r w:rsidRPr="00A34362">
              <w:rPr>
                <w:rStyle w:val="Lienhypertexte"/>
              </w:rPr>
              <w:t>a)</w:t>
            </w:r>
            <w:r w:rsidRPr="00A34362">
              <w:rPr>
                <w:rFonts w:eastAsiaTheme="minorEastAsia" w:cstheme="minorBidi"/>
                <w:sz w:val="24"/>
                <w:szCs w:val="24"/>
                <w:lang w:eastAsia="fr-FR" w:bidi="ar-SA"/>
                <w14:ligatures w14:val="standardContextual"/>
              </w:rPr>
              <w:tab/>
            </w:r>
            <w:r w:rsidRPr="00A34362">
              <w:rPr>
                <w:rStyle w:val="Lienhypertexte"/>
              </w:rPr>
              <w:t>Densité d’un flux magnétique et Excitation Magnétique</w:t>
            </w:r>
            <w:r w:rsidRPr="00A34362">
              <w:tab/>
            </w:r>
            <w:r w:rsidRPr="00A34362">
              <w:fldChar w:fldCharType="begin"/>
            </w:r>
            <w:r w:rsidRPr="00A34362">
              <w:instrText xml:space="preserve"> PAGEREF _Toc202182703 \h </w:instrText>
            </w:r>
            <w:r w:rsidRPr="00A34362">
              <w:fldChar w:fldCharType="separate"/>
            </w:r>
            <w:r w:rsidR="00131E91" w:rsidRPr="00A34362">
              <w:t>2</w:t>
            </w:r>
            <w:r w:rsidRPr="00A34362">
              <w:fldChar w:fldCharType="end"/>
            </w:r>
          </w:hyperlink>
        </w:p>
        <w:p w14:paraId="063574AF" w14:textId="2FDB2976" w:rsidR="008B14D5" w:rsidRPr="00A34362" w:rsidRDefault="008B14D5">
          <w:pPr>
            <w:pStyle w:val="TM3"/>
            <w:tabs>
              <w:tab w:val="left" w:pos="960"/>
              <w:tab w:val="right" w:leader="dot" w:pos="9345"/>
            </w:tabs>
            <w:rPr>
              <w:rFonts w:eastAsiaTheme="minorEastAsia" w:cstheme="minorBidi"/>
              <w:sz w:val="24"/>
              <w:szCs w:val="24"/>
              <w:lang w:eastAsia="fr-FR" w:bidi="ar-SA"/>
              <w14:ligatures w14:val="standardContextual"/>
            </w:rPr>
          </w:pPr>
          <w:hyperlink w:anchor="_Toc202182704" w:history="1">
            <w:r w:rsidRPr="00A34362">
              <w:rPr>
                <w:rStyle w:val="Lienhypertexte"/>
              </w:rPr>
              <w:t>b)</w:t>
            </w:r>
            <w:r w:rsidRPr="00A34362">
              <w:rPr>
                <w:rFonts w:eastAsiaTheme="minorEastAsia" w:cstheme="minorBidi"/>
                <w:sz w:val="24"/>
                <w:szCs w:val="24"/>
                <w:lang w:eastAsia="fr-FR" w:bidi="ar-SA"/>
                <w14:ligatures w14:val="standardContextual"/>
              </w:rPr>
              <w:tab/>
            </w:r>
            <w:r w:rsidRPr="00A34362">
              <w:rPr>
                <w:rStyle w:val="Lienhypertexte"/>
              </w:rPr>
              <w:t>Loi de Biot et Savart</w:t>
            </w:r>
            <w:r w:rsidRPr="00A34362">
              <w:tab/>
            </w:r>
            <w:r w:rsidRPr="00A34362">
              <w:fldChar w:fldCharType="begin"/>
            </w:r>
            <w:r w:rsidRPr="00A34362">
              <w:instrText xml:space="preserve"> PAGEREF _Toc202182704 \h </w:instrText>
            </w:r>
            <w:r w:rsidRPr="00A34362">
              <w:fldChar w:fldCharType="separate"/>
            </w:r>
            <w:r w:rsidR="00131E91" w:rsidRPr="00A34362">
              <w:t>2</w:t>
            </w:r>
            <w:r w:rsidRPr="00A34362">
              <w:fldChar w:fldCharType="end"/>
            </w:r>
          </w:hyperlink>
        </w:p>
        <w:p w14:paraId="4BCA0CDB" w14:textId="70DF376E" w:rsidR="008B14D5" w:rsidRPr="00A34362" w:rsidRDefault="008B14D5">
          <w:pPr>
            <w:pStyle w:val="TM3"/>
            <w:tabs>
              <w:tab w:val="left" w:pos="960"/>
              <w:tab w:val="right" w:leader="dot" w:pos="9345"/>
            </w:tabs>
            <w:rPr>
              <w:rFonts w:eastAsiaTheme="minorEastAsia" w:cstheme="minorBidi"/>
              <w:sz w:val="24"/>
              <w:szCs w:val="24"/>
              <w:lang w:eastAsia="fr-FR" w:bidi="ar-SA"/>
              <w14:ligatures w14:val="standardContextual"/>
            </w:rPr>
          </w:pPr>
          <w:hyperlink w:anchor="_Toc202182705" w:history="1">
            <w:r w:rsidRPr="00A34362">
              <w:rPr>
                <w:rStyle w:val="Lienhypertexte"/>
              </w:rPr>
              <w:t>c)</w:t>
            </w:r>
            <w:r w:rsidRPr="00A34362">
              <w:rPr>
                <w:rFonts w:eastAsiaTheme="minorEastAsia" w:cstheme="minorBidi"/>
                <w:sz w:val="24"/>
                <w:szCs w:val="24"/>
                <w:lang w:eastAsia="fr-FR" w:bidi="ar-SA"/>
                <w14:ligatures w14:val="standardContextual"/>
              </w:rPr>
              <w:tab/>
            </w:r>
            <w:r w:rsidRPr="00A34362">
              <w:rPr>
                <w:rStyle w:val="Lienhypertexte"/>
              </w:rPr>
              <w:t>Principe de superposition</w:t>
            </w:r>
            <w:r w:rsidRPr="00A34362">
              <w:tab/>
            </w:r>
            <w:r w:rsidRPr="00A34362">
              <w:fldChar w:fldCharType="begin"/>
            </w:r>
            <w:r w:rsidRPr="00A34362">
              <w:instrText xml:space="preserve"> PAGEREF _Toc202182705 \h </w:instrText>
            </w:r>
            <w:r w:rsidRPr="00A34362">
              <w:fldChar w:fldCharType="separate"/>
            </w:r>
            <w:r w:rsidR="00131E91" w:rsidRPr="00A34362">
              <w:t>3</w:t>
            </w:r>
            <w:r w:rsidRPr="00A34362">
              <w:fldChar w:fldCharType="end"/>
            </w:r>
          </w:hyperlink>
        </w:p>
        <w:p w14:paraId="215BF8A4" w14:textId="4570C1A6" w:rsidR="008B14D5" w:rsidRPr="00A34362" w:rsidRDefault="008B14D5">
          <w:pPr>
            <w:pStyle w:val="TM3"/>
            <w:tabs>
              <w:tab w:val="left" w:pos="960"/>
              <w:tab w:val="right" w:leader="dot" w:pos="9345"/>
            </w:tabs>
            <w:rPr>
              <w:rFonts w:eastAsiaTheme="minorEastAsia" w:cstheme="minorBidi"/>
              <w:sz w:val="24"/>
              <w:szCs w:val="24"/>
              <w:lang w:eastAsia="fr-FR" w:bidi="ar-SA"/>
              <w14:ligatures w14:val="standardContextual"/>
            </w:rPr>
          </w:pPr>
          <w:hyperlink w:anchor="_Toc202182706" w:history="1">
            <w:r w:rsidRPr="00A34362">
              <w:rPr>
                <w:rStyle w:val="Lienhypertexte"/>
              </w:rPr>
              <w:t>d)</w:t>
            </w:r>
            <w:r w:rsidRPr="00A34362">
              <w:rPr>
                <w:rFonts w:eastAsiaTheme="minorEastAsia" w:cstheme="minorBidi"/>
                <w:sz w:val="24"/>
                <w:szCs w:val="24"/>
                <w:lang w:eastAsia="fr-FR" w:bidi="ar-SA"/>
                <w14:ligatures w14:val="standardContextual"/>
              </w:rPr>
              <w:tab/>
            </w:r>
            <w:r w:rsidRPr="00A34362">
              <w:rPr>
                <w:rStyle w:val="Lienhypertexte"/>
              </w:rPr>
              <w:t>Réseau de Halbach</w:t>
            </w:r>
            <w:r w:rsidRPr="00A34362">
              <w:tab/>
            </w:r>
            <w:r w:rsidRPr="00A34362">
              <w:fldChar w:fldCharType="begin"/>
            </w:r>
            <w:r w:rsidRPr="00A34362">
              <w:instrText xml:space="preserve"> PAGEREF _Toc202182706 \h </w:instrText>
            </w:r>
            <w:r w:rsidRPr="00A34362">
              <w:fldChar w:fldCharType="separate"/>
            </w:r>
            <w:r w:rsidR="00131E91" w:rsidRPr="00A34362">
              <w:t>4</w:t>
            </w:r>
            <w:r w:rsidRPr="00A34362">
              <w:fldChar w:fldCharType="end"/>
            </w:r>
          </w:hyperlink>
        </w:p>
        <w:p w14:paraId="605E5F34" w14:textId="5305E805" w:rsidR="008B14D5" w:rsidRPr="00A34362" w:rsidRDefault="008B14D5">
          <w:pPr>
            <w:pStyle w:val="TM1"/>
            <w:tabs>
              <w:tab w:val="left" w:pos="480"/>
              <w:tab w:val="right" w:leader="dot" w:pos="9345"/>
            </w:tabs>
            <w:rPr>
              <w:rFonts w:eastAsiaTheme="minorEastAsia" w:cstheme="minorBidi"/>
              <w:b w:val="0"/>
              <w:bCs w:val="0"/>
              <w:iCs w:val="0"/>
              <w:lang w:eastAsia="fr-FR" w:bidi="ar-SA"/>
              <w14:ligatures w14:val="standardContextual"/>
            </w:rPr>
          </w:pPr>
          <w:hyperlink w:anchor="_Toc202182707" w:history="1">
            <w:r w:rsidRPr="00A34362">
              <w:rPr>
                <w:rStyle w:val="Lienhypertexte"/>
              </w:rPr>
              <w:t>2.</w:t>
            </w:r>
            <w:r w:rsidRPr="00A34362">
              <w:rPr>
                <w:rFonts w:eastAsiaTheme="minorEastAsia" w:cstheme="minorBidi"/>
                <w:b w:val="0"/>
                <w:bCs w:val="0"/>
                <w:iCs w:val="0"/>
                <w:lang w:eastAsia="fr-FR" w:bidi="ar-SA"/>
                <w14:ligatures w14:val="standardContextual"/>
              </w:rPr>
              <w:tab/>
            </w:r>
            <w:r w:rsidRPr="00A34362">
              <w:rPr>
                <w:rStyle w:val="Lienhypertexte"/>
              </w:rPr>
              <w:t>Recherches</w:t>
            </w:r>
            <w:r w:rsidRPr="00A34362">
              <w:tab/>
            </w:r>
            <w:r w:rsidRPr="00A34362">
              <w:fldChar w:fldCharType="begin"/>
            </w:r>
            <w:r w:rsidRPr="00A34362">
              <w:instrText xml:space="preserve"> PAGEREF _Toc202182707 \h </w:instrText>
            </w:r>
            <w:r w:rsidRPr="00A34362">
              <w:fldChar w:fldCharType="separate"/>
            </w:r>
            <w:r w:rsidR="00131E91" w:rsidRPr="00A34362">
              <w:t>7</w:t>
            </w:r>
            <w:r w:rsidRPr="00A34362">
              <w:fldChar w:fldCharType="end"/>
            </w:r>
          </w:hyperlink>
        </w:p>
        <w:p w14:paraId="1F772D80" w14:textId="18DFCE63"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08" w:history="1">
            <w:r w:rsidRPr="00A34362">
              <w:rPr>
                <w:rStyle w:val="Lienhypertexte"/>
              </w:rPr>
              <w:t>2.1.</w:t>
            </w:r>
            <w:r w:rsidRPr="00A34362">
              <w:rPr>
                <w:rFonts w:eastAsiaTheme="minorEastAsia" w:cstheme="minorBidi"/>
                <w:b w:val="0"/>
                <w:bCs w:val="0"/>
                <w:sz w:val="24"/>
                <w:szCs w:val="24"/>
                <w:lang w:eastAsia="fr-FR" w:bidi="ar-SA"/>
                <w14:ligatures w14:val="standardContextual"/>
              </w:rPr>
              <w:tab/>
            </w:r>
            <w:r w:rsidRPr="00A34362">
              <w:rPr>
                <w:rStyle w:val="Lienhypertexte"/>
              </w:rPr>
              <w:t>Travaux d’Arthur ABELKALON</w:t>
            </w:r>
            <w:r w:rsidRPr="00A34362">
              <w:tab/>
            </w:r>
            <w:r w:rsidRPr="00A34362">
              <w:fldChar w:fldCharType="begin"/>
            </w:r>
            <w:r w:rsidRPr="00A34362">
              <w:instrText xml:space="preserve"> PAGEREF _Toc202182708 \h </w:instrText>
            </w:r>
            <w:r w:rsidRPr="00A34362">
              <w:fldChar w:fldCharType="separate"/>
            </w:r>
            <w:r w:rsidR="00131E91" w:rsidRPr="00A34362">
              <w:t>7</w:t>
            </w:r>
            <w:r w:rsidRPr="00A34362">
              <w:fldChar w:fldCharType="end"/>
            </w:r>
          </w:hyperlink>
        </w:p>
        <w:p w14:paraId="3A1958A6" w14:textId="7ED328C3"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09" w:history="1">
            <w:r w:rsidRPr="00A34362">
              <w:rPr>
                <w:rStyle w:val="Lienhypertexte"/>
              </w:rPr>
              <w:t>2.2.</w:t>
            </w:r>
            <w:r w:rsidRPr="00A34362">
              <w:rPr>
                <w:rFonts w:eastAsiaTheme="minorEastAsia" w:cstheme="minorBidi"/>
                <w:b w:val="0"/>
                <w:bCs w:val="0"/>
                <w:sz w:val="24"/>
                <w:szCs w:val="24"/>
                <w:lang w:eastAsia="fr-FR" w:bidi="ar-SA"/>
                <w14:ligatures w14:val="standardContextual"/>
              </w:rPr>
              <w:tab/>
            </w:r>
            <w:r w:rsidRPr="00A34362">
              <w:rPr>
                <w:rStyle w:val="Lienhypertexte"/>
              </w:rPr>
              <w:t>Travaux de Jonas STIRNEMANN</w:t>
            </w:r>
            <w:r w:rsidRPr="00A34362">
              <w:tab/>
            </w:r>
            <w:r w:rsidRPr="00A34362">
              <w:fldChar w:fldCharType="begin"/>
            </w:r>
            <w:r w:rsidRPr="00A34362">
              <w:instrText xml:space="preserve"> PAGEREF _Toc202182709 \h </w:instrText>
            </w:r>
            <w:r w:rsidRPr="00A34362">
              <w:fldChar w:fldCharType="separate"/>
            </w:r>
            <w:r w:rsidR="00131E91" w:rsidRPr="00A34362">
              <w:t>8</w:t>
            </w:r>
            <w:r w:rsidRPr="00A34362">
              <w:fldChar w:fldCharType="end"/>
            </w:r>
          </w:hyperlink>
        </w:p>
        <w:p w14:paraId="796AA747" w14:textId="0F33290D"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10" w:history="1">
            <w:r w:rsidRPr="00A34362">
              <w:rPr>
                <w:rStyle w:val="Lienhypertexte"/>
              </w:rPr>
              <w:t>2.3.</w:t>
            </w:r>
            <w:r w:rsidRPr="00A34362">
              <w:rPr>
                <w:rFonts w:eastAsiaTheme="minorEastAsia" w:cstheme="minorBidi"/>
                <w:b w:val="0"/>
                <w:bCs w:val="0"/>
                <w:sz w:val="24"/>
                <w:szCs w:val="24"/>
                <w:lang w:eastAsia="fr-FR" w:bidi="ar-SA"/>
                <w14:ligatures w14:val="standardContextual"/>
              </w:rPr>
              <w:tab/>
            </w:r>
            <w:r w:rsidRPr="00A34362">
              <w:rPr>
                <w:rStyle w:val="Lienhypertexte"/>
              </w:rPr>
              <w:t>Miniatur Wunderland</w:t>
            </w:r>
            <w:r w:rsidRPr="00A34362">
              <w:tab/>
            </w:r>
            <w:r w:rsidRPr="00A34362">
              <w:fldChar w:fldCharType="begin"/>
            </w:r>
            <w:r w:rsidRPr="00A34362">
              <w:instrText xml:space="preserve"> PAGEREF _Toc202182710 \h </w:instrText>
            </w:r>
            <w:r w:rsidRPr="00A34362">
              <w:fldChar w:fldCharType="separate"/>
            </w:r>
            <w:r w:rsidR="00131E91" w:rsidRPr="00A34362">
              <w:t>9</w:t>
            </w:r>
            <w:r w:rsidRPr="00A34362">
              <w:fldChar w:fldCharType="end"/>
            </w:r>
          </w:hyperlink>
        </w:p>
        <w:p w14:paraId="0BA039DE" w14:textId="6ACAEF0C" w:rsidR="008B14D5" w:rsidRPr="00A34362" w:rsidRDefault="008B14D5">
          <w:pPr>
            <w:pStyle w:val="TM1"/>
            <w:tabs>
              <w:tab w:val="left" w:pos="480"/>
              <w:tab w:val="right" w:leader="dot" w:pos="9345"/>
            </w:tabs>
            <w:rPr>
              <w:rFonts w:eastAsiaTheme="minorEastAsia" w:cstheme="minorBidi"/>
              <w:b w:val="0"/>
              <w:bCs w:val="0"/>
              <w:iCs w:val="0"/>
              <w:lang w:eastAsia="fr-FR" w:bidi="ar-SA"/>
              <w14:ligatures w14:val="standardContextual"/>
            </w:rPr>
          </w:pPr>
          <w:hyperlink w:anchor="_Toc202182711" w:history="1">
            <w:r w:rsidRPr="00A34362">
              <w:rPr>
                <w:rStyle w:val="Lienhypertexte"/>
              </w:rPr>
              <w:t>3.</w:t>
            </w:r>
            <w:r w:rsidRPr="00A34362">
              <w:rPr>
                <w:rFonts w:eastAsiaTheme="minorEastAsia" w:cstheme="minorBidi"/>
                <w:b w:val="0"/>
                <w:bCs w:val="0"/>
                <w:iCs w:val="0"/>
                <w:lang w:eastAsia="fr-FR" w:bidi="ar-SA"/>
                <w14:ligatures w14:val="standardContextual"/>
              </w:rPr>
              <w:tab/>
            </w:r>
            <w:r w:rsidRPr="00A34362">
              <w:rPr>
                <w:rStyle w:val="Lienhypertexte"/>
              </w:rPr>
              <w:t>Simulations</w:t>
            </w:r>
            <w:r w:rsidRPr="00A34362">
              <w:tab/>
            </w:r>
            <w:r w:rsidRPr="00A34362">
              <w:fldChar w:fldCharType="begin"/>
            </w:r>
            <w:r w:rsidRPr="00A34362">
              <w:instrText xml:space="preserve"> PAGEREF _Toc202182711 \h </w:instrText>
            </w:r>
            <w:r w:rsidRPr="00A34362">
              <w:fldChar w:fldCharType="separate"/>
            </w:r>
            <w:r w:rsidR="00131E91" w:rsidRPr="00A34362">
              <w:t>15</w:t>
            </w:r>
            <w:r w:rsidRPr="00A34362">
              <w:fldChar w:fldCharType="end"/>
            </w:r>
          </w:hyperlink>
        </w:p>
        <w:p w14:paraId="1CD8C2DB" w14:textId="1A8B376A"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12" w:history="1">
            <w:r w:rsidRPr="00A34362">
              <w:rPr>
                <w:rStyle w:val="Lienhypertexte"/>
              </w:rPr>
              <w:t>3.1.</w:t>
            </w:r>
            <w:r w:rsidRPr="00A34362">
              <w:rPr>
                <w:rFonts w:eastAsiaTheme="minorEastAsia" w:cstheme="minorBidi"/>
                <w:b w:val="0"/>
                <w:bCs w:val="0"/>
                <w:sz w:val="24"/>
                <w:szCs w:val="24"/>
                <w:lang w:eastAsia="fr-FR" w:bidi="ar-SA"/>
                <w14:ligatures w14:val="standardContextual"/>
              </w:rPr>
              <w:tab/>
            </w:r>
            <w:r w:rsidRPr="00A34362">
              <w:rPr>
                <w:rStyle w:val="Lienhypertexte"/>
              </w:rPr>
              <w:t>Simulation de bobines circulaires et carrées</w:t>
            </w:r>
            <w:r w:rsidRPr="00A34362">
              <w:tab/>
            </w:r>
            <w:r w:rsidRPr="00A34362">
              <w:fldChar w:fldCharType="begin"/>
            </w:r>
            <w:r w:rsidRPr="00A34362">
              <w:instrText xml:space="preserve"> PAGEREF _Toc202182712 \h </w:instrText>
            </w:r>
            <w:r w:rsidRPr="00A34362">
              <w:fldChar w:fldCharType="separate"/>
            </w:r>
            <w:r w:rsidR="00131E91" w:rsidRPr="00A34362">
              <w:t>15</w:t>
            </w:r>
            <w:r w:rsidRPr="00A34362">
              <w:fldChar w:fldCharType="end"/>
            </w:r>
          </w:hyperlink>
        </w:p>
        <w:p w14:paraId="42B810CB" w14:textId="5DC9609E"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13" w:history="1">
            <w:r w:rsidRPr="00A34362">
              <w:rPr>
                <w:rStyle w:val="Lienhypertexte"/>
              </w:rPr>
              <w:t>3.2.</w:t>
            </w:r>
            <w:r w:rsidRPr="00A34362">
              <w:rPr>
                <w:rFonts w:eastAsiaTheme="minorEastAsia" w:cstheme="minorBidi"/>
                <w:b w:val="0"/>
                <w:bCs w:val="0"/>
                <w:sz w:val="24"/>
                <w:szCs w:val="24"/>
                <w:lang w:eastAsia="fr-FR" w:bidi="ar-SA"/>
                <w14:ligatures w14:val="standardContextual"/>
              </w:rPr>
              <w:tab/>
            </w:r>
            <w:r w:rsidRPr="00A34362">
              <w:rPr>
                <w:rStyle w:val="Lienhypertexte"/>
              </w:rPr>
              <w:t>Simulations de bobines linéaires multicouches</w:t>
            </w:r>
            <w:r w:rsidRPr="00A34362">
              <w:tab/>
            </w:r>
            <w:r w:rsidRPr="00A34362">
              <w:fldChar w:fldCharType="begin"/>
            </w:r>
            <w:r w:rsidRPr="00A34362">
              <w:instrText xml:space="preserve"> PAGEREF _Toc202182713 \h </w:instrText>
            </w:r>
            <w:r w:rsidRPr="00A34362">
              <w:fldChar w:fldCharType="separate"/>
            </w:r>
            <w:r w:rsidR="00131E91" w:rsidRPr="00A34362">
              <w:t>20</w:t>
            </w:r>
            <w:r w:rsidRPr="00A34362">
              <w:fldChar w:fldCharType="end"/>
            </w:r>
          </w:hyperlink>
        </w:p>
        <w:p w14:paraId="2A690F4B" w14:textId="55C299E7"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14" w:history="1">
            <w:r w:rsidRPr="00A34362">
              <w:rPr>
                <w:rStyle w:val="Lienhypertexte"/>
              </w:rPr>
              <w:t>3.3.</w:t>
            </w:r>
            <w:r w:rsidRPr="00A34362">
              <w:rPr>
                <w:rFonts w:eastAsiaTheme="minorEastAsia" w:cstheme="minorBidi"/>
                <w:b w:val="0"/>
                <w:bCs w:val="0"/>
                <w:sz w:val="24"/>
                <w:szCs w:val="24"/>
                <w:lang w:eastAsia="fr-FR" w:bidi="ar-SA"/>
                <w14:ligatures w14:val="standardContextual"/>
              </w:rPr>
              <w:tab/>
            </w:r>
            <w:r w:rsidRPr="00A34362">
              <w:rPr>
                <w:rStyle w:val="Lienhypertexte"/>
              </w:rPr>
              <w:t>Simulations de bobines linéaires monocouches</w:t>
            </w:r>
            <w:r w:rsidRPr="00A34362">
              <w:tab/>
            </w:r>
            <w:r w:rsidRPr="00A34362">
              <w:fldChar w:fldCharType="begin"/>
            </w:r>
            <w:r w:rsidRPr="00A34362">
              <w:instrText xml:space="preserve"> PAGEREF _Toc202182714 \h </w:instrText>
            </w:r>
            <w:r w:rsidRPr="00A34362">
              <w:fldChar w:fldCharType="separate"/>
            </w:r>
            <w:r w:rsidR="00131E91" w:rsidRPr="00A34362">
              <w:t>20</w:t>
            </w:r>
            <w:r w:rsidRPr="00A34362">
              <w:fldChar w:fldCharType="end"/>
            </w:r>
          </w:hyperlink>
        </w:p>
        <w:p w14:paraId="1B7C7808" w14:textId="329434D3" w:rsidR="008B14D5" w:rsidRPr="00A34362" w:rsidRDefault="008B14D5">
          <w:pPr>
            <w:pStyle w:val="TM2"/>
            <w:tabs>
              <w:tab w:val="left" w:pos="960"/>
              <w:tab w:val="right" w:leader="dot" w:pos="9345"/>
            </w:tabs>
            <w:rPr>
              <w:rFonts w:eastAsiaTheme="minorEastAsia" w:cstheme="minorBidi"/>
              <w:b w:val="0"/>
              <w:bCs w:val="0"/>
              <w:sz w:val="24"/>
              <w:szCs w:val="24"/>
              <w:lang w:eastAsia="fr-FR" w:bidi="ar-SA"/>
              <w14:ligatures w14:val="standardContextual"/>
            </w:rPr>
          </w:pPr>
          <w:hyperlink w:anchor="_Toc202182715" w:history="1">
            <w:r w:rsidRPr="00A34362">
              <w:rPr>
                <w:rStyle w:val="Lienhypertexte"/>
              </w:rPr>
              <w:t>3.4.</w:t>
            </w:r>
            <w:r w:rsidRPr="00A34362">
              <w:rPr>
                <w:rFonts w:eastAsiaTheme="minorEastAsia" w:cstheme="minorBidi"/>
                <w:b w:val="0"/>
                <w:bCs w:val="0"/>
                <w:sz w:val="24"/>
                <w:szCs w:val="24"/>
                <w:lang w:eastAsia="fr-FR" w:bidi="ar-SA"/>
                <w14:ligatures w14:val="standardContextual"/>
              </w:rPr>
              <w:tab/>
            </w:r>
            <w:r w:rsidRPr="00A34362">
              <w:rPr>
                <w:rStyle w:val="Lienhypertexte"/>
              </w:rPr>
              <w:t>Simulations de réseau de Halbach</w:t>
            </w:r>
            <w:r w:rsidRPr="00A34362">
              <w:tab/>
            </w:r>
            <w:r w:rsidRPr="00A34362">
              <w:fldChar w:fldCharType="begin"/>
            </w:r>
            <w:r w:rsidRPr="00A34362">
              <w:instrText xml:space="preserve"> PAGEREF _Toc202182715 \h </w:instrText>
            </w:r>
            <w:r w:rsidRPr="00A34362">
              <w:fldChar w:fldCharType="separate"/>
            </w:r>
            <w:r w:rsidR="00131E91" w:rsidRPr="00A34362">
              <w:t>20</w:t>
            </w:r>
            <w:r w:rsidRPr="00A34362">
              <w:fldChar w:fldCharType="end"/>
            </w:r>
          </w:hyperlink>
        </w:p>
        <w:p w14:paraId="11157ED6" w14:textId="00DAFF52"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716" w:history="1">
            <w:r w:rsidRPr="00A34362">
              <w:rPr>
                <w:rStyle w:val="Lienhypertexte"/>
              </w:rPr>
              <w:t>4.</w:t>
            </w:r>
            <w:r w:rsidRPr="00A34362">
              <w:tab/>
            </w:r>
            <w:r w:rsidRPr="00A34362">
              <w:fldChar w:fldCharType="begin"/>
            </w:r>
            <w:r w:rsidRPr="00A34362">
              <w:instrText xml:space="preserve"> PAGEREF _Toc202182716 \h </w:instrText>
            </w:r>
            <w:r w:rsidRPr="00A34362">
              <w:fldChar w:fldCharType="separate"/>
            </w:r>
            <w:r w:rsidR="00131E91" w:rsidRPr="00A34362">
              <w:t>21</w:t>
            </w:r>
            <w:r w:rsidRPr="00A34362">
              <w:fldChar w:fldCharType="end"/>
            </w:r>
          </w:hyperlink>
        </w:p>
        <w:p w14:paraId="00AF8680" w14:textId="4341AA23"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717" w:history="1">
            <w:r w:rsidRPr="00A34362">
              <w:rPr>
                <w:rStyle w:val="Lienhypertexte"/>
              </w:rPr>
              <w:t>Conclusion (style « Titre 1 »)</w:t>
            </w:r>
            <w:r w:rsidRPr="00A34362">
              <w:tab/>
            </w:r>
            <w:r w:rsidRPr="00A34362">
              <w:fldChar w:fldCharType="begin"/>
            </w:r>
            <w:r w:rsidRPr="00A34362">
              <w:instrText xml:space="preserve"> PAGEREF _Toc202182717 \h </w:instrText>
            </w:r>
            <w:r w:rsidRPr="00A34362">
              <w:fldChar w:fldCharType="separate"/>
            </w:r>
            <w:r w:rsidR="00131E91" w:rsidRPr="00A34362">
              <w:t>22</w:t>
            </w:r>
            <w:r w:rsidRPr="00A34362">
              <w:fldChar w:fldCharType="end"/>
            </w:r>
          </w:hyperlink>
        </w:p>
        <w:p w14:paraId="68C79D29" w14:textId="3DCE5CD9"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718" w:history="1">
            <w:r w:rsidRPr="00A34362">
              <w:rPr>
                <w:rStyle w:val="Lienhypertexte"/>
              </w:rPr>
              <w:t>Annexes (style « Titre 1 »)</w:t>
            </w:r>
            <w:r w:rsidRPr="00A34362">
              <w:tab/>
            </w:r>
            <w:r w:rsidRPr="00A34362">
              <w:fldChar w:fldCharType="begin"/>
            </w:r>
            <w:r w:rsidRPr="00A34362">
              <w:instrText xml:space="preserve"> PAGEREF _Toc202182718 \h </w:instrText>
            </w:r>
            <w:r w:rsidRPr="00A34362">
              <w:fldChar w:fldCharType="separate"/>
            </w:r>
            <w:r w:rsidR="00131E91" w:rsidRPr="00A34362">
              <w:t>23</w:t>
            </w:r>
            <w:r w:rsidRPr="00A34362">
              <w:fldChar w:fldCharType="end"/>
            </w:r>
          </w:hyperlink>
        </w:p>
        <w:p w14:paraId="4CE524BB" w14:textId="3937D4CC" w:rsidR="008B14D5" w:rsidRPr="00A34362" w:rsidRDefault="008B14D5">
          <w:pPr>
            <w:pStyle w:val="TM1"/>
            <w:tabs>
              <w:tab w:val="right" w:leader="dot" w:pos="9345"/>
            </w:tabs>
            <w:rPr>
              <w:rFonts w:eastAsiaTheme="minorEastAsia" w:cstheme="minorBidi"/>
              <w:b w:val="0"/>
              <w:bCs w:val="0"/>
              <w:iCs w:val="0"/>
              <w:lang w:eastAsia="fr-FR" w:bidi="ar-SA"/>
              <w14:ligatures w14:val="standardContextual"/>
            </w:rPr>
          </w:pPr>
          <w:hyperlink w:anchor="_Toc202182719" w:history="1">
            <w:r w:rsidRPr="00A34362">
              <w:rPr>
                <w:rStyle w:val="Lienhypertexte"/>
              </w:rPr>
              <w:t>Références documentaires (style « Titre 1 »)</w:t>
            </w:r>
            <w:r w:rsidRPr="00A34362">
              <w:tab/>
            </w:r>
            <w:r w:rsidRPr="00A34362">
              <w:fldChar w:fldCharType="begin"/>
            </w:r>
            <w:r w:rsidRPr="00A34362">
              <w:instrText xml:space="preserve"> PAGEREF _Toc202182719 \h </w:instrText>
            </w:r>
            <w:r w:rsidRPr="00A34362">
              <w:fldChar w:fldCharType="separate"/>
            </w:r>
            <w:r w:rsidR="00131E91" w:rsidRPr="00A34362">
              <w:t>27</w:t>
            </w:r>
            <w:r w:rsidRPr="00A34362">
              <w:fldChar w:fldCharType="end"/>
            </w:r>
          </w:hyperlink>
        </w:p>
        <w:p w14:paraId="432CD004" w14:textId="0DBF0263" w:rsidR="002A5F1B" w:rsidRPr="00A34362" w:rsidRDefault="00240719">
          <w:pPr>
            <w:pStyle w:val="TM1"/>
            <w:tabs>
              <w:tab w:val="right" w:leader="dot" w:pos="9355"/>
            </w:tabs>
          </w:pPr>
          <w:r w:rsidRPr="00A34362">
            <w:rPr>
              <w:rStyle w:val="Sautdindex"/>
            </w:rPr>
            <w:fldChar w:fldCharType="end"/>
          </w:r>
        </w:p>
      </w:sdtContent>
    </w:sdt>
    <w:p w14:paraId="29351175" w14:textId="77777777" w:rsidR="002A5F1B" w:rsidRPr="00A34362" w:rsidRDefault="002A5F1B">
      <w:pPr>
        <w:jc w:val="both"/>
        <w:rPr>
          <w:rFonts w:ascii="Arial" w:hAnsi="Arial"/>
        </w:rPr>
      </w:pPr>
    </w:p>
    <w:p w14:paraId="73EB6D79" w14:textId="77777777" w:rsidR="002A5F1B" w:rsidRPr="00A34362" w:rsidRDefault="002A5F1B">
      <w:pPr>
        <w:jc w:val="both"/>
        <w:rPr>
          <w:rFonts w:ascii="Arial" w:hAnsi="Arial"/>
        </w:rPr>
      </w:pPr>
    </w:p>
    <w:p w14:paraId="29D3AF19" w14:textId="6C37F77C" w:rsidR="002A5F1B" w:rsidRPr="00A34362" w:rsidRDefault="00240719">
      <w:pPr>
        <w:pStyle w:val="Corpsdetexte"/>
        <w:rPr>
          <w:i/>
        </w:rPr>
        <w:sectPr w:rsidR="002A5F1B" w:rsidRPr="00A34362">
          <w:headerReference w:type="default" r:id="rId11"/>
          <w:footerReference w:type="default" r:id="rId12"/>
          <w:pgSz w:w="11906" w:h="16838"/>
          <w:pgMar w:top="1416" w:right="1134" w:bottom="1416" w:left="1417" w:header="850" w:footer="850" w:gutter="0"/>
          <w:pgNumType w:fmt="lowerRoman"/>
          <w:cols w:space="720"/>
          <w:formProt w:val="0"/>
          <w:docGrid w:linePitch="600" w:charSpace="32768"/>
        </w:sectPr>
      </w:pPr>
      <w:r w:rsidRPr="00A34362">
        <w:rPr>
          <w:i/>
        </w:rPr>
        <w:t>.</w:t>
      </w:r>
    </w:p>
    <w:p w14:paraId="7FA242BF" w14:textId="561FCA37" w:rsidR="002A5F1B" w:rsidRPr="00A34362" w:rsidRDefault="00240719">
      <w:pPr>
        <w:pStyle w:val="Titre1non-numrot"/>
      </w:pPr>
      <w:bookmarkStart w:id="1" w:name="_Toc202182696"/>
      <w:r w:rsidRPr="00A34362">
        <w:lastRenderedPageBreak/>
        <w:t>Remerciements</w:t>
      </w:r>
      <w:bookmarkEnd w:id="1"/>
    </w:p>
    <w:p w14:paraId="0EE7989E" w14:textId="77777777" w:rsidR="002A5F1B" w:rsidRPr="00A34362" w:rsidRDefault="002A5F1B">
      <w:pPr>
        <w:pStyle w:val="Corpsdetexte"/>
      </w:pPr>
    </w:p>
    <w:p w14:paraId="772BFE98" w14:textId="2D95BE3B" w:rsidR="002A5F1B" w:rsidRPr="00A34362" w:rsidRDefault="00240719">
      <w:pPr>
        <w:pStyle w:val="Corpsdetexte"/>
      </w:pPr>
      <w:r w:rsidRPr="00A34362">
        <w:tab/>
      </w:r>
      <w:r w:rsidR="00EC4D31" w:rsidRPr="00A34362">
        <w:t>Je tiens à remercier ma femme, Sandra, qui me pousse chaque jour à être la meilleure version de moi-même et sans qui je n’aurais jamais été jusque ici.</w:t>
      </w:r>
    </w:p>
    <w:p w14:paraId="6DD2F4B1" w14:textId="1465FEA6" w:rsidR="002A5F1B" w:rsidRPr="00A34362" w:rsidRDefault="00EC4D31" w:rsidP="00EC4D31">
      <w:pPr>
        <w:pStyle w:val="Corpsdetexte"/>
        <w:rPr>
          <w:i/>
          <w:iCs/>
        </w:rPr>
        <w:sectPr w:rsidR="002A5F1B" w:rsidRPr="00A34362">
          <w:headerReference w:type="default" r:id="rId13"/>
          <w:footerReference w:type="default" r:id="rId14"/>
          <w:pgSz w:w="11906" w:h="16838"/>
          <w:pgMar w:top="1416" w:right="1134" w:bottom="1416" w:left="1417" w:header="850" w:footer="850" w:gutter="0"/>
          <w:pgNumType w:fmt="lowerRoman"/>
          <w:cols w:space="720"/>
          <w:formProt w:val="0"/>
          <w:docGrid w:linePitch="600" w:charSpace="32768"/>
        </w:sectPr>
      </w:pPr>
      <w:r w:rsidRPr="00A34362">
        <w:t>Je souhaite également remercier la Dr. Delphine BECHEVET ainsi que l’entièreté de l’équipe ALPEES pour m’avoir accorder de leurs temps et conseiller sur des notions techniques.</w:t>
      </w:r>
    </w:p>
    <w:p w14:paraId="510224A8" w14:textId="36471746" w:rsidR="002A5F1B" w:rsidRPr="00A34362" w:rsidRDefault="002A5F1B">
      <w:pPr>
        <w:rPr>
          <w:rFonts w:ascii="Times New Roman" w:hAnsi="Times New Roman" w:cs="Times New Roman"/>
        </w:rPr>
      </w:pPr>
    </w:p>
    <w:p w14:paraId="1F571937" w14:textId="77777777" w:rsidR="00317956" w:rsidRPr="00A34362" w:rsidRDefault="00317956">
      <w:pPr>
        <w:pStyle w:val="Corpsdetexte"/>
        <w:spacing w:before="155"/>
        <w:rPr>
          <w:sz w:val="25"/>
        </w:rPr>
      </w:pPr>
    </w:p>
    <w:p w14:paraId="6B6F0DA6" w14:textId="77777777" w:rsidR="00317956" w:rsidRPr="00A34362" w:rsidRDefault="00317956">
      <w:pPr>
        <w:pStyle w:val="Titre"/>
        <w:spacing w:line="283" w:lineRule="auto"/>
      </w:pPr>
      <w:r w:rsidRPr="00A34362">
        <w:t>Jeu</w:t>
      </w:r>
      <w:r w:rsidRPr="00A34362">
        <w:rPr>
          <w:spacing w:val="-3"/>
        </w:rPr>
        <w:t xml:space="preserve"> </w:t>
      </w:r>
      <w:r w:rsidRPr="00A34362">
        <w:t>de</w:t>
      </w:r>
      <w:r w:rsidRPr="00A34362">
        <w:rPr>
          <w:spacing w:val="-3"/>
        </w:rPr>
        <w:t xml:space="preserve"> </w:t>
      </w:r>
      <w:r w:rsidRPr="00A34362">
        <w:t>plateau</w:t>
      </w:r>
      <w:r w:rsidRPr="00A34362">
        <w:rPr>
          <w:spacing w:val="-3"/>
        </w:rPr>
        <w:t xml:space="preserve"> </w:t>
      </w:r>
      <w:r w:rsidRPr="00A34362">
        <w:t>à</w:t>
      </w:r>
      <w:r w:rsidRPr="00A34362">
        <w:rPr>
          <w:spacing w:val="-3"/>
        </w:rPr>
        <w:t xml:space="preserve"> </w:t>
      </w:r>
      <w:r w:rsidRPr="00A34362">
        <w:t>déplacement</w:t>
      </w:r>
      <w:r w:rsidRPr="00A34362">
        <w:rPr>
          <w:spacing w:val="-1"/>
        </w:rPr>
        <w:t xml:space="preserve"> </w:t>
      </w:r>
      <w:r w:rsidRPr="00A34362">
        <w:t>de</w:t>
      </w:r>
      <w:r w:rsidRPr="00A34362">
        <w:rPr>
          <w:spacing w:val="-3"/>
        </w:rPr>
        <w:t xml:space="preserve"> </w:t>
      </w:r>
      <w:r w:rsidRPr="00A34362">
        <w:t>pions</w:t>
      </w:r>
      <w:r w:rsidRPr="00A34362">
        <w:rPr>
          <w:spacing w:val="-3"/>
        </w:rPr>
        <w:t xml:space="preserve"> </w:t>
      </w:r>
      <w:r w:rsidRPr="00A34362">
        <w:t>par</w:t>
      </w:r>
      <w:r w:rsidRPr="00A34362">
        <w:rPr>
          <w:spacing w:val="-3"/>
        </w:rPr>
        <w:t xml:space="preserve"> </w:t>
      </w:r>
      <w:r w:rsidRPr="00A34362">
        <w:t xml:space="preserve">champs </w:t>
      </w:r>
      <w:r w:rsidRPr="00A34362">
        <w:rPr>
          <w:spacing w:val="-2"/>
        </w:rPr>
        <w:t>magnétiques</w:t>
      </w:r>
    </w:p>
    <w:p w14:paraId="1E6B7BC3" w14:textId="77777777" w:rsidR="00317956" w:rsidRPr="00A34362" w:rsidRDefault="00317956">
      <w:pPr>
        <w:spacing w:before="221"/>
        <w:ind w:left="26" w:right="4"/>
        <w:jc w:val="center"/>
        <w:rPr>
          <w:rFonts w:ascii="Calibri" w:hAnsi="Calibri"/>
          <w:b/>
          <w:sz w:val="28"/>
        </w:rPr>
      </w:pPr>
      <w:r w:rsidRPr="00A34362">
        <w:rPr>
          <w:rFonts w:ascii="Calibri" w:hAnsi="Calibri"/>
          <w:b/>
          <w:smallCaps/>
          <w:sz w:val="28"/>
        </w:rPr>
        <w:t>Orientation</w:t>
      </w:r>
      <w:r w:rsidRPr="00A34362">
        <w:rPr>
          <w:rFonts w:ascii="Calibri" w:hAnsi="Calibri"/>
          <w:b/>
          <w:smallCaps/>
          <w:spacing w:val="16"/>
          <w:sz w:val="28"/>
        </w:rPr>
        <w:t xml:space="preserve"> </w:t>
      </w:r>
      <w:r w:rsidRPr="00A34362">
        <w:rPr>
          <w:rFonts w:ascii="Calibri" w:hAnsi="Calibri"/>
          <w:b/>
          <w:smallCaps/>
          <w:sz w:val="28"/>
        </w:rPr>
        <w:t>: Systèmes</w:t>
      </w:r>
      <w:r w:rsidRPr="00A34362">
        <w:rPr>
          <w:rFonts w:ascii="Calibri" w:hAnsi="Calibri"/>
          <w:b/>
          <w:smallCaps/>
          <w:spacing w:val="15"/>
          <w:sz w:val="28"/>
        </w:rPr>
        <w:t xml:space="preserve"> </w:t>
      </w:r>
      <w:r w:rsidRPr="00A34362">
        <w:rPr>
          <w:rFonts w:ascii="Calibri" w:hAnsi="Calibri"/>
          <w:b/>
          <w:smallCaps/>
          <w:sz w:val="28"/>
        </w:rPr>
        <w:t>informatiques</w:t>
      </w:r>
      <w:r w:rsidRPr="00A34362">
        <w:rPr>
          <w:rFonts w:ascii="Calibri" w:hAnsi="Calibri"/>
          <w:b/>
          <w:smallCaps/>
          <w:spacing w:val="17"/>
          <w:sz w:val="28"/>
        </w:rPr>
        <w:t xml:space="preserve"> </w:t>
      </w:r>
      <w:r w:rsidRPr="00A34362">
        <w:rPr>
          <w:rFonts w:ascii="Calibri" w:hAnsi="Calibri"/>
          <w:b/>
          <w:smallCaps/>
          <w:spacing w:val="-2"/>
          <w:sz w:val="28"/>
        </w:rPr>
        <w:t>embarqués</w:t>
      </w:r>
    </w:p>
    <w:p w14:paraId="1C77B565" w14:textId="77777777" w:rsidR="00317956" w:rsidRPr="00A34362" w:rsidRDefault="00317956">
      <w:pPr>
        <w:pStyle w:val="Corpsdetexte"/>
        <w:rPr>
          <w:rFonts w:ascii="Calibri"/>
          <w:b/>
          <w:sz w:val="22"/>
        </w:rPr>
      </w:pPr>
    </w:p>
    <w:p w14:paraId="37769718" w14:textId="77777777" w:rsidR="00317956" w:rsidRPr="00A34362" w:rsidRDefault="00317956">
      <w:pPr>
        <w:pStyle w:val="Corpsdetexte"/>
        <w:spacing w:before="16"/>
        <w:rPr>
          <w:rFonts w:ascii="Calibri"/>
          <w:b/>
          <w:sz w:val="22"/>
        </w:rPr>
      </w:pPr>
    </w:p>
    <w:p w14:paraId="5B8F3E6C" w14:textId="77777777" w:rsidR="00317956" w:rsidRPr="00A34362" w:rsidRDefault="00317956">
      <w:pPr>
        <w:pStyle w:val="Corpsdetexte"/>
        <w:spacing w:line="237" w:lineRule="auto"/>
        <w:ind w:left="119" w:right="106"/>
      </w:pPr>
      <w:r w:rsidRPr="00A34362">
        <w:rPr>
          <w:rFonts w:ascii="Calibri" w:hAnsi="Calibri"/>
          <w:b/>
        </w:rPr>
        <w:t xml:space="preserve">Descriptif </w:t>
      </w:r>
      <w:r w:rsidRPr="00A34362">
        <w:t>:</w:t>
      </w:r>
      <w:r w:rsidRPr="00A34362">
        <w:rPr>
          <w:spacing w:val="-3"/>
        </w:rPr>
        <w:t xml:space="preserve"> Ce travail de Bachelor fait suite à 2 autres travaux précédents. </w:t>
      </w:r>
      <w:r w:rsidRPr="00A34362">
        <w:t>Nous</w:t>
      </w:r>
      <w:r w:rsidRPr="00A34362">
        <w:rPr>
          <w:spacing w:val="-3"/>
        </w:rPr>
        <w:t xml:space="preserve"> </w:t>
      </w:r>
      <w:r w:rsidRPr="00A34362">
        <w:t>souhaitons</w:t>
      </w:r>
      <w:r w:rsidRPr="00A34362">
        <w:rPr>
          <w:spacing w:val="-3"/>
        </w:rPr>
        <w:t xml:space="preserve"> en </w:t>
      </w:r>
      <w:r w:rsidRPr="00A34362">
        <w:t>améliorer</w:t>
      </w:r>
      <w:r w:rsidRPr="00A34362">
        <w:rPr>
          <w:spacing w:val="-3"/>
        </w:rPr>
        <w:t xml:space="preserve"> </w:t>
      </w:r>
      <w:r w:rsidRPr="00A34362">
        <w:t>le</w:t>
      </w:r>
      <w:r w:rsidRPr="00A34362">
        <w:rPr>
          <w:spacing w:val="-3"/>
        </w:rPr>
        <w:t xml:space="preserve"> </w:t>
      </w:r>
      <w:r w:rsidRPr="00A34362">
        <w:t>prototype</w:t>
      </w:r>
      <w:r w:rsidRPr="00A34362">
        <w:rPr>
          <w:spacing w:val="-3"/>
        </w:rPr>
        <w:t xml:space="preserve"> et l’adapter au jeu de morpion. Les pions (sous forme de disques</w:t>
      </w:r>
      <w:r w:rsidRPr="00A34362">
        <w:t xml:space="preserve"> physiques équipés d’aimants) se déplacent sur le plateau suite à un ensemble d’impulsions magnétiques. Le plateau est plan et implique la mise au point de bobines planaires, dans un PCB ou tout autre support adapté. L’étudiant est tenu d’inscrire son travail dans une démarche scientifique : observation, hypothèse, conception, simulation, réalisation, tests et validation. Une boucle itérative sera peut-être nécessaire.</w:t>
      </w:r>
    </w:p>
    <w:p w14:paraId="1B372E70" w14:textId="77777777" w:rsidR="00317956" w:rsidRPr="00A34362" w:rsidRDefault="00317956" w:rsidP="00317956">
      <w:pPr>
        <w:pStyle w:val="Corpsdetexte1"/>
        <w:jc w:val="left"/>
        <w:rPr>
          <w:rFonts w:ascii="Times New Roman" w:hAnsi="Times New Roman"/>
          <w:b/>
          <w:bCs/>
        </w:rPr>
      </w:pPr>
      <w:r w:rsidRPr="00A34362">
        <w:rPr>
          <w:b/>
          <w:bCs/>
        </w:rPr>
        <w:t>Travail</w:t>
      </w:r>
      <w:r w:rsidRPr="00A34362">
        <w:rPr>
          <w:b/>
          <w:bCs/>
          <w:spacing w:val="-7"/>
        </w:rPr>
        <w:t xml:space="preserve"> </w:t>
      </w:r>
      <w:r w:rsidRPr="00A34362">
        <w:rPr>
          <w:b/>
          <w:bCs/>
        </w:rPr>
        <w:t>demandé</w:t>
      </w:r>
      <w:r w:rsidRPr="00A34362">
        <w:rPr>
          <w:b/>
          <w:bCs/>
          <w:spacing w:val="1"/>
        </w:rPr>
        <w:t xml:space="preserve"> </w:t>
      </w:r>
      <w:r w:rsidRPr="00A34362">
        <w:rPr>
          <w:rFonts w:ascii="Times New Roman" w:hAnsi="Times New Roman"/>
          <w:b/>
          <w:bCs/>
          <w:spacing w:val="-10"/>
        </w:rPr>
        <w:t>:</w:t>
      </w:r>
    </w:p>
    <w:p w14:paraId="2EFD38E8" w14:textId="77777777" w:rsidR="00317956" w:rsidRPr="00A34362" w:rsidRDefault="00317956">
      <w:pPr>
        <w:pStyle w:val="Corpsdetexte"/>
        <w:spacing w:line="274" w:lineRule="exact"/>
        <w:ind w:left="119"/>
      </w:pPr>
      <w:r w:rsidRPr="00A34362">
        <w:t>Pour</w:t>
      </w:r>
      <w:r w:rsidRPr="00A34362">
        <w:rPr>
          <w:spacing w:val="-5"/>
        </w:rPr>
        <w:t xml:space="preserve"> </w:t>
      </w:r>
      <w:r w:rsidRPr="00A34362">
        <w:t>ce</w:t>
      </w:r>
      <w:r w:rsidRPr="00A34362">
        <w:rPr>
          <w:spacing w:val="-4"/>
        </w:rPr>
        <w:t xml:space="preserve"> </w:t>
      </w:r>
      <w:r w:rsidRPr="00A34362">
        <w:t>projet,</w:t>
      </w:r>
      <w:r w:rsidRPr="00A34362">
        <w:rPr>
          <w:spacing w:val="-2"/>
        </w:rPr>
        <w:t xml:space="preserve"> </w:t>
      </w:r>
      <w:r w:rsidRPr="00A34362">
        <w:t>il</w:t>
      </w:r>
      <w:r w:rsidRPr="00A34362">
        <w:rPr>
          <w:spacing w:val="-4"/>
        </w:rPr>
        <w:t xml:space="preserve"> </w:t>
      </w:r>
      <w:r w:rsidRPr="00A34362">
        <w:t>est</w:t>
      </w:r>
      <w:r w:rsidRPr="00A34362">
        <w:rPr>
          <w:spacing w:val="-4"/>
        </w:rPr>
        <w:t xml:space="preserve"> </w:t>
      </w:r>
      <w:r w:rsidRPr="00A34362">
        <w:t>attendu</w:t>
      </w:r>
      <w:r w:rsidRPr="00A34362">
        <w:rPr>
          <w:spacing w:val="-2"/>
        </w:rPr>
        <w:t xml:space="preserve"> </w:t>
      </w:r>
      <w:r w:rsidRPr="00A34362">
        <w:t>de</w:t>
      </w:r>
      <w:r w:rsidRPr="00A34362">
        <w:rPr>
          <w:spacing w:val="-4"/>
        </w:rPr>
        <w:t xml:space="preserve"> </w:t>
      </w:r>
      <w:r w:rsidRPr="00A34362">
        <w:t>l’étudiant</w:t>
      </w:r>
      <w:r w:rsidRPr="00A34362">
        <w:rPr>
          <w:spacing w:val="-4"/>
        </w:rPr>
        <w:t xml:space="preserve"> </w:t>
      </w:r>
      <w:r w:rsidRPr="00A34362">
        <w:t>les</w:t>
      </w:r>
      <w:r w:rsidRPr="00A34362">
        <w:rPr>
          <w:spacing w:val="-3"/>
        </w:rPr>
        <w:t xml:space="preserve"> </w:t>
      </w:r>
      <w:r w:rsidRPr="00A34362">
        <w:t>étapes</w:t>
      </w:r>
      <w:r w:rsidRPr="00A34362">
        <w:rPr>
          <w:spacing w:val="-4"/>
        </w:rPr>
        <w:t xml:space="preserve"> </w:t>
      </w:r>
      <w:r w:rsidRPr="00A34362">
        <w:t>suivantes</w:t>
      </w:r>
      <w:r w:rsidRPr="00A34362">
        <w:rPr>
          <w:spacing w:val="-3"/>
        </w:rPr>
        <w:t xml:space="preserve"> </w:t>
      </w:r>
      <w:r w:rsidRPr="00A34362">
        <w:rPr>
          <w:spacing w:val="-10"/>
        </w:rPr>
        <w:t>:</w:t>
      </w:r>
    </w:p>
    <w:p w14:paraId="437CFB4A" w14:textId="77777777" w:rsidR="00317956" w:rsidRPr="00A34362" w:rsidRDefault="00317956" w:rsidP="00317956">
      <w:pPr>
        <w:pStyle w:val="Paragraphedeliste"/>
        <w:numPr>
          <w:ilvl w:val="0"/>
          <w:numId w:val="15"/>
        </w:numPr>
        <w:tabs>
          <w:tab w:val="left" w:pos="839"/>
        </w:tabs>
        <w:ind w:right="114"/>
        <w:rPr>
          <w:rFonts w:ascii="Arial" w:hAnsi="Arial"/>
        </w:rPr>
      </w:pPr>
      <w:r w:rsidRPr="00A34362">
        <w:rPr>
          <w:sz w:val="24"/>
        </w:rPr>
        <w:t>Prendre en main le concept théorique qui permettrait de déplacer un aimant au-dessus d’un PCB plan.</w:t>
      </w:r>
    </w:p>
    <w:p w14:paraId="2CC12C03" w14:textId="77777777" w:rsidR="00317956" w:rsidRPr="00A34362" w:rsidRDefault="00317956" w:rsidP="00317956">
      <w:pPr>
        <w:pStyle w:val="Paragraphedeliste"/>
        <w:numPr>
          <w:ilvl w:val="0"/>
          <w:numId w:val="15"/>
        </w:numPr>
        <w:tabs>
          <w:tab w:val="left" w:pos="838"/>
        </w:tabs>
        <w:ind w:left="838" w:hanging="359"/>
        <w:rPr>
          <w:rFonts w:ascii="Arial" w:hAnsi="Arial"/>
        </w:rPr>
      </w:pPr>
      <w:r w:rsidRPr="00A34362">
        <w:rPr>
          <w:sz w:val="24"/>
        </w:rPr>
        <w:t>Simuler</w:t>
      </w:r>
      <w:r w:rsidRPr="00A34362">
        <w:rPr>
          <w:spacing w:val="-3"/>
          <w:sz w:val="24"/>
        </w:rPr>
        <w:t xml:space="preserve"> </w:t>
      </w:r>
      <w:r w:rsidRPr="00A34362">
        <w:rPr>
          <w:sz w:val="24"/>
        </w:rPr>
        <w:t>les</w:t>
      </w:r>
      <w:r w:rsidRPr="00A34362">
        <w:rPr>
          <w:spacing w:val="-3"/>
          <w:sz w:val="24"/>
        </w:rPr>
        <w:t xml:space="preserve"> </w:t>
      </w:r>
      <w:r w:rsidRPr="00A34362">
        <w:rPr>
          <w:sz w:val="24"/>
        </w:rPr>
        <w:t>effets</w:t>
      </w:r>
      <w:r w:rsidRPr="00A34362">
        <w:rPr>
          <w:spacing w:val="-3"/>
          <w:sz w:val="24"/>
        </w:rPr>
        <w:t xml:space="preserve"> </w:t>
      </w:r>
      <w:r w:rsidRPr="00A34362">
        <w:rPr>
          <w:spacing w:val="-2"/>
          <w:sz w:val="24"/>
        </w:rPr>
        <w:t>magnétiques des bobines conçues</w:t>
      </w:r>
    </w:p>
    <w:p w14:paraId="09C238AC" w14:textId="77777777" w:rsidR="00317956" w:rsidRPr="00A34362" w:rsidRDefault="00317956" w:rsidP="00317956">
      <w:pPr>
        <w:pStyle w:val="Paragraphedeliste"/>
        <w:numPr>
          <w:ilvl w:val="0"/>
          <w:numId w:val="15"/>
        </w:numPr>
        <w:tabs>
          <w:tab w:val="left" w:pos="839"/>
        </w:tabs>
        <w:ind w:right="102"/>
        <w:rPr>
          <w:rFonts w:ascii="Arial" w:hAnsi="Arial"/>
        </w:rPr>
      </w:pPr>
      <w:r w:rsidRPr="00A34362">
        <w:rPr>
          <w:sz w:val="24"/>
        </w:rPr>
        <w:t>Imaginer un concept de plateau disposant de cases nécessaires au jeu (plateau et réserve)</w:t>
      </w:r>
    </w:p>
    <w:p w14:paraId="7B04E031" w14:textId="77777777" w:rsidR="00317956" w:rsidRPr="00A34362" w:rsidRDefault="00317956" w:rsidP="00317956">
      <w:pPr>
        <w:pStyle w:val="Paragraphedeliste"/>
        <w:numPr>
          <w:ilvl w:val="0"/>
          <w:numId w:val="15"/>
        </w:numPr>
        <w:tabs>
          <w:tab w:val="left" w:pos="838"/>
        </w:tabs>
        <w:ind w:left="838" w:hanging="359"/>
        <w:rPr>
          <w:rFonts w:ascii="Arial" w:hAnsi="Arial"/>
        </w:rPr>
      </w:pPr>
      <w:r w:rsidRPr="00A34362">
        <w:rPr>
          <w:sz w:val="24"/>
        </w:rPr>
        <w:t>Réaliser</w:t>
      </w:r>
      <w:r w:rsidRPr="00A34362">
        <w:rPr>
          <w:spacing w:val="-5"/>
          <w:sz w:val="24"/>
        </w:rPr>
        <w:t xml:space="preserve"> </w:t>
      </w:r>
      <w:r w:rsidRPr="00A34362">
        <w:rPr>
          <w:sz w:val="24"/>
        </w:rPr>
        <w:t>l’électronique</w:t>
      </w:r>
      <w:r w:rsidRPr="00A34362">
        <w:rPr>
          <w:spacing w:val="-6"/>
          <w:sz w:val="24"/>
        </w:rPr>
        <w:t xml:space="preserve"> </w:t>
      </w:r>
      <w:r w:rsidRPr="00A34362">
        <w:rPr>
          <w:sz w:val="24"/>
        </w:rPr>
        <w:t>de</w:t>
      </w:r>
      <w:r w:rsidRPr="00A34362">
        <w:rPr>
          <w:spacing w:val="-5"/>
          <w:sz w:val="24"/>
        </w:rPr>
        <w:t xml:space="preserve"> </w:t>
      </w:r>
      <w:r w:rsidRPr="00A34362">
        <w:rPr>
          <w:spacing w:val="-2"/>
          <w:sz w:val="24"/>
        </w:rPr>
        <w:t>contrôle</w:t>
      </w:r>
    </w:p>
    <w:p w14:paraId="0519C379" w14:textId="77777777" w:rsidR="00317956" w:rsidRPr="00A34362" w:rsidRDefault="00317956" w:rsidP="00317956">
      <w:pPr>
        <w:pStyle w:val="Paragraphedeliste"/>
        <w:numPr>
          <w:ilvl w:val="0"/>
          <w:numId w:val="15"/>
        </w:numPr>
        <w:tabs>
          <w:tab w:val="left" w:pos="838"/>
        </w:tabs>
        <w:spacing w:line="275" w:lineRule="exact"/>
        <w:ind w:left="838" w:hanging="359"/>
        <w:rPr>
          <w:rFonts w:ascii="Arial" w:hAnsi="Arial"/>
        </w:rPr>
      </w:pPr>
      <w:r w:rsidRPr="00A34362">
        <w:rPr>
          <w:sz w:val="24"/>
        </w:rPr>
        <w:t>Tester</w:t>
      </w:r>
      <w:r w:rsidRPr="00A34362">
        <w:rPr>
          <w:spacing w:val="-1"/>
          <w:sz w:val="24"/>
        </w:rPr>
        <w:t xml:space="preserve"> </w:t>
      </w:r>
      <w:r w:rsidRPr="00A34362">
        <w:rPr>
          <w:sz w:val="24"/>
        </w:rPr>
        <w:t>et</w:t>
      </w:r>
      <w:r w:rsidRPr="00A34362">
        <w:rPr>
          <w:spacing w:val="-1"/>
          <w:sz w:val="24"/>
        </w:rPr>
        <w:t xml:space="preserve"> </w:t>
      </w:r>
      <w:r w:rsidRPr="00A34362">
        <w:rPr>
          <w:sz w:val="24"/>
        </w:rPr>
        <w:t>valider</w:t>
      </w:r>
      <w:r w:rsidRPr="00A34362">
        <w:rPr>
          <w:spacing w:val="-1"/>
          <w:sz w:val="24"/>
        </w:rPr>
        <w:t xml:space="preserve"> </w:t>
      </w:r>
      <w:r w:rsidRPr="00A34362">
        <w:rPr>
          <w:sz w:val="24"/>
        </w:rPr>
        <w:t>le</w:t>
      </w:r>
      <w:r w:rsidRPr="00A34362">
        <w:rPr>
          <w:spacing w:val="-1"/>
          <w:sz w:val="24"/>
        </w:rPr>
        <w:t xml:space="preserve"> </w:t>
      </w:r>
      <w:r w:rsidRPr="00A34362">
        <w:rPr>
          <w:spacing w:val="-2"/>
          <w:sz w:val="24"/>
        </w:rPr>
        <w:t>fonctionnement sur au moins un super (PCB)</w:t>
      </w:r>
    </w:p>
    <w:p w14:paraId="486C9C40" w14:textId="77777777" w:rsidR="00317956" w:rsidRPr="00A34362" w:rsidRDefault="00317956" w:rsidP="00317956">
      <w:pPr>
        <w:pStyle w:val="Paragraphedeliste"/>
        <w:numPr>
          <w:ilvl w:val="0"/>
          <w:numId w:val="15"/>
        </w:numPr>
        <w:tabs>
          <w:tab w:val="left" w:pos="838"/>
        </w:tabs>
        <w:spacing w:line="277" w:lineRule="exact"/>
        <w:ind w:left="838" w:hanging="359"/>
        <w:rPr>
          <w:rFonts w:ascii="Arial" w:hAnsi="Arial"/>
          <w:sz w:val="24"/>
        </w:rPr>
      </w:pPr>
      <w:r w:rsidRPr="00A34362">
        <w:rPr>
          <w:spacing w:val="-2"/>
          <w:sz w:val="24"/>
        </w:rPr>
        <w:t>Documenter</w:t>
      </w:r>
    </w:p>
    <w:p w14:paraId="09B30BEF" w14:textId="77777777" w:rsidR="00317956" w:rsidRPr="00A34362" w:rsidRDefault="00317956">
      <w:pPr>
        <w:pStyle w:val="Corpsdetexte"/>
      </w:pPr>
    </w:p>
    <w:p w14:paraId="34DD8AA5" w14:textId="77777777" w:rsidR="00317956" w:rsidRPr="00A34362" w:rsidRDefault="00317956">
      <w:pPr>
        <w:pStyle w:val="Corpsdetexte"/>
        <w:spacing w:before="212"/>
      </w:pPr>
    </w:p>
    <w:p w14:paraId="321CA5F9" w14:textId="77777777" w:rsidR="00317956" w:rsidRPr="00A34362" w:rsidRDefault="00317956">
      <w:pPr>
        <w:tabs>
          <w:tab w:val="left" w:pos="5646"/>
        </w:tabs>
        <w:ind w:left="119"/>
        <w:rPr>
          <w:rFonts w:ascii="Calibri"/>
        </w:rPr>
      </w:pPr>
      <w:r w:rsidRPr="00A34362">
        <w:rPr>
          <w:rFonts w:ascii="Calibri"/>
        </w:rPr>
        <w:t>Candidat-e</w:t>
      </w:r>
      <w:r w:rsidRPr="00A34362">
        <w:rPr>
          <w:rFonts w:ascii="Calibri"/>
          <w:spacing w:val="-8"/>
        </w:rPr>
        <w:t xml:space="preserve"> </w:t>
      </w:r>
      <w:r w:rsidRPr="00A34362">
        <w:rPr>
          <w:rFonts w:ascii="Calibri"/>
          <w:spacing w:val="-10"/>
        </w:rPr>
        <w:t>:</w:t>
      </w:r>
      <w:r w:rsidRPr="00A34362">
        <w:rPr>
          <w:rFonts w:ascii="Calibri"/>
        </w:rPr>
        <w:tab/>
      </w:r>
      <w:r w:rsidRPr="00A34362">
        <w:rPr>
          <w:rFonts w:ascii="Calibri"/>
          <w:spacing w:val="-2"/>
        </w:rPr>
        <w:t>Professeur-e(s)</w:t>
      </w:r>
      <w:r w:rsidRPr="00A34362">
        <w:rPr>
          <w:rFonts w:ascii="Calibri"/>
          <w:spacing w:val="14"/>
        </w:rPr>
        <w:t xml:space="preserve"> </w:t>
      </w:r>
      <w:r w:rsidRPr="00A34362">
        <w:rPr>
          <w:rFonts w:ascii="Calibri"/>
          <w:spacing w:val="-2"/>
        </w:rPr>
        <w:t>responsable(s)</w:t>
      </w:r>
      <w:r w:rsidRPr="00A34362">
        <w:rPr>
          <w:rFonts w:ascii="Calibri"/>
          <w:spacing w:val="15"/>
        </w:rPr>
        <w:t xml:space="preserve"> </w:t>
      </w:r>
      <w:r w:rsidRPr="00A34362">
        <w:rPr>
          <w:rFonts w:ascii="Calibri"/>
          <w:spacing w:val="-10"/>
        </w:rPr>
        <w:t>:</w:t>
      </w:r>
    </w:p>
    <w:p w14:paraId="1018069E" w14:textId="77777777" w:rsidR="00317956" w:rsidRPr="00A34362" w:rsidRDefault="00317956">
      <w:pPr>
        <w:pStyle w:val="Corpsdetexte"/>
        <w:spacing w:before="1"/>
        <w:rPr>
          <w:rFonts w:ascii="Calibri"/>
          <w:sz w:val="22"/>
        </w:rPr>
      </w:pPr>
    </w:p>
    <w:p w14:paraId="04C2A7FB" w14:textId="77777777" w:rsidR="00317956" w:rsidRPr="00A34362" w:rsidRDefault="00317956">
      <w:pPr>
        <w:tabs>
          <w:tab w:val="left" w:pos="5646"/>
        </w:tabs>
        <w:ind w:left="119"/>
        <w:rPr>
          <w:rFonts w:ascii="Calibri" w:hAnsi="Calibri"/>
          <w:b/>
        </w:rPr>
      </w:pPr>
      <w:r w:rsidRPr="00A34362">
        <w:rPr>
          <w:rFonts w:ascii="Calibri" w:hAnsi="Calibri"/>
          <w:b/>
          <w:smallCaps/>
          <w:spacing w:val="-2"/>
        </w:rPr>
        <w:t>Mariot</w:t>
      </w:r>
      <w:r w:rsidRPr="00A34362">
        <w:rPr>
          <w:rFonts w:ascii="Calibri" w:hAnsi="Calibri"/>
          <w:b/>
          <w:smallCaps/>
          <w:spacing w:val="1"/>
        </w:rPr>
        <w:t xml:space="preserve"> </w:t>
      </w:r>
      <w:r w:rsidRPr="00A34362">
        <w:rPr>
          <w:rFonts w:ascii="Calibri" w:hAnsi="Calibri"/>
          <w:b/>
          <w:smallCaps/>
          <w:spacing w:val="-4"/>
        </w:rPr>
        <w:t>Gaël</w:t>
      </w:r>
      <w:r w:rsidRPr="00A34362">
        <w:rPr>
          <w:rFonts w:ascii="Calibri" w:hAnsi="Calibri"/>
          <w:b/>
          <w:smallCaps/>
        </w:rPr>
        <w:tab/>
      </w:r>
      <w:r w:rsidRPr="00A34362">
        <w:rPr>
          <w:rFonts w:ascii="Calibri" w:hAnsi="Calibri"/>
          <w:b/>
          <w:smallCaps/>
          <w:spacing w:val="-2"/>
        </w:rPr>
        <w:t>Bechevet</w:t>
      </w:r>
      <w:r w:rsidRPr="00A34362">
        <w:rPr>
          <w:rFonts w:ascii="Calibri" w:hAnsi="Calibri"/>
          <w:b/>
          <w:smallCaps/>
          <w:spacing w:val="-3"/>
        </w:rPr>
        <w:t xml:space="preserve"> </w:t>
      </w:r>
      <w:r w:rsidRPr="00A34362">
        <w:rPr>
          <w:rFonts w:ascii="Calibri" w:hAnsi="Calibri"/>
          <w:b/>
          <w:smallCaps/>
          <w:spacing w:val="-2"/>
        </w:rPr>
        <w:t>Delphine</w:t>
      </w:r>
    </w:p>
    <w:p w14:paraId="3AB2EDB9" w14:textId="77777777" w:rsidR="00317956" w:rsidRPr="00A34362" w:rsidRDefault="00317956">
      <w:pPr>
        <w:pStyle w:val="Corpsdetexte"/>
        <w:spacing w:before="12"/>
        <w:rPr>
          <w:rFonts w:ascii="Calibri"/>
          <w:b/>
          <w:sz w:val="17"/>
        </w:rPr>
      </w:pPr>
    </w:p>
    <w:p w14:paraId="7D56AC1E" w14:textId="77777777" w:rsidR="00317956" w:rsidRPr="00A34362" w:rsidRDefault="00317956">
      <w:pPr>
        <w:tabs>
          <w:tab w:val="left" w:pos="5646"/>
        </w:tabs>
        <w:ind w:left="5647" w:right="147" w:hanging="5528"/>
        <w:jc w:val="both"/>
        <w:rPr>
          <w:rFonts w:ascii="Calibri" w:hAnsi="Calibri"/>
          <w:sz w:val="18"/>
        </w:rPr>
      </w:pPr>
      <w:r w:rsidRPr="00A34362">
        <w:rPr>
          <w:rFonts w:ascii="Calibri" w:hAnsi="Calibri"/>
          <w:sz w:val="18"/>
        </w:rPr>
        <w:t xml:space="preserve">Filière d’études </w:t>
      </w:r>
      <w:r w:rsidRPr="00A34362">
        <w:rPr>
          <w:rFonts w:ascii="Microsoft Sans Serif" w:hAnsi="Microsoft Sans Serif"/>
          <w:sz w:val="18"/>
        </w:rPr>
        <w:t>: ISC</w:t>
      </w:r>
      <w:r w:rsidRPr="00A34362">
        <w:rPr>
          <w:rFonts w:ascii="Microsoft Sans Serif" w:hAnsi="Microsoft Sans Serif"/>
          <w:sz w:val="18"/>
        </w:rPr>
        <w:tab/>
      </w:r>
      <w:r w:rsidRPr="00A34362">
        <w:rPr>
          <w:rFonts w:ascii="Calibri" w:hAnsi="Calibri"/>
          <w:b/>
          <w:sz w:val="18"/>
        </w:rPr>
        <w:t>En</w:t>
      </w:r>
      <w:r w:rsidRPr="00A34362">
        <w:rPr>
          <w:rFonts w:ascii="Calibri" w:hAnsi="Calibri"/>
          <w:b/>
          <w:spacing w:val="-1"/>
          <w:sz w:val="18"/>
        </w:rPr>
        <w:t xml:space="preserve"> </w:t>
      </w:r>
      <w:r w:rsidRPr="00A34362">
        <w:rPr>
          <w:rFonts w:ascii="Calibri" w:hAnsi="Calibri"/>
          <w:b/>
          <w:sz w:val="18"/>
        </w:rPr>
        <w:t>collaboration</w:t>
      </w:r>
      <w:r w:rsidRPr="00A34362">
        <w:rPr>
          <w:rFonts w:ascii="Calibri" w:hAnsi="Calibri"/>
          <w:b/>
          <w:spacing w:val="-1"/>
          <w:sz w:val="18"/>
        </w:rPr>
        <w:t xml:space="preserve"> </w:t>
      </w:r>
      <w:r w:rsidRPr="00A34362">
        <w:rPr>
          <w:rFonts w:ascii="Calibri" w:hAnsi="Calibri"/>
          <w:b/>
          <w:sz w:val="18"/>
        </w:rPr>
        <w:t>avec :</w:t>
      </w:r>
      <w:r w:rsidRPr="00A34362">
        <w:rPr>
          <w:rFonts w:ascii="Calibri" w:hAnsi="Calibri"/>
          <w:b/>
          <w:spacing w:val="-1"/>
          <w:sz w:val="18"/>
        </w:rPr>
        <w:t xml:space="preserve"> </w:t>
      </w:r>
      <w:r w:rsidRPr="00A34362">
        <w:rPr>
          <w:rFonts w:ascii="Calibri" w:hAnsi="Calibri"/>
          <w:sz w:val="18"/>
        </w:rPr>
        <w:t>&lt; Nom</w:t>
      </w:r>
      <w:r w:rsidRPr="00A34362">
        <w:rPr>
          <w:rFonts w:ascii="Calibri" w:hAnsi="Calibri"/>
          <w:spacing w:val="-1"/>
          <w:sz w:val="18"/>
        </w:rPr>
        <w:t xml:space="preserve"> </w:t>
      </w:r>
      <w:r w:rsidRPr="00A34362">
        <w:rPr>
          <w:rFonts w:ascii="Calibri" w:hAnsi="Calibri"/>
          <w:sz w:val="18"/>
        </w:rPr>
        <w:t>de</w:t>
      </w:r>
      <w:r w:rsidRPr="00A34362">
        <w:rPr>
          <w:rFonts w:ascii="Calibri" w:hAnsi="Calibri"/>
          <w:spacing w:val="-1"/>
          <w:sz w:val="18"/>
        </w:rPr>
        <w:t xml:space="preserve"> </w:t>
      </w:r>
      <w:r w:rsidRPr="00A34362">
        <w:rPr>
          <w:rFonts w:ascii="Calibri" w:hAnsi="Calibri"/>
          <w:sz w:val="18"/>
        </w:rPr>
        <w:t>l’entreprise &gt; Travail</w:t>
      </w:r>
      <w:r w:rsidRPr="00A34362">
        <w:rPr>
          <w:rFonts w:ascii="Calibri" w:hAnsi="Calibri"/>
          <w:spacing w:val="-6"/>
          <w:sz w:val="18"/>
        </w:rPr>
        <w:t xml:space="preserve"> </w:t>
      </w:r>
      <w:r w:rsidRPr="00A34362">
        <w:rPr>
          <w:rFonts w:ascii="Calibri" w:hAnsi="Calibri"/>
          <w:sz w:val="18"/>
        </w:rPr>
        <w:t>de</w:t>
      </w:r>
      <w:r w:rsidRPr="00A34362">
        <w:rPr>
          <w:rFonts w:ascii="Calibri" w:hAnsi="Calibri"/>
          <w:spacing w:val="-6"/>
          <w:sz w:val="18"/>
        </w:rPr>
        <w:t xml:space="preserve"> </w:t>
      </w:r>
      <w:r w:rsidRPr="00A34362">
        <w:rPr>
          <w:rFonts w:ascii="Calibri" w:hAnsi="Calibri"/>
          <w:sz w:val="18"/>
        </w:rPr>
        <w:t>bachelor</w:t>
      </w:r>
      <w:r w:rsidRPr="00A34362">
        <w:rPr>
          <w:rFonts w:ascii="Calibri" w:hAnsi="Calibri"/>
          <w:spacing w:val="-6"/>
          <w:sz w:val="18"/>
        </w:rPr>
        <w:t xml:space="preserve"> </w:t>
      </w:r>
      <w:r w:rsidRPr="00A34362">
        <w:rPr>
          <w:rFonts w:ascii="Calibri" w:hAnsi="Calibri"/>
          <w:sz w:val="18"/>
        </w:rPr>
        <w:t>soumis</w:t>
      </w:r>
      <w:r w:rsidRPr="00A34362">
        <w:rPr>
          <w:rFonts w:ascii="Calibri" w:hAnsi="Calibri"/>
          <w:spacing w:val="-6"/>
          <w:sz w:val="18"/>
        </w:rPr>
        <w:t xml:space="preserve"> </w:t>
      </w:r>
      <w:r w:rsidRPr="00A34362">
        <w:rPr>
          <w:rFonts w:ascii="Calibri" w:hAnsi="Calibri"/>
          <w:sz w:val="18"/>
        </w:rPr>
        <w:t>à</w:t>
      </w:r>
      <w:r w:rsidRPr="00A34362">
        <w:rPr>
          <w:rFonts w:ascii="Calibri" w:hAnsi="Calibri"/>
          <w:spacing w:val="-6"/>
          <w:sz w:val="18"/>
        </w:rPr>
        <w:t xml:space="preserve"> </w:t>
      </w:r>
      <w:r w:rsidRPr="00A34362">
        <w:rPr>
          <w:rFonts w:ascii="Calibri" w:hAnsi="Calibri"/>
          <w:sz w:val="18"/>
        </w:rPr>
        <w:t>une</w:t>
      </w:r>
      <w:r w:rsidRPr="00A34362">
        <w:rPr>
          <w:rFonts w:ascii="Calibri" w:hAnsi="Calibri"/>
          <w:spacing w:val="-6"/>
          <w:sz w:val="18"/>
        </w:rPr>
        <w:t xml:space="preserve"> </w:t>
      </w:r>
      <w:r w:rsidRPr="00A34362">
        <w:rPr>
          <w:rFonts w:ascii="Calibri" w:hAnsi="Calibri"/>
          <w:sz w:val="18"/>
        </w:rPr>
        <w:t>convention de stage en entreprise : non</w:t>
      </w:r>
    </w:p>
    <w:p w14:paraId="0115F9E8" w14:textId="77777777" w:rsidR="00317956" w:rsidRPr="00A34362" w:rsidRDefault="00317956">
      <w:pPr>
        <w:pStyle w:val="Corpsdetexte"/>
        <w:spacing w:before="50"/>
        <w:rPr>
          <w:rFonts w:ascii="Calibri"/>
          <w:sz w:val="18"/>
        </w:rPr>
      </w:pPr>
    </w:p>
    <w:p w14:paraId="4320E843" w14:textId="77777777" w:rsidR="00317956" w:rsidRPr="00A34362" w:rsidRDefault="00317956">
      <w:pPr>
        <w:ind w:left="5647"/>
        <w:rPr>
          <w:rFonts w:ascii="Calibri" w:hAnsi="Calibri"/>
          <w:sz w:val="18"/>
        </w:rPr>
      </w:pPr>
      <w:r w:rsidRPr="00A34362">
        <w:rPr>
          <w:rFonts w:ascii="Calibri" w:hAnsi="Calibri"/>
          <w:sz w:val="18"/>
        </w:rPr>
        <w:t>Travail</w:t>
      </w:r>
      <w:r w:rsidRPr="00A34362">
        <w:rPr>
          <w:rFonts w:ascii="Calibri" w:hAnsi="Calibri"/>
          <w:spacing w:val="-6"/>
          <w:sz w:val="18"/>
        </w:rPr>
        <w:t xml:space="preserve"> </w:t>
      </w:r>
      <w:r w:rsidRPr="00A34362">
        <w:rPr>
          <w:rFonts w:ascii="Calibri" w:hAnsi="Calibri"/>
          <w:sz w:val="18"/>
        </w:rPr>
        <w:t>de</w:t>
      </w:r>
      <w:r w:rsidRPr="00A34362">
        <w:rPr>
          <w:rFonts w:ascii="Calibri" w:hAnsi="Calibri"/>
          <w:spacing w:val="-6"/>
          <w:sz w:val="18"/>
        </w:rPr>
        <w:t xml:space="preserve"> </w:t>
      </w:r>
      <w:r w:rsidRPr="00A34362">
        <w:rPr>
          <w:rFonts w:ascii="Calibri" w:hAnsi="Calibri"/>
          <w:sz w:val="18"/>
        </w:rPr>
        <w:t>bachelor</w:t>
      </w:r>
      <w:r w:rsidRPr="00A34362">
        <w:rPr>
          <w:rFonts w:ascii="Calibri" w:hAnsi="Calibri"/>
          <w:spacing w:val="-6"/>
          <w:sz w:val="18"/>
        </w:rPr>
        <w:t xml:space="preserve"> </w:t>
      </w:r>
      <w:r w:rsidRPr="00A34362">
        <w:rPr>
          <w:rFonts w:ascii="Calibri" w:hAnsi="Calibri"/>
          <w:sz w:val="18"/>
        </w:rPr>
        <w:t>soumis</w:t>
      </w:r>
      <w:r w:rsidRPr="00A34362">
        <w:rPr>
          <w:rFonts w:ascii="Calibri" w:hAnsi="Calibri"/>
          <w:spacing w:val="-6"/>
          <w:sz w:val="18"/>
        </w:rPr>
        <w:t xml:space="preserve"> </w:t>
      </w:r>
      <w:r w:rsidRPr="00A34362">
        <w:rPr>
          <w:rFonts w:ascii="Calibri" w:hAnsi="Calibri"/>
          <w:sz w:val="18"/>
        </w:rPr>
        <w:t>à</w:t>
      </w:r>
      <w:r w:rsidRPr="00A34362">
        <w:rPr>
          <w:rFonts w:ascii="Calibri" w:hAnsi="Calibri"/>
          <w:spacing w:val="-6"/>
          <w:sz w:val="18"/>
        </w:rPr>
        <w:t xml:space="preserve"> </w:t>
      </w:r>
      <w:r w:rsidRPr="00A34362">
        <w:rPr>
          <w:rFonts w:ascii="Calibri" w:hAnsi="Calibri"/>
          <w:sz w:val="18"/>
        </w:rPr>
        <w:t>un</w:t>
      </w:r>
      <w:r w:rsidRPr="00A34362">
        <w:rPr>
          <w:rFonts w:ascii="Calibri" w:hAnsi="Calibri"/>
          <w:spacing w:val="-6"/>
          <w:sz w:val="18"/>
        </w:rPr>
        <w:t xml:space="preserve"> </w:t>
      </w:r>
      <w:r w:rsidRPr="00A34362">
        <w:rPr>
          <w:rFonts w:ascii="Calibri" w:hAnsi="Calibri"/>
          <w:sz w:val="18"/>
        </w:rPr>
        <w:t>contrat</w:t>
      </w:r>
      <w:r w:rsidRPr="00A34362">
        <w:rPr>
          <w:rFonts w:ascii="Calibri" w:hAnsi="Calibri"/>
          <w:spacing w:val="-6"/>
          <w:sz w:val="18"/>
        </w:rPr>
        <w:t xml:space="preserve"> </w:t>
      </w:r>
      <w:r w:rsidRPr="00A34362">
        <w:rPr>
          <w:rFonts w:ascii="Calibri" w:hAnsi="Calibri"/>
          <w:sz w:val="18"/>
        </w:rPr>
        <w:t>de confidentialité : non</w:t>
      </w:r>
    </w:p>
    <w:p w14:paraId="05AF3520" w14:textId="77777777" w:rsidR="005B76F3" w:rsidRPr="00A34362" w:rsidRDefault="005B76F3" w:rsidP="005B76F3">
      <w:pPr>
        <w:pStyle w:val="En-tte"/>
        <w:tabs>
          <w:tab w:val="clear" w:pos="4819"/>
          <w:tab w:val="clear" w:pos="9638"/>
          <w:tab w:val="left" w:pos="8080"/>
        </w:tabs>
        <w:rPr>
          <w:i/>
          <w:iCs/>
        </w:rPr>
      </w:pPr>
    </w:p>
    <w:p w14:paraId="400AD70D" w14:textId="5433003B" w:rsidR="005B76F3" w:rsidRPr="00A34362" w:rsidRDefault="005B76F3" w:rsidP="005B76F3">
      <w:pPr>
        <w:pStyle w:val="En-tte"/>
        <w:tabs>
          <w:tab w:val="clear" w:pos="4819"/>
          <w:tab w:val="clear" w:pos="9638"/>
          <w:tab w:val="left" w:pos="8080"/>
        </w:tabs>
        <w:rPr>
          <w:i/>
          <w:iCs/>
        </w:rPr>
        <w:sectPr w:rsidR="005B76F3" w:rsidRPr="00A34362" w:rsidSect="00C770CF">
          <w:headerReference w:type="default" r:id="rId15"/>
          <w:footerReference w:type="default" r:id="rId16"/>
          <w:pgSz w:w="11906" w:h="16838"/>
          <w:pgMar w:top="850" w:right="1134" w:bottom="850" w:left="1417" w:header="0" w:footer="0" w:gutter="0"/>
          <w:pgNumType w:fmt="lowerRoman"/>
          <w:cols w:space="720"/>
          <w:formProt w:val="0"/>
          <w:titlePg/>
          <w:docGrid w:linePitch="600" w:charSpace="32768"/>
        </w:sectPr>
      </w:pPr>
    </w:p>
    <w:p w14:paraId="7AE8F07A" w14:textId="77777777" w:rsidR="002A5F1B" w:rsidRPr="00A34362" w:rsidRDefault="00240719">
      <w:pPr>
        <w:pStyle w:val="Titre1non-numrot"/>
      </w:pPr>
      <w:bookmarkStart w:id="2" w:name="_Toc202182697"/>
      <w:r w:rsidRPr="00A34362">
        <w:lastRenderedPageBreak/>
        <w:t>Résum</w:t>
      </w:r>
      <w:r w:rsidR="00177692" w:rsidRPr="00A34362">
        <w:t>é</w:t>
      </w:r>
      <w:r w:rsidRPr="00A34362">
        <w:t xml:space="preserve"> (style « Titre 1 »)</w:t>
      </w:r>
      <w:bookmarkEnd w:id="2"/>
    </w:p>
    <w:p w14:paraId="555E6198"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20D2E601"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55CE6969"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6AAED20F"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4FBD7F63"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33CCCF0F"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533040F9" w14:textId="77777777" w:rsidR="009F5852" w:rsidRPr="00A34362" w:rsidRDefault="009F5852"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lt; Insérez ici la page de résumé de votre</w:t>
      </w:r>
    </w:p>
    <w:p w14:paraId="7D397814" w14:textId="77777777" w:rsidR="009F5852" w:rsidRPr="00A34362" w:rsidRDefault="009F5852"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travail rédigée (cf. feuille de style fournie) &gt;</w:t>
      </w:r>
    </w:p>
    <w:p w14:paraId="20C09F7D" w14:textId="77777777" w:rsidR="009F5852" w:rsidRPr="00A34362" w:rsidRDefault="009F5852" w:rsidP="009F5852">
      <w:pPr>
        <w:jc w:val="center"/>
        <w:rPr>
          <w:rFonts w:ascii="Times New Roman" w:eastAsia="Times New Roman" w:hAnsi="Times New Roman" w:cs="Times New Roman"/>
          <w:kern w:val="0"/>
          <w:lang w:eastAsia="fr-CH" w:bidi="ar-SA"/>
        </w:rPr>
      </w:pPr>
    </w:p>
    <w:p w14:paraId="18B33A95" w14:textId="77777777" w:rsidR="009F5852" w:rsidRPr="00A34362" w:rsidRDefault="009F5852"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obligatoire)</w:t>
      </w:r>
    </w:p>
    <w:p w14:paraId="2EDB1423" w14:textId="77777777" w:rsidR="002A5F1B" w:rsidRPr="00A34362" w:rsidRDefault="002A5F1B">
      <w:pPr>
        <w:pStyle w:val="Corpsdetexte"/>
        <w:ind w:firstLine="0"/>
        <w:rPr>
          <w:sz w:val="18"/>
          <w:szCs w:val="18"/>
        </w:rPr>
      </w:pPr>
    </w:p>
    <w:p w14:paraId="25A04A6C" w14:textId="77777777" w:rsidR="002A5F1B" w:rsidRPr="00A34362" w:rsidRDefault="002A5F1B">
      <w:pPr>
        <w:pStyle w:val="Corpsdetexte"/>
        <w:ind w:firstLine="0"/>
        <w:rPr>
          <w:sz w:val="18"/>
          <w:szCs w:val="18"/>
        </w:rPr>
      </w:pPr>
    </w:p>
    <w:p w14:paraId="1153E48F" w14:textId="77777777" w:rsidR="002A5F1B" w:rsidRPr="00A34362" w:rsidRDefault="00240719">
      <w:pPr>
        <w:pStyle w:val="En-tte"/>
        <w:tabs>
          <w:tab w:val="clear" w:pos="4819"/>
          <w:tab w:val="clear" w:pos="9638"/>
          <w:tab w:val="left" w:pos="8080"/>
        </w:tabs>
        <w:jc w:val="center"/>
        <w:rPr>
          <w:i/>
          <w:iCs/>
        </w:rPr>
        <w:sectPr w:rsidR="002A5F1B" w:rsidRPr="00A34362">
          <w:headerReference w:type="default" r:id="rId17"/>
          <w:footerReference w:type="default" r:id="rId18"/>
          <w:pgSz w:w="11906" w:h="16838"/>
          <w:pgMar w:top="850" w:right="1134" w:bottom="850" w:left="1417" w:header="0" w:footer="0" w:gutter="0"/>
          <w:pgNumType w:fmt="lowerRoman"/>
          <w:cols w:space="720"/>
          <w:formProt w:val="0"/>
          <w:docGrid w:linePitch="600" w:charSpace="32768"/>
        </w:sectPr>
      </w:pPr>
      <w:r w:rsidRPr="00A34362">
        <w:rPr>
          <w:i/>
          <w:iCs/>
        </w:rPr>
        <w:t>Attention : Tout le résumé doit tenir sur une seule page</w:t>
      </w:r>
    </w:p>
    <w:p w14:paraId="5A73F4D3" w14:textId="77777777" w:rsidR="002A5F1B" w:rsidRPr="00A34362" w:rsidRDefault="00240719">
      <w:pPr>
        <w:pStyle w:val="Titre1non-numrot"/>
      </w:pPr>
      <w:bookmarkStart w:id="3" w:name="_Toc202182698"/>
      <w:r w:rsidRPr="00A34362">
        <w:lastRenderedPageBreak/>
        <w:t>Liste des acronymes (style « Titre 1 »)</w:t>
      </w:r>
      <w:bookmarkEnd w:id="3"/>
    </w:p>
    <w:p w14:paraId="42316955" w14:textId="77777777" w:rsidR="002F35CD" w:rsidRPr="00A34362" w:rsidRDefault="002F35CD" w:rsidP="0015436A">
      <w:pPr>
        <w:pStyle w:val="Corpsdetexte1"/>
      </w:pPr>
    </w:p>
    <w:p w14:paraId="7CA2AD1B" w14:textId="77777777" w:rsidR="002F35CD" w:rsidRPr="00A34362" w:rsidRDefault="002F35CD" w:rsidP="0015436A">
      <w:pPr>
        <w:pStyle w:val="Corpsdetexte1"/>
        <w:sectPr w:rsidR="002F35CD" w:rsidRPr="00A34362">
          <w:headerReference w:type="default" r:id="rId19"/>
          <w:footerReference w:type="default" r:id="rId20"/>
          <w:pgSz w:w="11906" w:h="16838"/>
          <w:pgMar w:top="1416" w:right="1134" w:bottom="1416" w:left="1417" w:header="850" w:footer="850" w:gutter="0"/>
          <w:pgNumType w:fmt="lowerRoman"/>
          <w:cols w:space="720"/>
          <w:formProt w:val="0"/>
          <w:docGrid w:linePitch="600" w:charSpace="32768"/>
        </w:sectPr>
      </w:pPr>
    </w:p>
    <w:p w14:paraId="07D7CCBD" w14:textId="77777777" w:rsidR="002A5F1B" w:rsidRPr="00A34362" w:rsidRDefault="00240719">
      <w:pPr>
        <w:pStyle w:val="Titre1non-numrot"/>
      </w:pPr>
      <w:bookmarkStart w:id="4" w:name="_Toc202182699"/>
      <w:r w:rsidRPr="00A34362">
        <w:lastRenderedPageBreak/>
        <w:t>Liste des illustrations</w:t>
      </w:r>
      <w:bookmarkEnd w:id="4"/>
    </w:p>
    <w:p w14:paraId="11D1F045" w14:textId="41F8E0BA" w:rsidR="008B14D5" w:rsidRPr="00A34362" w:rsidRDefault="005B76F3">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r w:rsidRPr="00A34362">
        <w:fldChar w:fldCharType="begin"/>
      </w:r>
      <w:r w:rsidRPr="00A34362">
        <w:instrText xml:space="preserve"> TOC \h \z \t "Illustration;1" \c "Figure" </w:instrText>
      </w:r>
      <w:r w:rsidRPr="00A34362">
        <w:fldChar w:fldCharType="separate"/>
      </w:r>
      <w:hyperlink w:anchor="_Toc202182720" w:history="1">
        <w:r w:rsidR="008B14D5" w:rsidRPr="00A34362">
          <w:rPr>
            <w:rStyle w:val="Lienhypertexte"/>
          </w:rPr>
          <w:t>Figure 1: Rapport entre le champ magnétique et le courant parcourant un fil.</w:t>
        </w:r>
        <w:r w:rsidR="008B14D5" w:rsidRPr="00A34362">
          <w:rPr>
            <w:webHidden/>
          </w:rPr>
          <w:tab/>
        </w:r>
        <w:r w:rsidR="008B14D5" w:rsidRPr="00A34362">
          <w:rPr>
            <w:webHidden/>
          </w:rPr>
          <w:fldChar w:fldCharType="begin"/>
        </w:r>
        <w:r w:rsidR="008B14D5" w:rsidRPr="00A34362">
          <w:rPr>
            <w:webHidden/>
          </w:rPr>
          <w:instrText xml:space="preserve"> PAGEREF _Toc202182720 \h </w:instrText>
        </w:r>
        <w:r w:rsidR="008B14D5" w:rsidRPr="00A34362">
          <w:rPr>
            <w:webHidden/>
          </w:rPr>
        </w:r>
        <w:r w:rsidR="008B14D5" w:rsidRPr="00A34362">
          <w:rPr>
            <w:webHidden/>
          </w:rPr>
          <w:fldChar w:fldCharType="separate"/>
        </w:r>
        <w:r w:rsidR="00131E91" w:rsidRPr="00A34362">
          <w:rPr>
            <w:webHidden/>
          </w:rPr>
          <w:t>3</w:t>
        </w:r>
        <w:r w:rsidR="008B14D5" w:rsidRPr="00A34362">
          <w:rPr>
            <w:webHidden/>
          </w:rPr>
          <w:fldChar w:fldCharType="end"/>
        </w:r>
      </w:hyperlink>
    </w:p>
    <w:p w14:paraId="3DFB4ACD" w14:textId="2CC132DB"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1" w:history="1">
        <w:r w:rsidRPr="00A34362">
          <w:rPr>
            <w:rStyle w:val="Lienhypertexte"/>
          </w:rPr>
          <w:t>Figure 2: Différentes configurations d'aimants</w:t>
        </w:r>
        <w:r w:rsidRPr="00A34362">
          <w:rPr>
            <w:webHidden/>
          </w:rPr>
          <w:tab/>
        </w:r>
        <w:r w:rsidRPr="00A34362">
          <w:rPr>
            <w:webHidden/>
          </w:rPr>
          <w:fldChar w:fldCharType="begin"/>
        </w:r>
        <w:r w:rsidRPr="00A34362">
          <w:rPr>
            <w:webHidden/>
          </w:rPr>
          <w:instrText xml:space="preserve"> PAGEREF _Toc202182721 \h </w:instrText>
        </w:r>
        <w:r w:rsidRPr="00A34362">
          <w:rPr>
            <w:webHidden/>
          </w:rPr>
        </w:r>
        <w:r w:rsidRPr="00A34362">
          <w:rPr>
            <w:webHidden/>
          </w:rPr>
          <w:fldChar w:fldCharType="separate"/>
        </w:r>
        <w:r w:rsidR="00131E91" w:rsidRPr="00A34362">
          <w:rPr>
            <w:webHidden/>
          </w:rPr>
          <w:t>4</w:t>
        </w:r>
        <w:r w:rsidRPr="00A34362">
          <w:rPr>
            <w:webHidden/>
          </w:rPr>
          <w:fldChar w:fldCharType="end"/>
        </w:r>
      </w:hyperlink>
    </w:p>
    <w:p w14:paraId="6C717C1A" w14:textId="51B5E982"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2" w:history="1">
        <w:r w:rsidRPr="00A34362">
          <w:rPr>
            <w:rStyle w:val="Lienhypertexte"/>
          </w:rPr>
          <w:t>Figure 3: Diagramme de la force d’attraction des arrangements d’aimants</w:t>
        </w:r>
        <w:r w:rsidRPr="00A34362">
          <w:rPr>
            <w:webHidden/>
          </w:rPr>
          <w:tab/>
        </w:r>
        <w:r w:rsidRPr="00A34362">
          <w:rPr>
            <w:webHidden/>
          </w:rPr>
          <w:fldChar w:fldCharType="begin"/>
        </w:r>
        <w:r w:rsidRPr="00A34362">
          <w:rPr>
            <w:webHidden/>
          </w:rPr>
          <w:instrText xml:space="preserve"> PAGEREF _Toc202182722 \h </w:instrText>
        </w:r>
        <w:r w:rsidRPr="00A34362">
          <w:rPr>
            <w:webHidden/>
          </w:rPr>
        </w:r>
        <w:r w:rsidRPr="00A34362">
          <w:rPr>
            <w:webHidden/>
          </w:rPr>
          <w:fldChar w:fldCharType="separate"/>
        </w:r>
        <w:r w:rsidR="00131E91" w:rsidRPr="00A34362">
          <w:rPr>
            <w:webHidden/>
          </w:rPr>
          <w:t>5</w:t>
        </w:r>
        <w:r w:rsidRPr="00A34362">
          <w:rPr>
            <w:webHidden/>
          </w:rPr>
          <w:fldChar w:fldCharType="end"/>
        </w:r>
      </w:hyperlink>
    </w:p>
    <w:p w14:paraId="58B2E549" w14:textId="0E5C2ED1"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3" w:history="1">
        <w:r w:rsidRPr="00A34362">
          <w:rPr>
            <w:rStyle w:val="Lienhypertexte"/>
          </w:rPr>
          <w:t>Figure 4: Arrangement d'aimants dans une réseau de Halbach à 2 dimensions.</w:t>
        </w:r>
        <w:r w:rsidRPr="00A34362">
          <w:rPr>
            <w:webHidden/>
          </w:rPr>
          <w:tab/>
        </w:r>
        <w:r w:rsidRPr="00A34362">
          <w:rPr>
            <w:webHidden/>
          </w:rPr>
          <w:fldChar w:fldCharType="begin"/>
        </w:r>
        <w:r w:rsidRPr="00A34362">
          <w:rPr>
            <w:webHidden/>
          </w:rPr>
          <w:instrText xml:space="preserve"> PAGEREF _Toc202182723 \h </w:instrText>
        </w:r>
        <w:r w:rsidRPr="00A34362">
          <w:rPr>
            <w:webHidden/>
          </w:rPr>
        </w:r>
        <w:r w:rsidRPr="00A34362">
          <w:rPr>
            <w:webHidden/>
          </w:rPr>
          <w:fldChar w:fldCharType="separate"/>
        </w:r>
        <w:r w:rsidR="00131E91" w:rsidRPr="00A34362">
          <w:rPr>
            <w:webHidden/>
          </w:rPr>
          <w:t>6</w:t>
        </w:r>
        <w:r w:rsidRPr="00A34362">
          <w:rPr>
            <w:webHidden/>
          </w:rPr>
          <w:fldChar w:fldCharType="end"/>
        </w:r>
      </w:hyperlink>
    </w:p>
    <w:p w14:paraId="6212F477" w14:textId="29EBE78E"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4" w:history="1">
        <w:r w:rsidRPr="00A34362">
          <w:rPr>
            <w:rStyle w:val="Lienhypertexte"/>
          </w:rPr>
          <w:t>Figure 5: Déplacement du micro robot dans la vidéo de SRI International.</w:t>
        </w:r>
        <w:r w:rsidRPr="00A34362">
          <w:rPr>
            <w:webHidden/>
          </w:rPr>
          <w:tab/>
        </w:r>
        <w:r w:rsidRPr="00A34362">
          <w:rPr>
            <w:webHidden/>
          </w:rPr>
          <w:fldChar w:fldCharType="begin"/>
        </w:r>
        <w:r w:rsidRPr="00A34362">
          <w:rPr>
            <w:webHidden/>
          </w:rPr>
          <w:instrText xml:space="preserve"> PAGEREF _Toc202182724 \h </w:instrText>
        </w:r>
        <w:r w:rsidRPr="00A34362">
          <w:rPr>
            <w:webHidden/>
          </w:rPr>
        </w:r>
        <w:r w:rsidRPr="00A34362">
          <w:rPr>
            <w:webHidden/>
          </w:rPr>
          <w:fldChar w:fldCharType="separate"/>
        </w:r>
        <w:r w:rsidR="00131E91" w:rsidRPr="00A34362">
          <w:rPr>
            <w:webHidden/>
          </w:rPr>
          <w:t>7</w:t>
        </w:r>
        <w:r w:rsidRPr="00A34362">
          <w:rPr>
            <w:webHidden/>
          </w:rPr>
          <w:fldChar w:fldCharType="end"/>
        </w:r>
      </w:hyperlink>
    </w:p>
    <w:p w14:paraId="0C3955FF" w14:textId="7397157E"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5" w:history="1">
        <w:r w:rsidRPr="00A34362">
          <w:rPr>
            <w:rStyle w:val="Lienhypertexte"/>
          </w:rPr>
          <w:t>Figure 6: Circuit Imprimé final de Jonas.</w:t>
        </w:r>
        <w:r w:rsidRPr="00A34362">
          <w:rPr>
            <w:webHidden/>
          </w:rPr>
          <w:tab/>
        </w:r>
        <w:r w:rsidRPr="00A34362">
          <w:rPr>
            <w:webHidden/>
          </w:rPr>
          <w:fldChar w:fldCharType="begin"/>
        </w:r>
        <w:r w:rsidRPr="00A34362">
          <w:rPr>
            <w:webHidden/>
          </w:rPr>
          <w:instrText xml:space="preserve"> PAGEREF _Toc202182725 \h </w:instrText>
        </w:r>
        <w:r w:rsidRPr="00A34362">
          <w:rPr>
            <w:webHidden/>
          </w:rPr>
        </w:r>
        <w:r w:rsidRPr="00A34362">
          <w:rPr>
            <w:webHidden/>
          </w:rPr>
          <w:fldChar w:fldCharType="separate"/>
        </w:r>
        <w:r w:rsidR="00131E91" w:rsidRPr="00A34362">
          <w:rPr>
            <w:webHidden/>
          </w:rPr>
          <w:t>8</w:t>
        </w:r>
        <w:r w:rsidRPr="00A34362">
          <w:rPr>
            <w:webHidden/>
          </w:rPr>
          <w:fldChar w:fldCharType="end"/>
        </w:r>
      </w:hyperlink>
    </w:p>
    <w:p w14:paraId="0EA4C62C" w14:textId="280B6578"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6" w:history="1">
        <w:r w:rsidRPr="00A34362">
          <w:rPr>
            <w:rStyle w:val="Lienhypertexte"/>
          </w:rPr>
          <w:t>Figure 7: Le circuit de Monaco de Miniatur Wunderland.</w:t>
        </w:r>
        <w:r w:rsidRPr="00A34362">
          <w:rPr>
            <w:webHidden/>
          </w:rPr>
          <w:tab/>
        </w:r>
        <w:r w:rsidRPr="00A34362">
          <w:rPr>
            <w:webHidden/>
          </w:rPr>
          <w:fldChar w:fldCharType="begin"/>
        </w:r>
        <w:r w:rsidRPr="00A34362">
          <w:rPr>
            <w:webHidden/>
          </w:rPr>
          <w:instrText xml:space="preserve"> PAGEREF _Toc202182726 \h </w:instrText>
        </w:r>
        <w:r w:rsidRPr="00A34362">
          <w:rPr>
            <w:webHidden/>
          </w:rPr>
        </w:r>
        <w:r w:rsidRPr="00A34362">
          <w:rPr>
            <w:webHidden/>
          </w:rPr>
          <w:fldChar w:fldCharType="separate"/>
        </w:r>
        <w:r w:rsidR="00131E91" w:rsidRPr="00A34362">
          <w:rPr>
            <w:webHidden/>
          </w:rPr>
          <w:t>10</w:t>
        </w:r>
        <w:r w:rsidRPr="00A34362">
          <w:rPr>
            <w:webHidden/>
          </w:rPr>
          <w:fldChar w:fldCharType="end"/>
        </w:r>
      </w:hyperlink>
    </w:p>
    <w:p w14:paraId="625331BE" w14:textId="3B55E5D2"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7" w:history="1">
        <w:r w:rsidRPr="00A34362">
          <w:rPr>
            <w:rStyle w:val="Lienhypertexte"/>
          </w:rPr>
          <w:t>Figure 8: Circuit de bobines circulaires du Miniatur Wunderland¨</w:t>
        </w:r>
        <w:r w:rsidRPr="00A34362">
          <w:rPr>
            <w:webHidden/>
          </w:rPr>
          <w:tab/>
        </w:r>
        <w:r w:rsidRPr="00A34362">
          <w:rPr>
            <w:webHidden/>
          </w:rPr>
          <w:fldChar w:fldCharType="begin"/>
        </w:r>
        <w:r w:rsidRPr="00A34362">
          <w:rPr>
            <w:webHidden/>
          </w:rPr>
          <w:instrText xml:space="preserve"> PAGEREF _Toc202182727 \h </w:instrText>
        </w:r>
        <w:r w:rsidRPr="00A34362">
          <w:rPr>
            <w:webHidden/>
          </w:rPr>
        </w:r>
        <w:r w:rsidRPr="00A34362">
          <w:rPr>
            <w:webHidden/>
          </w:rPr>
          <w:fldChar w:fldCharType="separate"/>
        </w:r>
        <w:r w:rsidR="00131E91" w:rsidRPr="00A34362">
          <w:rPr>
            <w:webHidden/>
          </w:rPr>
          <w:t>11</w:t>
        </w:r>
        <w:r w:rsidRPr="00A34362">
          <w:rPr>
            <w:webHidden/>
          </w:rPr>
          <w:fldChar w:fldCharType="end"/>
        </w:r>
      </w:hyperlink>
    </w:p>
    <w:p w14:paraId="2CA822DC" w14:textId="6860CB9A"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8" w:history="1">
        <w:r w:rsidRPr="00A34362">
          <w:rPr>
            <w:rStyle w:val="Lienhypertexte"/>
          </w:rPr>
          <w:t>Figure 9: Réseau de Halbach et bobines linéaires du Miniatur Wunderland</w:t>
        </w:r>
        <w:r w:rsidRPr="00A34362">
          <w:rPr>
            <w:webHidden/>
          </w:rPr>
          <w:tab/>
        </w:r>
        <w:r w:rsidRPr="00A34362">
          <w:rPr>
            <w:webHidden/>
          </w:rPr>
          <w:fldChar w:fldCharType="begin"/>
        </w:r>
        <w:r w:rsidRPr="00A34362">
          <w:rPr>
            <w:webHidden/>
          </w:rPr>
          <w:instrText xml:space="preserve"> PAGEREF _Toc202182728 \h </w:instrText>
        </w:r>
        <w:r w:rsidRPr="00A34362">
          <w:rPr>
            <w:webHidden/>
          </w:rPr>
        </w:r>
        <w:r w:rsidRPr="00A34362">
          <w:rPr>
            <w:webHidden/>
          </w:rPr>
          <w:fldChar w:fldCharType="separate"/>
        </w:r>
        <w:r w:rsidR="00131E91" w:rsidRPr="00A34362">
          <w:rPr>
            <w:webHidden/>
          </w:rPr>
          <w:t>11</w:t>
        </w:r>
        <w:r w:rsidRPr="00A34362">
          <w:rPr>
            <w:webHidden/>
          </w:rPr>
          <w:fldChar w:fldCharType="end"/>
        </w:r>
      </w:hyperlink>
    </w:p>
    <w:p w14:paraId="494E2DC9" w14:textId="2B9D88AF"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29" w:history="1">
        <w:r w:rsidRPr="00A34362">
          <w:rPr>
            <w:rStyle w:val="Lienhypertexte"/>
          </w:rPr>
          <w:t>Figure 10: Réseau de Halbach se déplaçant sur des bobines linéaires</w:t>
        </w:r>
        <w:r w:rsidRPr="00A34362">
          <w:rPr>
            <w:webHidden/>
          </w:rPr>
          <w:tab/>
        </w:r>
        <w:r w:rsidRPr="00A34362">
          <w:rPr>
            <w:webHidden/>
          </w:rPr>
          <w:fldChar w:fldCharType="begin"/>
        </w:r>
        <w:r w:rsidRPr="00A34362">
          <w:rPr>
            <w:webHidden/>
          </w:rPr>
          <w:instrText xml:space="preserve"> PAGEREF _Toc202182729 \h </w:instrText>
        </w:r>
        <w:r w:rsidRPr="00A34362">
          <w:rPr>
            <w:webHidden/>
          </w:rPr>
        </w:r>
        <w:r w:rsidRPr="00A34362">
          <w:rPr>
            <w:webHidden/>
          </w:rPr>
          <w:fldChar w:fldCharType="separate"/>
        </w:r>
        <w:r w:rsidR="00131E91" w:rsidRPr="00A34362">
          <w:rPr>
            <w:webHidden/>
          </w:rPr>
          <w:t>12</w:t>
        </w:r>
        <w:r w:rsidRPr="00A34362">
          <w:rPr>
            <w:webHidden/>
          </w:rPr>
          <w:fldChar w:fldCharType="end"/>
        </w:r>
      </w:hyperlink>
    </w:p>
    <w:p w14:paraId="573F4605" w14:textId="474159D0"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0" w:history="1">
        <w:r w:rsidRPr="00A34362">
          <w:rPr>
            <w:rStyle w:val="Lienhypertexte"/>
          </w:rPr>
          <w:t>Figure 11: Proof of Concept du Miniatur Wunderland sur les bobines linéaires Source : Youtube.com ref. URL07</w:t>
        </w:r>
        <w:r w:rsidRPr="00A34362">
          <w:rPr>
            <w:webHidden/>
          </w:rPr>
          <w:tab/>
        </w:r>
        <w:r w:rsidRPr="00A34362">
          <w:rPr>
            <w:webHidden/>
          </w:rPr>
          <w:fldChar w:fldCharType="begin"/>
        </w:r>
        <w:r w:rsidRPr="00A34362">
          <w:rPr>
            <w:webHidden/>
          </w:rPr>
          <w:instrText xml:space="preserve"> PAGEREF _Toc202182730 \h </w:instrText>
        </w:r>
        <w:r w:rsidRPr="00A34362">
          <w:rPr>
            <w:webHidden/>
          </w:rPr>
        </w:r>
        <w:r w:rsidRPr="00A34362">
          <w:rPr>
            <w:webHidden/>
          </w:rPr>
          <w:fldChar w:fldCharType="separate"/>
        </w:r>
        <w:r w:rsidR="00131E91" w:rsidRPr="00A34362">
          <w:rPr>
            <w:webHidden/>
          </w:rPr>
          <w:t>12</w:t>
        </w:r>
        <w:r w:rsidRPr="00A34362">
          <w:rPr>
            <w:webHidden/>
          </w:rPr>
          <w:fldChar w:fldCharType="end"/>
        </w:r>
      </w:hyperlink>
    </w:p>
    <w:p w14:paraId="316E0B07" w14:textId="19A2A130"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1" w:history="1">
        <w:r w:rsidRPr="00A34362">
          <w:rPr>
            <w:rStyle w:val="Lienhypertexte"/>
          </w:rPr>
          <w:t>Figure 12: Réseau de Halbach sous les voitures de Miniatur Wunderland.</w:t>
        </w:r>
        <w:r w:rsidRPr="00A34362">
          <w:rPr>
            <w:webHidden/>
          </w:rPr>
          <w:tab/>
        </w:r>
        <w:r w:rsidRPr="00A34362">
          <w:rPr>
            <w:webHidden/>
          </w:rPr>
          <w:fldChar w:fldCharType="begin"/>
        </w:r>
        <w:r w:rsidRPr="00A34362">
          <w:rPr>
            <w:webHidden/>
          </w:rPr>
          <w:instrText xml:space="preserve"> PAGEREF _Toc202182731 \h </w:instrText>
        </w:r>
        <w:r w:rsidRPr="00A34362">
          <w:rPr>
            <w:webHidden/>
          </w:rPr>
        </w:r>
        <w:r w:rsidRPr="00A34362">
          <w:rPr>
            <w:webHidden/>
          </w:rPr>
          <w:fldChar w:fldCharType="separate"/>
        </w:r>
        <w:r w:rsidR="00131E91" w:rsidRPr="00A34362">
          <w:rPr>
            <w:webHidden/>
          </w:rPr>
          <w:t>13</w:t>
        </w:r>
        <w:r w:rsidRPr="00A34362">
          <w:rPr>
            <w:webHidden/>
          </w:rPr>
          <w:fldChar w:fldCharType="end"/>
        </w:r>
      </w:hyperlink>
    </w:p>
    <w:p w14:paraId="65A9E3E2" w14:textId="39D15183"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2" w:history="1">
        <w:r w:rsidRPr="00A34362">
          <w:rPr>
            <w:rStyle w:val="Lienhypertexte"/>
          </w:rPr>
          <w:t>Figure 13: Circuit imprimé du circuit de Miniatur Wunderland.</w:t>
        </w:r>
        <w:r w:rsidRPr="00A34362">
          <w:rPr>
            <w:webHidden/>
          </w:rPr>
          <w:tab/>
        </w:r>
        <w:r w:rsidRPr="00A34362">
          <w:rPr>
            <w:webHidden/>
          </w:rPr>
          <w:fldChar w:fldCharType="begin"/>
        </w:r>
        <w:r w:rsidRPr="00A34362">
          <w:rPr>
            <w:webHidden/>
          </w:rPr>
          <w:instrText xml:space="preserve"> PAGEREF _Toc202182732 \h </w:instrText>
        </w:r>
        <w:r w:rsidRPr="00A34362">
          <w:rPr>
            <w:webHidden/>
          </w:rPr>
        </w:r>
        <w:r w:rsidRPr="00A34362">
          <w:rPr>
            <w:webHidden/>
          </w:rPr>
          <w:fldChar w:fldCharType="separate"/>
        </w:r>
        <w:r w:rsidR="00131E91" w:rsidRPr="00A34362">
          <w:rPr>
            <w:webHidden/>
          </w:rPr>
          <w:t>13</w:t>
        </w:r>
        <w:r w:rsidRPr="00A34362">
          <w:rPr>
            <w:webHidden/>
          </w:rPr>
          <w:fldChar w:fldCharType="end"/>
        </w:r>
      </w:hyperlink>
    </w:p>
    <w:p w14:paraId="419834DC" w14:textId="233DCD8F"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3" w:history="1">
        <w:r w:rsidRPr="00A34362">
          <w:rPr>
            <w:rStyle w:val="Lienhypertexte"/>
          </w:rPr>
          <w:t>Figure 14 : Vue du dessus de la bobine circulaire conjointe</w:t>
        </w:r>
        <w:r w:rsidRPr="00A34362">
          <w:rPr>
            <w:webHidden/>
          </w:rPr>
          <w:tab/>
        </w:r>
        <w:r w:rsidRPr="00A34362">
          <w:rPr>
            <w:webHidden/>
          </w:rPr>
          <w:fldChar w:fldCharType="begin"/>
        </w:r>
        <w:r w:rsidRPr="00A34362">
          <w:rPr>
            <w:webHidden/>
          </w:rPr>
          <w:instrText xml:space="preserve"> PAGEREF _Toc202182733 \h </w:instrText>
        </w:r>
        <w:r w:rsidRPr="00A34362">
          <w:rPr>
            <w:webHidden/>
          </w:rPr>
        </w:r>
        <w:r w:rsidRPr="00A34362">
          <w:rPr>
            <w:webHidden/>
          </w:rPr>
          <w:fldChar w:fldCharType="separate"/>
        </w:r>
        <w:r w:rsidR="00131E91" w:rsidRPr="00A34362">
          <w:rPr>
            <w:webHidden/>
          </w:rPr>
          <w:t>15</w:t>
        </w:r>
        <w:r w:rsidRPr="00A34362">
          <w:rPr>
            <w:webHidden/>
          </w:rPr>
          <w:fldChar w:fldCharType="end"/>
        </w:r>
      </w:hyperlink>
    </w:p>
    <w:p w14:paraId="0730BB02" w14:textId="4B3BC03D"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4" w:history="1">
        <w:r w:rsidRPr="00A34362">
          <w:rPr>
            <w:rStyle w:val="Lienhypertexte"/>
          </w:rPr>
          <w:t>Figure 15 : Vue du dessous de la bobine circulaire conjointe</w:t>
        </w:r>
        <w:r w:rsidRPr="00A34362">
          <w:rPr>
            <w:webHidden/>
          </w:rPr>
          <w:tab/>
        </w:r>
        <w:r w:rsidRPr="00A34362">
          <w:rPr>
            <w:webHidden/>
          </w:rPr>
          <w:fldChar w:fldCharType="begin"/>
        </w:r>
        <w:r w:rsidRPr="00A34362">
          <w:rPr>
            <w:webHidden/>
          </w:rPr>
          <w:instrText xml:space="preserve"> PAGEREF _Toc202182734 \h </w:instrText>
        </w:r>
        <w:r w:rsidRPr="00A34362">
          <w:rPr>
            <w:webHidden/>
          </w:rPr>
        </w:r>
        <w:r w:rsidRPr="00A34362">
          <w:rPr>
            <w:webHidden/>
          </w:rPr>
          <w:fldChar w:fldCharType="separate"/>
        </w:r>
        <w:r w:rsidR="00131E91" w:rsidRPr="00A34362">
          <w:rPr>
            <w:webHidden/>
          </w:rPr>
          <w:t>15</w:t>
        </w:r>
        <w:r w:rsidRPr="00A34362">
          <w:rPr>
            <w:webHidden/>
          </w:rPr>
          <w:fldChar w:fldCharType="end"/>
        </w:r>
      </w:hyperlink>
    </w:p>
    <w:p w14:paraId="73830275" w14:textId="22319127"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5" w:history="1">
        <w:r w:rsidRPr="00A34362">
          <w:rPr>
            <w:rStyle w:val="Lienhypertexte"/>
          </w:rPr>
          <w:t>Figure 16 : Vue du dessous de la bobine circulaire inversée</w:t>
        </w:r>
        <w:r w:rsidRPr="00A34362">
          <w:rPr>
            <w:webHidden/>
          </w:rPr>
          <w:tab/>
        </w:r>
        <w:r w:rsidRPr="00A34362">
          <w:rPr>
            <w:webHidden/>
          </w:rPr>
          <w:fldChar w:fldCharType="begin"/>
        </w:r>
        <w:r w:rsidRPr="00A34362">
          <w:rPr>
            <w:webHidden/>
          </w:rPr>
          <w:instrText xml:space="preserve"> PAGEREF _Toc202182735 \h </w:instrText>
        </w:r>
        <w:r w:rsidRPr="00A34362">
          <w:rPr>
            <w:webHidden/>
          </w:rPr>
        </w:r>
        <w:r w:rsidRPr="00A34362">
          <w:rPr>
            <w:webHidden/>
          </w:rPr>
          <w:fldChar w:fldCharType="separate"/>
        </w:r>
        <w:r w:rsidR="00131E91" w:rsidRPr="00A34362">
          <w:rPr>
            <w:webHidden/>
          </w:rPr>
          <w:t>16</w:t>
        </w:r>
        <w:r w:rsidRPr="00A34362">
          <w:rPr>
            <w:webHidden/>
          </w:rPr>
          <w:fldChar w:fldCharType="end"/>
        </w:r>
      </w:hyperlink>
    </w:p>
    <w:p w14:paraId="04022E54" w14:textId="525939A8"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6" w:history="1">
        <w:r w:rsidRPr="00A34362">
          <w:rPr>
            <w:rStyle w:val="Lienhypertexte"/>
          </w:rPr>
          <w:t>Figure 17 : Vue du dessus de la bobine circulaire inversée</w:t>
        </w:r>
        <w:r w:rsidRPr="00A34362">
          <w:rPr>
            <w:webHidden/>
          </w:rPr>
          <w:tab/>
        </w:r>
        <w:r w:rsidRPr="00A34362">
          <w:rPr>
            <w:webHidden/>
          </w:rPr>
          <w:fldChar w:fldCharType="begin"/>
        </w:r>
        <w:r w:rsidRPr="00A34362">
          <w:rPr>
            <w:webHidden/>
          </w:rPr>
          <w:instrText xml:space="preserve"> PAGEREF _Toc202182736 \h </w:instrText>
        </w:r>
        <w:r w:rsidRPr="00A34362">
          <w:rPr>
            <w:webHidden/>
          </w:rPr>
        </w:r>
        <w:r w:rsidRPr="00A34362">
          <w:rPr>
            <w:webHidden/>
          </w:rPr>
          <w:fldChar w:fldCharType="separate"/>
        </w:r>
        <w:r w:rsidR="00131E91" w:rsidRPr="00A34362">
          <w:rPr>
            <w:webHidden/>
          </w:rPr>
          <w:t>16</w:t>
        </w:r>
        <w:r w:rsidRPr="00A34362">
          <w:rPr>
            <w:webHidden/>
          </w:rPr>
          <w:fldChar w:fldCharType="end"/>
        </w:r>
      </w:hyperlink>
    </w:p>
    <w:p w14:paraId="62B80EAD" w14:textId="29645E70"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7" w:history="1">
        <w:r w:rsidRPr="00A34362">
          <w:rPr>
            <w:rStyle w:val="Lienhypertexte"/>
          </w:rPr>
          <w:t>Figure 18 : Résultat de simulation électromagnétique de la bobine circulaire conjointe</w:t>
        </w:r>
        <w:r w:rsidRPr="00A34362">
          <w:rPr>
            <w:webHidden/>
          </w:rPr>
          <w:tab/>
        </w:r>
        <w:r w:rsidRPr="00A34362">
          <w:rPr>
            <w:webHidden/>
          </w:rPr>
          <w:fldChar w:fldCharType="begin"/>
        </w:r>
        <w:r w:rsidRPr="00A34362">
          <w:rPr>
            <w:webHidden/>
          </w:rPr>
          <w:instrText xml:space="preserve"> PAGEREF _Toc202182737 \h </w:instrText>
        </w:r>
        <w:r w:rsidRPr="00A34362">
          <w:rPr>
            <w:webHidden/>
          </w:rPr>
        </w:r>
        <w:r w:rsidRPr="00A34362">
          <w:rPr>
            <w:webHidden/>
          </w:rPr>
          <w:fldChar w:fldCharType="separate"/>
        </w:r>
        <w:r w:rsidR="00131E91" w:rsidRPr="00A34362">
          <w:rPr>
            <w:webHidden/>
          </w:rPr>
          <w:t>17</w:t>
        </w:r>
        <w:r w:rsidRPr="00A34362">
          <w:rPr>
            <w:webHidden/>
          </w:rPr>
          <w:fldChar w:fldCharType="end"/>
        </w:r>
      </w:hyperlink>
    </w:p>
    <w:p w14:paraId="4A17EB99" w14:textId="13A3B18F"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8" w:history="1">
        <w:r w:rsidRPr="00A34362">
          <w:rPr>
            <w:rStyle w:val="Lienhypertexte"/>
          </w:rPr>
          <w:t>Figure 19 : Résultat de simulation électromagnétique de la bobine circulaire inversée</w:t>
        </w:r>
        <w:r w:rsidRPr="00A34362">
          <w:rPr>
            <w:webHidden/>
          </w:rPr>
          <w:tab/>
        </w:r>
        <w:r w:rsidRPr="00A34362">
          <w:rPr>
            <w:webHidden/>
          </w:rPr>
          <w:fldChar w:fldCharType="begin"/>
        </w:r>
        <w:r w:rsidRPr="00A34362">
          <w:rPr>
            <w:webHidden/>
          </w:rPr>
          <w:instrText xml:space="preserve"> PAGEREF _Toc202182738 \h </w:instrText>
        </w:r>
        <w:r w:rsidRPr="00A34362">
          <w:rPr>
            <w:webHidden/>
          </w:rPr>
        </w:r>
        <w:r w:rsidRPr="00A34362">
          <w:rPr>
            <w:webHidden/>
          </w:rPr>
          <w:fldChar w:fldCharType="separate"/>
        </w:r>
        <w:r w:rsidR="00131E91" w:rsidRPr="00A34362">
          <w:rPr>
            <w:webHidden/>
          </w:rPr>
          <w:t>17</w:t>
        </w:r>
        <w:r w:rsidRPr="00A34362">
          <w:rPr>
            <w:webHidden/>
          </w:rPr>
          <w:fldChar w:fldCharType="end"/>
        </w:r>
      </w:hyperlink>
    </w:p>
    <w:p w14:paraId="12B623E0" w14:textId="5B48C105"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39" w:history="1">
        <w:r w:rsidRPr="00A34362">
          <w:rPr>
            <w:rStyle w:val="Lienhypertexte"/>
          </w:rPr>
          <w:t>Figure 20 : Vue du dessus de la bobine rectangulaire conjointe</w:t>
        </w:r>
        <w:r w:rsidRPr="00A34362">
          <w:rPr>
            <w:webHidden/>
          </w:rPr>
          <w:tab/>
        </w:r>
        <w:r w:rsidRPr="00A34362">
          <w:rPr>
            <w:webHidden/>
          </w:rPr>
          <w:fldChar w:fldCharType="begin"/>
        </w:r>
        <w:r w:rsidRPr="00A34362">
          <w:rPr>
            <w:webHidden/>
          </w:rPr>
          <w:instrText xml:space="preserve"> PAGEREF _Toc202182739 \h </w:instrText>
        </w:r>
        <w:r w:rsidRPr="00A34362">
          <w:rPr>
            <w:webHidden/>
          </w:rPr>
        </w:r>
        <w:r w:rsidRPr="00A34362">
          <w:rPr>
            <w:webHidden/>
          </w:rPr>
          <w:fldChar w:fldCharType="separate"/>
        </w:r>
        <w:r w:rsidR="00131E91" w:rsidRPr="00A34362">
          <w:rPr>
            <w:webHidden/>
          </w:rPr>
          <w:t>18</w:t>
        </w:r>
        <w:r w:rsidRPr="00A34362">
          <w:rPr>
            <w:webHidden/>
          </w:rPr>
          <w:fldChar w:fldCharType="end"/>
        </w:r>
      </w:hyperlink>
    </w:p>
    <w:p w14:paraId="708B134D" w14:textId="560175D9"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0" w:history="1">
        <w:r w:rsidRPr="00A34362">
          <w:rPr>
            <w:rStyle w:val="Lienhypertexte"/>
          </w:rPr>
          <w:t>Figure 21 : Vue du dessous de la bobine rectangulaire conjointe</w:t>
        </w:r>
        <w:r w:rsidRPr="00A34362">
          <w:rPr>
            <w:webHidden/>
          </w:rPr>
          <w:tab/>
        </w:r>
        <w:r w:rsidRPr="00A34362">
          <w:rPr>
            <w:webHidden/>
          </w:rPr>
          <w:fldChar w:fldCharType="begin"/>
        </w:r>
        <w:r w:rsidRPr="00A34362">
          <w:rPr>
            <w:webHidden/>
          </w:rPr>
          <w:instrText xml:space="preserve"> PAGEREF _Toc202182740 \h </w:instrText>
        </w:r>
        <w:r w:rsidRPr="00A34362">
          <w:rPr>
            <w:webHidden/>
          </w:rPr>
        </w:r>
        <w:r w:rsidRPr="00A34362">
          <w:rPr>
            <w:webHidden/>
          </w:rPr>
          <w:fldChar w:fldCharType="separate"/>
        </w:r>
        <w:r w:rsidR="00131E91" w:rsidRPr="00A34362">
          <w:rPr>
            <w:webHidden/>
          </w:rPr>
          <w:t>18</w:t>
        </w:r>
        <w:r w:rsidRPr="00A34362">
          <w:rPr>
            <w:webHidden/>
          </w:rPr>
          <w:fldChar w:fldCharType="end"/>
        </w:r>
      </w:hyperlink>
    </w:p>
    <w:p w14:paraId="22706364" w14:textId="1DCDA7A1"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1" w:history="1">
        <w:r w:rsidRPr="00A34362">
          <w:rPr>
            <w:rStyle w:val="Lienhypertexte"/>
          </w:rPr>
          <w:t>Figure 22 : Vue du dessous de la bobine rectangulaire inversée</w:t>
        </w:r>
        <w:r w:rsidRPr="00A34362">
          <w:rPr>
            <w:webHidden/>
          </w:rPr>
          <w:tab/>
        </w:r>
        <w:r w:rsidRPr="00A34362">
          <w:rPr>
            <w:webHidden/>
          </w:rPr>
          <w:fldChar w:fldCharType="begin"/>
        </w:r>
        <w:r w:rsidRPr="00A34362">
          <w:rPr>
            <w:webHidden/>
          </w:rPr>
          <w:instrText xml:space="preserve"> PAGEREF _Toc202182741 \h </w:instrText>
        </w:r>
        <w:r w:rsidRPr="00A34362">
          <w:rPr>
            <w:webHidden/>
          </w:rPr>
        </w:r>
        <w:r w:rsidRPr="00A34362">
          <w:rPr>
            <w:webHidden/>
          </w:rPr>
          <w:fldChar w:fldCharType="separate"/>
        </w:r>
        <w:r w:rsidR="00131E91" w:rsidRPr="00A34362">
          <w:rPr>
            <w:webHidden/>
          </w:rPr>
          <w:t>18</w:t>
        </w:r>
        <w:r w:rsidRPr="00A34362">
          <w:rPr>
            <w:webHidden/>
          </w:rPr>
          <w:fldChar w:fldCharType="end"/>
        </w:r>
      </w:hyperlink>
    </w:p>
    <w:p w14:paraId="4CA1B4E4" w14:textId="47114894"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2" w:history="1">
        <w:r w:rsidRPr="00A34362">
          <w:rPr>
            <w:rStyle w:val="Lienhypertexte"/>
          </w:rPr>
          <w:t>Figure 23 : Vue du dessus de la bobine rectangulaire inversée</w:t>
        </w:r>
        <w:r w:rsidRPr="00A34362">
          <w:rPr>
            <w:webHidden/>
          </w:rPr>
          <w:tab/>
        </w:r>
        <w:r w:rsidRPr="00A34362">
          <w:rPr>
            <w:webHidden/>
          </w:rPr>
          <w:fldChar w:fldCharType="begin"/>
        </w:r>
        <w:r w:rsidRPr="00A34362">
          <w:rPr>
            <w:webHidden/>
          </w:rPr>
          <w:instrText xml:space="preserve"> PAGEREF _Toc202182742 \h </w:instrText>
        </w:r>
        <w:r w:rsidRPr="00A34362">
          <w:rPr>
            <w:webHidden/>
          </w:rPr>
        </w:r>
        <w:r w:rsidRPr="00A34362">
          <w:rPr>
            <w:webHidden/>
          </w:rPr>
          <w:fldChar w:fldCharType="separate"/>
        </w:r>
        <w:r w:rsidR="00131E91" w:rsidRPr="00A34362">
          <w:rPr>
            <w:webHidden/>
          </w:rPr>
          <w:t>18</w:t>
        </w:r>
        <w:r w:rsidRPr="00A34362">
          <w:rPr>
            <w:webHidden/>
          </w:rPr>
          <w:fldChar w:fldCharType="end"/>
        </w:r>
      </w:hyperlink>
    </w:p>
    <w:p w14:paraId="72A56631" w14:textId="6F53ADFB"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3" w:history="1">
        <w:r w:rsidRPr="00A34362">
          <w:rPr>
            <w:rStyle w:val="Lienhypertexte"/>
          </w:rPr>
          <w:t>Figure 24 : Résultat de simulation électromagnétique de la bobine rectangulaire conjointe</w:t>
        </w:r>
        <w:r w:rsidRPr="00A34362">
          <w:rPr>
            <w:webHidden/>
          </w:rPr>
          <w:tab/>
        </w:r>
        <w:r w:rsidRPr="00A34362">
          <w:rPr>
            <w:webHidden/>
          </w:rPr>
          <w:fldChar w:fldCharType="begin"/>
        </w:r>
        <w:r w:rsidRPr="00A34362">
          <w:rPr>
            <w:webHidden/>
          </w:rPr>
          <w:instrText xml:space="preserve"> PAGEREF _Toc202182743 \h </w:instrText>
        </w:r>
        <w:r w:rsidRPr="00A34362">
          <w:rPr>
            <w:webHidden/>
          </w:rPr>
        </w:r>
        <w:r w:rsidRPr="00A34362">
          <w:rPr>
            <w:webHidden/>
          </w:rPr>
          <w:fldChar w:fldCharType="separate"/>
        </w:r>
        <w:r w:rsidR="00131E91" w:rsidRPr="00A34362">
          <w:rPr>
            <w:webHidden/>
          </w:rPr>
          <w:t>19</w:t>
        </w:r>
        <w:r w:rsidRPr="00A34362">
          <w:rPr>
            <w:webHidden/>
          </w:rPr>
          <w:fldChar w:fldCharType="end"/>
        </w:r>
      </w:hyperlink>
    </w:p>
    <w:p w14:paraId="4E4E5E0F" w14:textId="3F13A9EC"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4" w:history="1">
        <w:r w:rsidRPr="00A34362">
          <w:rPr>
            <w:rStyle w:val="Lienhypertexte"/>
          </w:rPr>
          <w:t>Figure 25 : Résultat de simulation électromagnétique de la bobine rectangulaire inversée</w:t>
        </w:r>
        <w:r w:rsidRPr="00A34362">
          <w:rPr>
            <w:webHidden/>
          </w:rPr>
          <w:tab/>
        </w:r>
        <w:r w:rsidRPr="00A34362">
          <w:rPr>
            <w:webHidden/>
          </w:rPr>
          <w:fldChar w:fldCharType="begin"/>
        </w:r>
        <w:r w:rsidRPr="00A34362">
          <w:rPr>
            <w:webHidden/>
          </w:rPr>
          <w:instrText xml:space="preserve"> PAGEREF _Toc202182744 \h </w:instrText>
        </w:r>
        <w:r w:rsidRPr="00A34362">
          <w:rPr>
            <w:webHidden/>
          </w:rPr>
        </w:r>
        <w:r w:rsidRPr="00A34362">
          <w:rPr>
            <w:webHidden/>
          </w:rPr>
          <w:fldChar w:fldCharType="separate"/>
        </w:r>
        <w:r w:rsidR="00131E91" w:rsidRPr="00A34362">
          <w:rPr>
            <w:webHidden/>
          </w:rPr>
          <w:t>19</w:t>
        </w:r>
        <w:r w:rsidRPr="00A34362">
          <w:rPr>
            <w:webHidden/>
          </w:rPr>
          <w:fldChar w:fldCharType="end"/>
        </w:r>
      </w:hyperlink>
    </w:p>
    <w:p w14:paraId="2F61323E" w14:textId="2F7B53D2" w:rsidR="00D755D9" w:rsidRPr="00A34362" w:rsidRDefault="005B76F3" w:rsidP="001875E6">
      <w:pPr>
        <w:pStyle w:val="Corpsdetexte"/>
        <w:ind w:firstLine="0"/>
      </w:pPr>
      <w:r w:rsidRPr="00A34362">
        <w:rPr>
          <w:rFonts w:cs="Mangal"/>
          <w:szCs w:val="21"/>
        </w:rPr>
        <w:fldChar w:fldCharType="end"/>
      </w:r>
    </w:p>
    <w:p w14:paraId="3ED12E25" w14:textId="77777777" w:rsidR="002A5F1B" w:rsidRPr="00A34362" w:rsidRDefault="00240719" w:rsidP="00D755D9">
      <w:pPr>
        <w:pStyle w:val="Titre2non-numrothorsTDM"/>
        <w:rPr>
          <w:bCs/>
        </w:rPr>
      </w:pPr>
      <w:r w:rsidRPr="00A34362">
        <w:rPr>
          <w:bCs/>
        </w:rPr>
        <w:t>Réf</w:t>
      </w:r>
      <w:r w:rsidR="00D755D9" w:rsidRPr="00A34362">
        <w:rPr>
          <w:bCs/>
        </w:rPr>
        <w:t>é</w:t>
      </w:r>
      <w:r w:rsidRPr="00A34362">
        <w:rPr>
          <w:bCs/>
        </w:rPr>
        <w:t>rences des URL</w:t>
      </w:r>
    </w:p>
    <w:p w14:paraId="79E40F10" w14:textId="48A54848" w:rsidR="002A5F1B" w:rsidRPr="00A34362" w:rsidRDefault="00240719" w:rsidP="00BF054F">
      <w:pPr>
        <w:pStyle w:val="bibliographie"/>
        <w:tabs>
          <w:tab w:val="clear" w:pos="3402"/>
          <w:tab w:val="left" w:pos="851"/>
        </w:tabs>
        <w:ind w:left="426" w:hanging="426"/>
      </w:pPr>
      <w:r w:rsidRPr="00A34362">
        <w:t>URL01</w:t>
      </w:r>
      <w:r w:rsidRPr="00A34362">
        <w:tab/>
      </w:r>
      <w:hyperlink r:id="rId21" w:history="1">
        <w:r w:rsidR="00991F1B" w:rsidRPr="00A34362">
          <w:rPr>
            <w:rStyle w:val="Lienhypertexte"/>
            <w:u w:val="none"/>
          </w:rPr>
          <w:t>https://commons.wikimedia.org/wiki/File:Electromagnetism.svg</w:t>
        </w:r>
      </w:hyperlink>
      <w:r w:rsidR="00991F1B" w:rsidRPr="00A34362">
        <w:t xml:space="preserve"> </w:t>
      </w:r>
    </w:p>
    <w:p w14:paraId="2E0CC1C1" w14:textId="3AB560A8" w:rsidR="00991F1B" w:rsidRPr="00A34362" w:rsidRDefault="00991F1B" w:rsidP="00BF054F">
      <w:pPr>
        <w:pStyle w:val="bibliographie"/>
        <w:tabs>
          <w:tab w:val="clear" w:pos="3402"/>
          <w:tab w:val="left" w:pos="851"/>
        </w:tabs>
        <w:ind w:left="426" w:hanging="426"/>
      </w:pPr>
      <w:r w:rsidRPr="00A34362">
        <w:t>URL02</w:t>
      </w:r>
      <w:r w:rsidRPr="00A34362">
        <w:tab/>
      </w:r>
      <w:hyperlink r:id="rId22" w:history="1">
        <w:r w:rsidRPr="00A34362">
          <w:rPr>
            <w:rStyle w:val="Lienhypertexte"/>
            <w:u w:val="none"/>
          </w:rPr>
          <w:t>https://www.youtube.com/watch?v=uL6e3co4Qqc</w:t>
        </w:r>
      </w:hyperlink>
      <w:r w:rsidRPr="00A34362">
        <w:t xml:space="preserve"> </w:t>
      </w:r>
    </w:p>
    <w:p w14:paraId="3D22DFE9" w14:textId="3D6A07D7" w:rsidR="002A5F1B" w:rsidRPr="00A34362" w:rsidRDefault="00240719" w:rsidP="00BF054F">
      <w:pPr>
        <w:pStyle w:val="bibliographie"/>
        <w:tabs>
          <w:tab w:val="clear" w:pos="3402"/>
          <w:tab w:val="left" w:pos="851"/>
        </w:tabs>
        <w:ind w:left="426" w:hanging="426"/>
      </w:pPr>
      <w:r w:rsidRPr="00A34362">
        <w:t>URL03</w:t>
      </w:r>
      <w:r w:rsidRPr="00A34362">
        <w:tab/>
      </w:r>
      <w:hyperlink r:id="rId23" w:history="1">
        <w:r w:rsidR="00991F1B" w:rsidRPr="00A34362">
          <w:rPr>
            <w:rStyle w:val="Lienhypertexte"/>
            <w:u w:val="none"/>
          </w:rPr>
          <w:t>https://www.researchgate.net/figure/Arrangement-of-Magnets-a-Halbach-array-b-Alternating-polarity-c-Same-polarity_fig3_284285242</w:t>
        </w:r>
      </w:hyperlink>
    </w:p>
    <w:p w14:paraId="5425C98A" w14:textId="6158DA6A" w:rsidR="00991F1B" w:rsidRPr="00A34362" w:rsidRDefault="00991F1B" w:rsidP="00BF054F">
      <w:pPr>
        <w:pStyle w:val="bibliographie"/>
        <w:tabs>
          <w:tab w:val="clear" w:pos="3402"/>
          <w:tab w:val="left" w:pos="851"/>
        </w:tabs>
        <w:ind w:left="426" w:hanging="426"/>
      </w:pPr>
      <w:r w:rsidRPr="00A34362">
        <w:t>URL04</w:t>
      </w:r>
      <w:r w:rsidRPr="00A34362">
        <w:tab/>
      </w:r>
      <w:hyperlink r:id="rId24" w:history="1">
        <w:r w:rsidRPr="00A34362">
          <w:rPr>
            <w:rStyle w:val="Lienhypertexte"/>
            <w:u w:val="none"/>
          </w:rPr>
          <w:t>https://www.researchgate.net/figure/Magnetic-force-vs-distance-between-magnets-and-plate_fig5_284285242</w:t>
        </w:r>
      </w:hyperlink>
      <w:r w:rsidRPr="00A34362">
        <w:t xml:space="preserve"> </w:t>
      </w:r>
    </w:p>
    <w:p w14:paraId="57A44B38" w14:textId="69AE3565" w:rsidR="00991F1B" w:rsidRPr="00A34362" w:rsidRDefault="00991F1B" w:rsidP="00BF054F">
      <w:pPr>
        <w:pStyle w:val="bibliographie"/>
        <w:tabs>
          <w:tab w:val="clear" w:pos="3402"/>
          <w:tab w:val="left" w:pos="851"/>
        </w:tabs>
        <w:ind w:left="426" w:hanging="426"/>
      </w:pPr>
      <w:r w:rsidRPr="00A34362">
        <w:t>URL05</w:t>
      </w:r>
      <w:r w:rsidRPr="00A34362">
        <w:tab/>
      </w:r>
      <w:hyperlink r:id="rId25" w:history="1">
        <w:r w:rsidR="001875E6" w:rsidRPr="00A34362">
          <w:rPr>
            <w:rStyle w:val="Lienhypertexte"/>
            <w:u w:val="none"/>
          </w:rPr>
          <w:t>https://github.com/ThePurpleOne/Magtrix/blob/master/docs/memoire/figures/front.png</w:t>
        </w:r>
      </w:hyperlink>
      <w:r w:rsidR="001875E6" w:rsidRPr="00A34362">
        <w:t xml:space="preserve"> </w:t>
      </w:r>
    </w:p>
    <w:p w14:paraId="541F086D" w14:textId="3F17CB02" w:rsidR="00991F1B" w:rsidRPr="00A34362" w:rsidRDefault="00991F1B" w:rsidP="00BF054F">
      <w:pPr>
        <w:pStyle w:val="bibliographie"/>
        <w:tabs>
          <w:tab w:val="clear" w:pos="3402"/>
          <w:tab w:val="left" w:pos="851"/>
        </w:tabs>
        <w:ind w:left="426" w:hanging="426"/>
      </w:pPr>
      <w:r w:rsidRPr="00A34362">
        <w:lastRenderedPageBreak/>
        <w:t>URL06</w:t>
      </w:r>
      <w:r w:rsidRPr="00A34362">
        <w:tab/>
      </w:r>
      <w:hyperlink r:id="rId26" w:history="1">
        <w:r w:rsidRPr="00A34362">
          <w:rPr>
            <w:rStyle w:val="Lienhypertexte"/>
            <w:u w:val="none"/>
          </w:rPr>
          <w:t>https://www.miniatur-wunderland.de/assets/content/layout/monaco/monaco-formel1-montecarlo-haarnadel.jpg</w:t>
        </w:r>
      </w:hyperlink>
      <w:r w:rsidRPr="00A34362">
        <w:t xml:space="preserve"> </w:t>
      </w:r>
    </w:p>
    <w:p w14:paraId="45933017" w14:textId="71010A05" w:rsidR="00991F1B" w:rsidRPr="00A34362" w:rsidRDefault="00991F1B" w:rsidP="00BF054F">
      <w:pPr>
        <w:pStyle w:val="bibliographie"/>
        <w:tabs>
          <w:tab w:val="clear" w:pos="3402"/>
          <w:tab w:val="left" w:pos="851"/>
        </w:tabs>
        <w:ind w:left="426" w:hanging="426"/>
      </w:pPr>
      <w:r w:rsidRPr="00A34362">
        <w:t>URL07</w:t>
      </w:r>
      <w:r w:rsidRPr="00A34362">
        <w:tab/>
      </w:r>
      <w:hyperlink r:id="rId27" w:history="1">
        <w:r w:rsidR="00F77972" w:rsidRPr="00A34362">
          <w:rPr>
            <w:rStyle w:val="Lienhypertexte"/>
            <w:u w:val="none"/>
          </w:rPr>
          <w:t>https://www.youtube.com/watch?v=bl5jziS66Zk</w:t>
        </w:r>
      </w:hyperlink>
      <w:r w:rsidR="00F77972" w:rsidRPr="00A34362">
        <w:t xml:space="preserve"> </w:t>
      </w:r>
    </w:p>
    <w:p w14:paraId="3AA8AAD0" w14:textId="6AF64BA2" w:rsidR="00991F1B" w:rsidRPr="00A34362" w:rsidRDefault="00991F1B" w:rsidP="00BF054F">
      <w:pPr>
        <w:pStyle w:val="bibliographie"/>
        <w:tabs>
          <w:tab w:val="clear" w:pos="3402"/>
          <w:tab w:val="left" w:pos="851"/>
        </w:tabs>
        <w:ind w:left="426" w:hanging="426"/>
      </w:pPr>
      <w:r w:rsidRPr="00A34362">
        <w:t>URL08</w:t>
      </w:r>
      <w:r w:rsidRPr="00A34362">
        <w:tab/>
      </w:r>
      <w:hyperlink r:id="rId28" w:history="1">
        <w:r w:rsidR="00F77972" w:rsidRPr="00A34362">
          <w:rPr>
            <w:rStyle w:val="Lienhypertexte"/>
            <w:u w:val="none"/>
          </w:rPr>
          <w:t>https://www.youtube.com/watch?v=-7VYErogUvg</w:t>
        </w:r>
      </w:hyperlink>
      <w:r w:rsidR="00F77972" w:rsidRPr="00A34362">
        <w:t xml:space="preserve"> </w:t>
      </w:r>
    </w:p>
    <w:p w14:paraId="73ADB9D6" w14:textId="44CCC574" w:rsidR="00991F1B" w:rsidRPr="00A34362" w:rsidRDefault="00991F1B" w:rsidP="00BF054F">
      <w:pPr>
        <w:pStyle w:val="bibliographie"/>
        <w:tabs>
          <w:tab w:val="clear" w:pos="3402"/>
          <w:tab w:val="left" w:pos="851"/>
        </w:tabs>
        <w:ind w:left="426" w:hanging="426"/>
      </w:pPr>
      <w:r w:rsidRPr="00A34362">
        <w:t>URL09</w:t>
      </w:r>
      <w:r w:rsidRPr="00A34362">
        <w:tab/>
        <w:t xml:space="preserve"> </w:t>
      </w:r>
      <w:hyperlink r:id="rId29" w:history="1">
        <w:r w:rsidRPr="00A34362">
          <w:rPr>
            <w:rStyle w:val="Lienhypertexte"/>
            <w:u w:val="none"/>
          </w:rPr>
          <w:t>https://github.com/ThePurpleOne/Magtrix/blob/master/docs/memoire/figures/coil_driver_pcb.jpg</w:t>
        </w:r>
      </w:hyperlink>
      <w:r w:rsidRPr="00A34362">
        <w:t xml:space="preserve"> </w:t>
      </w:r>
    </w:p>
    <w:p w14:paraId="6EE34F16" w14:textId="3E549DC4" w:rsidR="0015436A" w:rsidRPr="00A34362" w:rsidRDefault="0015436A" w:rsidP="00BF054F">
      <w:pPr>
        <w:pStyle w:val="bibliographie"/>
        <w:tabs>
          <w:tab w:val="clear" w:pos="3402"/>
          <w:tab w:val="left" w:pos="851"/>
        </w:tabs>
        <w:ind w:left="426" w:hanging="426"/>
      </w:pPr>
      <w:r w:rsidRPr="00A34362">
        <w:t>URL10</w:t>
      </w:r>
      <w:r w:rsidRPr="00A34362">
        <w:tab/>
      </w:r>
      <w:hyperlink r:id="rId30" w:history="1">
        <w:r w:rsidRPr="00A34362">
          <w:rPr>
            <w:rStyle w:val="Lienhypertexte"/>
            <w:u w:val="none"/>
          </w:rPr>
          <w:t>https://miko.ai/products/miko-chess</w:t>
        </w:r>
      </w:hyperlink>
      <w:r w:rsidRPr="00A34362">
        <w:t xml:space="preserve"> </w:t>
      </w:r>
    </w:p>
    <w:p w14:paraId="1913DC5E" w14:textId="4E9A3EE4" w:rsidR="00116EDA" w:rsidRPr="00A34362" w:rsidRDefault="00240719" w:rsidP="00A16544">
      <w:pPr>
        <w:pStyle w:val="bibliographie"/>
        <w:ind w:left="0" w:firstLine="0"/>
        <w:sectPr w:rsidR="00116EDA" w:rsidRPr="00A34362">
          <w:pgSz w:w="11906" w:h="16838"/>
          <w:pgMar w:top="1416" w:right="1134" w:bottom="1416" w:left="1417" w:header="850" w:footer="850" w:gutter="0"/>
          <w:pgNumType w:fmt="lowerRoman"/>
          <w:cols w:space="720"/>
          <w:formProt w:val="0"/>
          <w:docGrid w:linePitch="600" w:charSpace="32768"/>
        </w:sectPr>
      </w:pPr>
      <w:r w:rsidRPr="00A34362">
        <w:br w:type="page"/>
      </w:r>
    </w:p>
    <w:p w14:paraId="29F9C177" w14:textId="77777777" w:rsidR="002A5F1B" w:rsidRPr="00A34362" w:rsidRDefault="00240719">
      <w:pPr>
        <w:pStyle w:val="Titre1non-numrot"/>
      </w:pPr>
      <w:bookmarkStart w:id="5" w:name="_Toc202182700"/>
      <w:r w:rsidRPr="00A34362">
        <w:lastRenderedPageBreak/>
        <w:t>Liste des annexes</w:t>
      </w:r>
      <w:bookmarkEnd w:id="5"/>
    </w:p>
    <w:bookmarkStart w:id="6" w:name="__RefHeading___Toc3366_815341517"/>
    <w:bookmarkEnd w:id="6"/>
    <w:p w14:paraId="20D06969" w14:textId="46757485" w:rsidR="008B14D5" w:rsidRPr="00A34362" w:rsidRDefault="00240719">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r w:rsidRPr="00A34362">
        <w:fldChar w:fldCharType="begin"/>
      </w:r>
      <w:r w:rsidRPr="00A34362">
        <w:instrText xml:space="preserve"> TOC \h \z \t "Annexes" \c </w:instrText>
      </w:r>
      <w:r w:rsidRPr="00A34362">
        <w:fldChar w:fldCharType="separate"/>
      </w:r>
      <w:hyperlink w:anchor="_Toc202182745" w:history="1">
        <w:r w:rsidR="008B14D5" w:rsidRPr="00A34362">
          <w:rPr>
            <w:rStyle w:val="Lienhypertexte"/>
          </w:rPr>
          <w:t>Annexe 1</w:t>
        </w:r>
        <w:r w:rsidR="008B14D5" w:rsidRPr="00A34362">
          <w:rPr>
            <w:webHidden/>
          </w:rPr>
          <w:tab/>
        </w:r>
        <w:r w:rsidR="008B14D5" w:rsidRPr="00A34362">
          <w:rPr>
            <w:webHidden/>
          </w:rPr>
          <w:fldChar w:fldCharType="begin"/>
        </w:r>
        <w:r w:rsidR="008B14D5" w:rsidRPr="00A34362">
          <w:rPr>
            <w:webHidden/>
          </w:rPr>
          <w:instrText xml:space="preserve"> PAGEREF _Toc202182745 \h </w:instrText>
        </w:r>
        <w:r w:rsidR="008B14D5" w:rsidRPr="00A34362">
          <w:rPr>
            <w:webHidden/>
          </w:rPr>
        </w:r>
        <w:r w:rsidR="008B14D5" w:rsidRPr="00A34362">
          <w:rPr>
            <w:webHidden/>
          </w:rPr>
          <w:fldChar w:fldCharType="separate"/>
        </w:r>
        <w:r w:rsidR="00131E91" w:rsidRPr="00A34362">
          <w:rPr>
            <w:webHidden/>
          </w:rPr>
          <w:t>24</w:t>
        </w:r>
        <w:r w:rsidR="008B14D5" w:rsidRPr="00A34362">
          <w:rPr>
            <w:webHidden/>
          </w:rPr>
          <w:fldChar w:fldCharType="end"/>
        </w:r>
      </w:hyperlink>
    </w:p>
    <w:p w14:paraId="7668925F" w14:textId="69EBFC2A"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6" w:history="1">
        <w:r w:rsidRPr="00A34362">
          <w:rPr>
            <w:rStyle w:val="Lienhypertexte"/>
          </w:rPr>
          <w:t>Annexe 2</w:t>
        </w:r>
        <w:r w:rsidRPr="00A34362">
          <w:rPr>
            <w:webHidden/>
          </w:rPr>
          <w:tab/>
        </w:r>
        <w:r w:rsidRPr="00A34362">
          <w:rPr>
            <w:webHidden/>
          </w:rPr>
          <w:fldChar w:fldCharType="begin"/>
        </w:r>
        <w:r w:rsidRPr="00A34362">
          <w:rPr>
            <w:webHidden/>
          </w:rPr>
          <w:instrText xml:space="preserve"> PAGEREF _Toc202182746 \h </w:instrText>
        </w:r>
        <w:r w:rsidRPr="00A34362">
          <w:rPr>
            <w:webHidden/>
          </w:rPr>
        </w:r>
        <w:r w:rsidRPr="00A34362">
          <w:rPr>
            <w:webHidden/>
          </w:rPr>
          <w:fldChar w:fldCharType="separate"/>
        </w:r>
        <w:r w:rsidR="00131E91" w:rsidRPr="00A34362">
          <w:rPr>
            <w:webHidden/>
          </w:rPr>
          <w:t>25</w:t>
        </w:r>
        <w:r w:rsidRPr="00A34362">
          <w:rPr>
            <w:webHidden/>
          </w:rPr>
          <w:fldChar w:fldCharType="end"/>
        </w:r>
      </w:hyperlink>
    </w:p>
    <w:p w14:paraId="24C42D51" w14:textId="33AEF187" w:rsidR="008B14D5" w:rsidRPr="00A34362" w:rsidRDefault="008B14D5">
      <w:pPr>
        <w:pStyle w:val="Tabledesillustrations"/>
        <w:tabs>
          <w:tab w:val="right" w:leader="dot" w:pos="9345"/>
        </w:tabs>
        <w:rPr>
          <w:rFonts w:asciiTheme="minorHAnsi" w:eastAsiaTheme="minorEastAsia" w:hAnsiTheme="minorHAnsi" w:cstheme="minorBidi"/>
          <w:szCs w:val="24"/>
          <w:lang w:eastAsia="fr-FR" w:bidi="ar-SA"/>
          <w14:ligatures w14:val="standardContextual"/>
        </w:rPr>
      </w:pPr>
      <w:hyperlink w:anchor="_Toc202182747" w:history="1">
        <w:r w:rsidRPr="00A34362">
          <w:rPr>
            <w:rStyle w:val="Lienhypertexte"/>
          </w:rPr>
          <w:t>Annexe 3</w:t>
        </w:r>
        <w:r w:rsidRPr="00A34362">
          <w:rPr>
            <w:webHidden/>
          </w:rPr>
          <w:tab/>
        </w:r>
        <w:r w:rsidRPr="00A34362">
          <w:rPr>
            <w:webHidden/>
          </w:rPr>
          <w:fldChar w:fldCharType="begin"/>
        </w:r>
        <w:r w:rsidRPr="00A34362">
          <w:rPr>
            <w:webHidden/>
          </w:rPr>
          <w:instrText xml:space="preserve"> PAGEREF _Toc202182747 \h </w:instrText>
        </w:r>
        <w:r w:rsidRPr="00A34362">
          <w:rPr>
            <w:webHidden/>
          </w:rPr>
        </w:r>
        <w:r w:rsidRPr="00A34362">
          <w:rPr>
            <w:webHidden/>
          </w:rPr>
          <w:fldChar w:fldCharType="separate"/>
        </w:r>
        <w:r w:rsidR="00131E91" w:rsidRPr="00A34362">
          <w:rPr>
            <w:webHidden/>
          </w:rPr>
          <w:t>26</w:t>
        </w:r>
        <w:r w:rsidRPr="00A34362">
          <w:rPr>
            <w:webHidden/>
          </w:rPr>
          <w:fldChar w:fldCharType="end"/>
        </w:r>
      </w:hyperlink>
    </w:p>
    <w:p w14:paraId="6C848FFA" w14:textId="150B37FF" w:rsidR="002A5F1B" w:rsidRPr="00A34362" w:rsidRDefault="00240719" w:rsidP="00240719">
      <w:pPr>
        <w:pStyle w:val="Corpsdetexte"/>
        <w:ind w:firstLine="0"/>
      </w:pPr>
      <w:r w:rsidRPr="00A34362">
        <w:fldChar w:fldCharType="end"/>
      </w:r>
    </w:p>
    <w:p w14:paraId="34944A67" w14:textId="77777777" w:rsidR="00240719" w:rsidRPr="00A34362" w:rsidRDefault="00240719" w:rsidP="00240719">
      <w:pPr>
        <w:pStyle w:val="Corpsdetexte"/>
        <w:ind w:firstLine="0"/>
      </w:pPr>
    </w:p>
    <w:p w14:paraId="37F73081" w14:textId="77777777" w:rsidR="00240719" w:rsidRPr="00A34362" w:rsidRDefault="00240719" w:rsidP="00240719">
      <w:pPr>
        <w:pStyle w:val="Corpsdetexte"/>
        <w:ind w:firstLine="0"/>
      </w:pPr>
    </w:p>
    <w:p w14:paraId="210C8B99" w14:textId="77777777" w:rsidR="002A5F1B" w:rsidRPr="00A34362" w:rsidRDefault="002A5F1B">
      <w:pPr>
        <w:pStyle w:val="Corpsdetexte"/>
        <w:rPr>
          <w:i/>
        </w:rPr>
      </w:pPr>
    </w:p>
    <w:p w14:paraId="7954320A" w14:textId="77777777" w:rsidR="002A5F1B" w:rsidRPr="00A34362" w:rsidRDefault="002A5F1B">
      <w:pPr>
        <w:pStyle w:val="Titre1non-numrot"/>
        <w:sectPr w:rsidR="002A5F1B" w:rsidRPr="00A34362">
          <w:pgSz w:w="11906" w:h="16838"/>
          <w:pgMar w:top="1416" w:right="1134" w:bottom="1416" w:left="1417" w:header="850" w:footer="850" w:gutter="0"/>
          <w:pgNumType w:fmt="lowerRoman"/>
          <w:cols w:space="720"/>
          <w:formProt w:val="0"/>
          <w:docGrid w:linePitch="600" w:charSpace="32768"/>
        </w:sectPr>
      </w:pPr>
    </w:p>
    <w:p w14:paraId="2E109216" w14:textId="77777777" w:rsidR="002A5F1B" w:rsidRPr="00A34362" w:rsidRDefault="00240719" w:rsidP="00001430">
      <w:pPr>
        <w:pStyle w:val="Titre1"/>
      </w:pPr>
      <w:bookmarkStart w:id="7" w:name="_Toc202182701"/>
      <w:r w:rsidRPr="00A34362">
        <w:lastRenderedPageBreak/>
        <w:t>Introduction (style « Titre 1 »)</w:t>
      </w:r>
      <w:bookmarkStart w:id="8" w:name="__DdeLink__4537_815341517"/>
      <w:bookmarkEnd w:id="7"/>
    </w:p>
    <w:bookmarkEnd w:id="8"/>
    <w:p w14:paraId="4CC1118F" w14:textId="77777777" w:rsidR="002A5F1B" w:rsidRPr="00A34362" w:rsidRDefault="00240719" w:rsidP="00B2707A">
      <w:pPr>
        <w:pStyle w:val="Corpsdetexte1"/>
      </w:pPr>
      <w:r w:rsidRPr="00A34362">
        <w:tab/>
      </w:r>
      <w:bookmarkStart w:id="9" w:name="__DdeLink__4667_8153415172"/>
      <w:r w:rsidRPr="00A34362">
        <w:t>Votre texte</w:t>
      </w:r>
      <w:bookmarkEnd w:id="9"/>
      <w:r w:rsidRPr="00A34362">
        <w:t xml:space="preserve">, </w:t>
      </w:r>
      <w:bookmarkStart w:id="10" w:name="__DdeLink__4670_8153415172"/>
      <w:r w:rsidRPr="00A34362">
        <w:t>votre texte, votre texte, votre texte,</w:t>
      </w:r>
      <w:bookmarkEnd w:id="10"/>
      <w:r w:rsidRPr="00A34362">
        <w:t xml:space="preserve"> votre texte, votre texte, votre texte, votre texte, votre texte, votre texte, votre texte, votre texte, votre texte, votre texte, votre texte, votre texte, votre texte, votre texte (style « Corps de texte, interligne 1,5 »).</w:t>
      </w:r>
    </w:p>
    <w:p w14:paraId="25CB844D" w14:textId="77777777" w:rsidR="00240719" w:rsidRPr="00A34362" w:rsidRDefault="00240719" w:rsidP="00B2707A">
      <w:pPr>
        <w:pStyle w:val="Corpsdetexte1"/>
      </w:pPr>
    </w:p>
    <w:p w14:paraId="0B9F404A" w14:textId="77777777" w:rsidR="00B2707A" w:rsidRPr="00A34362" w:rsidRDefault="00B2707A" w:rsidP="00B2707A">
      <w:pPr>
        <w:pStyle w:val="Corpsdetexte1"/>
        <w:jc w:val="left"/>
      </w:pPr>
    </w:p>
    <w:p w14:paraId="777200D7" w14:textId="77777777" w:rsidR="00B2707A" w:rsidRPr="00A34362" w:rsidRDefault="00B2707A" w:rsidP="00B2707A">
      <w:pPr>
        <w:pStyle w:val="Corpsdetexte1"/>
        <w:jc w:val="left"/>
        <w:sectPr w:rsidR="00B2707A" w:rsidRPr="00A34362">
          <w:headerReference w:type="default" r:id="rId31"/>
          <w:footerReference w:type="default" r:id="rId32"/>
          <w:pgSz w:w="11906" w:h="16838"/>
          <w:pgMar w:top="1317" w:right="1134" w:bottom="1409" w:left="1417" w:header="850" w:footer="850" w:gutter="0"/>
          <w:pgNumType w:start="1"/>
          <w:cols w:space="720"/>
          <w:formProt w:val="0"/>
          <w:docGrid w:linePitch="600" w:charSpace="32768"/>
        </w:sectPr>
      </w:pPr>
    </w:p>
    <w:p w14:paraId="6B972D84" w14:textId="24C8302E" w:rsidR="002A5F1B" w:rsidRPr="00A34362" w:rsidRDefault="00EC4D31" w:rsidP="00001430">
      <w:pPr>
        <w:pStyle w:val="Titre2"/>
      </w:pPr>
      <w:bookmarkStart w:id="11" w:name="_Toc202182702"/>
      <w:r w:rsidRPr="00A34362">
        <w:lastRenderedPageBreak/>
        <w:t>Concepts Techniques</w:t>
      </w:r>
      <w:bookmarkEnd w:id="11"/>
    </w:p>
    <w:p w14:paraId="1991414D" w14:textId="078CD113" w:rsidR="0073010A" w:rsidRPr="00A34362" w:rsidRDefault="0073010A" w:rsidP="0073010A">
      <w:pPr>
        <w:pStyle w:val="Corpsdetexte15interligne"/>
      </w:pPr>
      <w:r w:rsidRPr="00A34362">
        <w:t xml:space="preserve">L’électromagnétisme est une branche de la physique étudiant l’électricité et son influence sur les champs magnétiques. Cela nous permet de déterminer la puissance d’un champ magnétique dans un fil </w:t>
      </w:r>
      <w:r w:rsidR="001875E6" w:rsidRPr="00A34362">
        <w:t>voire</w:t>
      </w:r>
      <w:r w:rsidRPr="00A34362">
        <w:t xml:space="preserve"> dans une bobine</w:t>
      </w:r>
    </w:p>
    <w:p w14:paraId="330908D3" w14:textId="1B4F6259" w:rsidR="0073010A" w:rsidRPr="00A34362" w:rsidRDefault="0073010A" w:rsidP="0019314B">
      <w:pPr>
        <w:pStyle w:val="Titre3"/>
        <w:rPr>
          <w:lang w:val="fr-CH"/>
        </w:rPr>
      </w:pPr>
      <w:bookmarkStart w:id="12" w:name="_Toc202182703"/>
      <w:r w:rsidRPr="00A34362">
        <w:rPr>
          <w:lang w:val="fr-CH"/>
        </w:rPr>
        <w:t>Densité d’un flux magnétique et Excitation Magnétique</w:t>
      </w:r>
      <w:bookmarkEnd w:id="12"/>
    </w:p>
    <w:p w14:paraId="41294CB9" w14:textId="77777777" w:rsidR="0073010A" w:rsidRPr="00A34362" w:rsidRDefault="0073010A">
      <w:pPr>
        <w:pStyle w:val="Corpsdetexte15interligne"/>
      </w:pPr>
      <w:r w:rsidRPr="00A34362">
        <w:t xml:space="preserve">Dans le domaine de l’électromagnétisme, deux termes sont très similaires et entraînent souvent des confusions. En effet, les deux peuvent être appelés "Champ magnétique". </w:t>
      </w:r>
    </w:p>
    <w:p w14:paraId="578303E9" w14:textId="237A5AFC" w:rsidR="0073010A" w:rsidRPr="00A34362" w:rsidRDefault="0073010A" w:rsidP="0076094E">
      <w:pPr>
        <w:pStyle w:val="Corpsdetexte15interligne"/>
      </w:pPr>
      <w:r w:rsidRPr="00A34362">
        <w:t>L’un de ces termes est celui de Densité du flux magnétique (B-Field). Sa valeur est déterminée en Tesla (T) dans le Système International d’unités (SI) et est généralement noté B. Dans le SI,</w:t>
      </w:r>
      <m:oMath>
        <m:r>
          <w:rPr>
            <w:rFonts w:ascii="Cambria Math" w:hAnsi="Cambria Math"/>
          </w:rPr>
          <m:t>1</m:t>
        </m:r>
        <m:d>
          <m:dPr>
            <m:begChr m:val="["/>
            <m:endChr m:val="]"/>
            <m:ctrlPr>
              <w:rPr>
                <w:rFonts w:ascii="Cambria Math" w:hAnsi="Cambria Math"/>
                <w:i/>
              </w:rPr>
            </m:ctrlPr>
          </m:dPr>
          <m:e>
            <m:r>
              <w:rPr>
                <w:rFonts w:ascii="Cambria Math" w:hAnsi="Cambria Math"/>
              </w:rPr>
              <m:t>T</m:t>
            </m:r>
          </m:e>
        </m:d>
        <m:r>
          <w:rPr>
            <w:rFonts w:ascii="Cambria Math" w:hAnsi="Cambria Math"/>
          </w:rPr>
          <m:t>=1</m:t>
        </m:r>
        <m:d>
          <m:dPr>
            <m:begChr m:val="["/>
            <m:endChr m:val="]"/>
            <m:ctrlPr>
              <w:rPr>
                <w:rFonts w:ascii="Cambria Math" w:hAnsi="Cambria Math"/>
                <w:i/>
              </w:rPr>
            </m:ctrlPr>
          </m:dPr>
          <m:e>
            <m:r>
              <w:rPr>
                <w:rFonts w:ascii="Cambria Math" w:hAnsi="Cambria Math"/>
              </w:rPr>
              <m:t>kg*</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e>
        </m:d>
      </m:oMath>
      <w:r w:rsidR="0076094E" w:rsidRPr="00A34362">
        <w:t xml:space="preserve">. </w:t>
      </w:r>
      <w:r w:rsidRPr="00A34362">
        <w:t xml:space="preserve">On peut également l’appeler Induction magnétique. Le B-Field prend en compte le milieu dans lequel il est et s’additionne avec tout milieu magnétisé M. </w:t>
      </w:r>
    </w:p>
    <w:p w14:paraId="4282C93B" w14:textId="07FF119A" w:rsidR="0073010A" w:rsidRPr="00A34362" w:rsidRDefault="0073010A" w:rsidP="003512C1">
      <w:pPr>
        <w:pStyle w:val="Corpsdetexte15interligne"/>
      </w:pPr>
      <w:r w:rsidRPr="00A34362">
        <w:t xml:space="preserve">L’autre terme est celui </w:t>
      </w:r>
      <w:r w:rsidR="00FA092E" w:rsidRPr="00A34362">
        <w:t>d’Excitation</w:t>
      </w:r>
      <w:r w:rsidRPr="00A34362">
        <w:t xml:space="preserve"> magnétique (H-Field). Sa valeur est mesurée en Ampère par </w:t>
      </w:r>
      <w:r w:rsidR="00753499" w:rsidRPr="00A34362">
        <w:t>mètre</w:t>
      </w:r>
      <w:r w:rsidRPr="00A34362">
        <w:t xml:space="preserve"> (</w:t>
      </w:r>
      <m:oMath>
        <m:r>
          <w:rPr>
            <w:rFonts w:ascii="Cambria Math" w:hAnsi="Cambria Math"/>
          </w:rPr>
          <m:t>A*</m:t>
        </m:r>
        <m:sSup>
          <m:sSupPr>
            <m:ctrlPr>
              <w:rPr>
                <w:rFonts w:ascii="Cambria Math" w:hAnsi="Cambria Math"/>
                <w:i/>
              </w:rPr>
            </m:ctrlPr>
          </m:sSupPr>
          <m:e>
            <m:r>
              <w:rPr>
                <w:rFonts w:ascii="Cambria Math" w:hAnsi="Cambria Math"/>
              </w:rPr>
              <m:t>m</m:t>
            </m:r>
          </m:e>
          <m:sup>
            <m:r>
              <w:rPr>
                <w:rFonts w:ascii="Cambria Math" w:hAnsi="Cambria Math"/>
              </w:rPr>
              <m:t>-1</m:t>
            </m:r>
          </m:sup>
        </m:sSup>
      </m:oMath>
      <w:r w:rsidRPr="00A34362">
        <w:t xml:space="preserve">) et est généralement notée H. Il peut également être appelé Intensité du champ magnétique, Force du champ magnétique ou Champ magnétique auxiliaire. Le H-Field est indépendant du milieu dans lequel il est et ne s’additionne pas avec un milieu magnétisé M. </w:t>
      </w:r>
    </w:p>
    <w:p w14:paraId="6274B2B8" w14:textId="5839F542" w:rsidR="0073010A" w:rsidRPr="00A34362" w:rsidRDefault="0073010A">
      <w:pPr>
        <w:pStyle w:val="Corpsdetexte15interligne"/>
      </w:pPr>
      <w:r w:rsidRPr="00A34362">
        <w:t>Les deux ont une relation qui se définit dans un milieu magnétisé M par la formule suivante :</w:t>
      </w:r>
    </w:p>
    <w:p w14:paraId="68872AC6" w14:textId="7F118F79" w:rsidR="0073010A" w:rsidRPr="00A34362" w:rsidRDefault="0073010A">
      <w:pPr>
        <w:pStyle w:val="Corpsdetexte15interligne"/>
      </w:pPr>
      <m:oMathPara>
        <m:oMath>
          <m:r>
            <w:rPr>
              <w:rFonts w:ascii="Cambria Math" w:hAnsi="Cambria Math"/>
            </w:rPr>
            <m:t>B=</m:t>
          </m:r>
          <m:sSub>
            <m:sSubPr>
              <m:ctrlPr>
                <w:rPr>
                  <w:rFonts w:ascii="Cambria Math" w:hAnsi="Cambria Math"/>
                  <w:i/>
                </w:rPr>
              </m:ctrlPr>
            </m:sSubPr>
            <m:e>
              <m:r>
                <m:rPr>
                  <m:sty m:val="p"/>
                </m:rPr>
                <w:rPr>
                  <w:rFonts w:ascii="Cambria Math" w:hAnsi="Cambria Math"/>
                </w:rPr>
                <m:t>μ</m:t>
              </m:r>
            </m:e>
            <m:sub>
              <m:r>
                <w:rPr>
                  <w:rFonts w:ascii="Cambria Math" w:hAnsi="Cambria Math"/>
                </w:rPr>
                <m:t>0</m:t>
              </m:r>
            </m:sub>
          </m:sSub>
          <m:d>
            <m:dPr>
              <m:ctrlPr>
                <w:rPr>
                  <w:rFonts w:ascii="Cambria Math" w:hAnsi="Cambria Math"/>
                  <w:i/>
                </w:rPr>
              </m:ctrlPr>
            </m:dPr>
            <m:e>
              <m:r>
                <w:rPr>
                  <w:rFonts w:ascii="Cambria Math" w:hAnsi="Cambria Math"/>
                </w:rPr>
                <m:t>H+M</m:t>
              </m:r>
            </m:e>
          </m:d>
        </m:oMath>
      </m:oMathPara>
    </w:p>
    <w:p w14:paraId="4209E56C" w14:textId="405465B9" w:rsidR="00FC69AA" w:rsidRPr="00A34362" w:rsidRDefault="00FC69AA" w:rsidP="0019314B">
      <w:pPr>
        <w:pStyle w:val="Titre3"/>
        <w:rPr>
          <w:lang w:val="fr-CH"/>
        </w:rPr>
      </w:pPr>
      <w:bookmarkStart w:id="13" w:name="_Toc202182704"/>
      <w:r w:rsidRPr="00A34362">
        <w:rPr>
          <w:lang w:val="fr-CH"/>
        </w:rPr>
        <w:t>Loi de Biot et Savart</w:t>
      </w:r>
      <w:bookmarkEnd w:id="13"/>
    </w:p>
    <w:p w14:paraId="2C8BD9D9" w14:textId="2EF15990" w:rsidR="00FC69AA" w:rsidRPr="00A34362" w:rsidRDefault="00FC69AA" w:rsidP="00FC69AA">
      <w:pPr>
        <w:pStyle w:val="Corpsdetexte1"/>
      </w:pPr>
      <w:r w:rsidRPr="00A34362">
        <w:t xml:space="preserve">La loi de Biot et Savart nous permet d’obtenir l’intensité </w:t>
      </w:r>
      <m:oMath>
        <m:acc>
          <m:accPr>
            <m:chr m:val="⃗"/>
            <m:ctrlPr>
              <w:rPr>
                <w:rFonts w:ascii="Cambria Math" w:hAnsi="Cambria Math"/>
              </w:rPr>
            </m:ctrlPr>
          </m:accPr>
          <m:e>
            <m:r>
              <w:rPr>
                <w:rFonts w:ascii="Cambria Math" w:hAnsi="Cambria Math"/>
              </w:rPr>
              <m:t>B</m:t>
            </m:r>
          </m:e>
        </m:acc>
      </m:oMath>
      <w:r w:rsidRPr="00A34362">
        <w:t xml:space="preserve"> d’un champ magnétique provenant d’un courant </w:t>
      </w:r>
      <m:oMath>
        <m:r>
          <w:rPr>
            <w:rFonts w:ascii="Cambria Math" w:hAnsi="Cambria Math"/>
          </w:rPr>
          <m:t>I</m:t>
        </m:r>
      </m:oMath>
      <w:r w:rsidRPr="00A34362">
        <w:t xml:space="preserve"> parcourant un fil courbé </w:t>
      </w:r>
      <m:oMath>
        <m:r>
          <w:rPr>
            <w:rFonts w:ascii="Cambria Math" w:hAnsi="Cambria Math"/>
          </w:rPr>
          <m:t>C</m:t>
        </m:r>
      </m:oMath>
      <w:r w:rsidRPr="00A34362">
        <w:t xml:space="preserve"> à une distance </w:t>
      </w:r>
      <m:oMath>
        <m:r>
          <w:rPr>
            <w:rFonts w:ascii="Cambria Math" w:hAnsi="Cambria Math"/>
          </w:rPr>
          <m:t>r</m:t>
        </m:r>
      </m:oMath>
      <w:r w:rsidRPr="00A34362">
        <w:t xml:space="preserve"> donnée d’un segment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A34362">
        <w:t xml:space="preserve">. Le vecteur unitaire </w:t>
      </w:r>
      <m:oMath>
        <m:acc>
          <m:accPr>
            <m:ctrlPr>
              <w:rPr>
                <w:rFonts w:ascii="Cambria Math" w:hAnsi="Cambria Math"/>
              </w:rPr>
            </m:ctrlPr>
          </m:accPr>
          <m:e>
            <m:r>
              <w:rPr>
                <w:rFonts w:ascii="Cambria Math" w:hAnsi="Cambria Math"/>
              </w:rPr>
              <m:t>r</m:t>
            </m:r>
          </m:e>
        </m:acc>
      </m:oMath>
      <w:r w:rsidRPr="00A34362">
        <w:t xml:space="preserve"> correspond à la direction de notre point.</w:t>
      </w:r>
    </w:p>
    <w:p w14:paraId="3DC2D43C" w14:textId="5E2B2BC0" w:rsidR="00FC69AA" w:rsidRPr="00A34362" w:rsidRDefault="00000000" w:rsidP="00FC69AA">
      <w:pPr>
        <w:pStyle w:val="Corpsdetexte1"/>
      </w:pPr>
      <m:oMathPara>
        <m:oMath>
          <m:acc>
            <m:accPr>
              <m:chr m:val="⃗"/>
              <m:ctrlPr>
                <w:rPr>
                  <w:rFonts w:ascii="Cambria Math" w:hAnsi="Cambria Math"/>
                </w:rPr>
              </m:ctrlPr>
            </m:accPr>
            <m:e>
              <m:r>
                <w:rPr>
                  <w:rFonts w:ascii="Cambria Math" w:hAnsi="Cambria Math"/>
                </w:rPr>
                <m:t>B</m:t>
              </m:r>
            </m:e>
          </m:acc>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0</m:t>
                  </m:r>
                </m:sub>
              </m:sSub>
              <m:ctrlPr>
                <w:rPr>
                  <w:rFonts w:ascii="Cambria Math" w:hAnsi="Cambria Math"/>
                  <w:i/>
                </w:rPr>
              </m:ctrlPr>
            </m:num>
            <m:den>
              <m:r>
                <w:rPr>
                  <w:rFonts w:ascii="Cambria Math" w:hAnsi="Cambria Math"/>
                </w:rPr>
                <m:t>4</m:t>
              </m:r>
              <m:r>
                <m:rPr>
                  <m:sty m:val="p"/>
                </m:rPr>
                <w:rPr>
                  <w:rFonts w:ascii="Cambria Math" w:hAnsi="Cambria Math"/>
                </w:rPr>
                <m:t>π</m:t>
              </m:r>
              <m:ctrlPr>
                <w:rPr>
                  <w:rFonts w:ascii="Cambria Math" w:hAnsi="Cambria Math"/>
                  <w:i/>
                </w:rPr>
              </m:ctrlPr>
            </m:den>
          </m:f>
          <m:nary>
            <m:naryPr>
              <m:supHide m:val="1"/>
              <m:ctrlPr>
                <w:rPr>
                  <w:rFonts w:ascii="Cambria Math" w:hAnsi="Cambria Math"/>
                </w:rPr>
              </m:ctrlPr>
            </m:naryPr>
            <m:sub>
              <m:r>
                <w:rPr>
                  <w:rFonts w:ascii="Cambria Math" w:hAnsi="Cambria Math"/>
                </w:rPr>
                <m:t>C</m:t>
              </m:r>
              <m:ctrlPr>
                <w:rPr>
                  <w:rFonts w:ascii="Cambria Math" w:hAnsi="Cambria Math"/>
                  <w:i/>
                </w:rPr>
              </m:ctrlPr>
            </m:sub>
            <m:sup>
              <m:ctrlPr>
                <w:rPr>
                  <w:rFonts w:ascii="Cambria Math" w:hAnsi="Cambria Math"/>
                  <w:i/>
                </w:rPr>
              </m:ctrlPr>
            </m:sup>
            <m:e>
              <m:f>
                <m:fPr>
                  <m:ctrlPr>
                    <w:rPr>
                      <w:rFonts w:ascii="Cambria Math" w:hAnsi="Cambria Math"/>
                    </w:rPr>
                  </m:ctrlPr>
                </m:fPr>
                <m:num>
                  <m:r>
                    <w:rPr>
                      <w:rFonts w:ascii="Cambria Math" w:hAnsi="Cambria Math"/>
                    </w:rPr>
                    <m:t>I d</m:t>
                  </m:r>
                  <m:acc>
                    <m:accPr>
                      <m:chr m:val="⃗"/>
                      <m:ctrlPr>
                        <w:rPr>
                          <w:rFonts w:ascii="Cambria Math" w:hAnsi="Cambria Math"/>
                        </w:rPr>
                      </m:ctrlPr>
                    </m:accPr>
                    <m:e>
                      <m:r>
                        <w:rPr>
                          <w:rFonts w:ascii="Cambria Math" w:hAnsi="Cambria Math"/>
                        </w:rPr>
                        <m:t>l</m:t>
                      </m:r>
                    </m:e>
                  </m:acc>
                  <m:r>
                    <m:rPr>
                      <m:sty m:val="p"/>
                    </m:rPr>
                    <w:rPr>
                      <w:rFonts w:ascii="Cambria Math" w:hAnsi="Cambria Math"/>
                    </w:rPr>
                    <m:t>×</m:t>
                  </m:r>
                  <m:acc>
                    <m:accPr>
                      <m:ctrlPr>
                        <w:rPr>
                          <w:rFonts w:ascii="Cambria Math" w:hAnsi="Cambria Math"/>
                        </w:rPr>
                      </m:ctrlPr>
                    </m:accPr>
                    <m:e>
                      <m:r>
                        <w:rPr>
                          <w:rFonts w:ascii="Cambria Math" w:hAnsi="Cambria Math"/>
                        </w:rPr>
                        <m:t>r</m:t>
                      </m:r>
                    </m:e>
                  </m:acc>
                  <m:ctrlPr>
                    <w:rPr>
                      <w:rFonts w:ascii="Cambria Math" w:hAnsi="Cambria Math"/>
                      <w:i/>
                    </w:rPr>
                  </m:ctrlPr>
                </m:num>
                <m:den>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den>
              </m:f>
              <m:ctrlPr>
                <w:rPr>
                  <w:rFonts w:ascii="Cambria Math" w:hAnsi="Cambria Math"/>
                  <w:i/>
                </w:rPr>
              </m:ctrlPr>
            </m:e>
          </m:nary>
        </m:oMath>
      </m:oMathPara>
    </w:p>
    <w:p w14:paraId="0591373D" w14:textId="1CFB23FC" w:rsidR="00FC69AA" w:rsidRPr="00A34362" w:rsidRDefault="00FC69AA" w:rsidP="00FC69AA">
      <w:pPr>
        <w:pStyle w:val="Corpsdetexte1"/>
      </w:pPr>
      <w:r w:rsidRPr="00A34362">
        <w:t xml:space="preserve">La seule façon de modifier ce champ magnétique dans le cas d'une position fixe, où les paramètres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A34362">
        <w:t xml:space="preserve"> et </w:t>
      </w:r>
      <m:oMath>
        <m:r>
          <w:rPr>
            <w:rFonts w:ascii="Cambria Math" w:hAnsi="Cambria Math"/>
          </w:rPr>
          <m:t>r</m:t>
        </m:r>
      </m:oMath>
      <w:r w:rsidRPr="00A34362">
        <w:t xml:space="preserve"> sont constants, est de faire varier la valeur l'intensité du courant </w:t>
      </w:r>
      <m:oMath>
        <m:r>
          <w:rPr>
            <w:rFonts w:ascii="Cambria Math" w:hAnsi="Cambria Math"/>
          </w:rPr>
          <m:t>I</m:t>
        </m:r>
      </m:oMath>
      <w:r w:rsidRPr="00A34362">
        <w:t>.</w:t>
      </w:r>
    </w:p>
    <w:p w14:paraId="3902EBAC" w14:textId="77777777" w:rsidR="009743B2" w:rsidRPr="00A34362" w:rsidRDefault="009743B2" w:rsidP="0015436A">
      <w:pPr>
        <w:pStyle w:val="Corpsdetexte1"/>
        <w:keepNext/>
        <w:ind w:firstLine="0"/>
        <w:jc w:val="center"/>
      </w:pPr>
      <w:r w:rsidRPr="00A34362">
        <w:lastRenderedPageBreak/>
        <w:drawing>
          <wp:inline distT="0" distB="0" distL="0" distR="0" wp14:anchorId="65D577A6" wp14:editId="2DDB6655">
            <wp:extent cx="4502918" cy="4913372"/>
            <wp:effectExtent l="0" t="0" r="0" b="1905"/>
            <wp:docPr id="1977557203" name="Image 1" descr="Une image contenant Caractère coloré, lampe, lég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57203" name="Image 1" descr="Une image contenant Caractère coloré, lampe, léger&#10;&#10;Le contenu généré par l’IA peut être incorrect."/>
                    <pic:cNvPicPr/>
                  </pic:nvPicPr>
                  <pic:blipFill>
                    <a:blip r:embed="rId33">
                      <a:alphaModFix/>
                    </a:blip>
                    <a:stretch>
                      <a:fillRect/>
                    </a:stretch>
                  </pic:blipFill>
                  <pic:spPr>
                    <a:xfrm>
                      <a:off x="0" y="0"/>
                      <a:ext cx="4511924" cy="4923199"/>
                    </a:xfrm>
                    <a:prstGeom prst="rect">
                      <a:avLst/>
                    </a:prstGeom>
                    <a:solidFill>
                      <a:schemeClr val="bg1"/>
                    </a:solidFill>
                  </pic:spPr>
                </pic:pic>
              </a:graphicData>
            </a:graphic>
          </wp:inline>
        </w:drawing>
      </w:r>
    </w:p>
    <w:p w14:paraId="36CAF6D9" w14:textId="0A2C5F35" w:rsidR="00FC69AA" w:rsidRPr="00A34362" w:rsidRDefault="009743B2" w:rsidP="00A65E47">
      <w:pPr>
        <w:pStyle w:val="Lgende"/>
      </w:pPr>
      <w:bookmarkStart w:id="14" w:name="_Ref201763190"/>
      <w:bookmarkStart w:id="15" w:name="_Toc20218272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w:t>
      </w:r>
      <w:r w:rsidR="00131E91" w:rsidRPr="00A34362">
        <w:fldChar w:fldCharType="end"/>
      </w:r>
      <w:bookmarkEnd w:id="14"/>
      <w:r w:rsidRPr="00A34362">
        <w:t>: Rapport entre le champ magnétique et le courant parcourant un fil.</w:t>
      </w:r>
      <w:bookmarkEnd w:id="15"/>
    </w:p>
    <w:p w14:paraId="34FCADC0" w14:textId="60838C4F" w:rsidR="00A65E47" w:rsidRPr="00A34362" w:rsidRDefault="00A65E47" w:rsidP="00A65E47">
      <w:pPr>
        <w:pStyle w:val="Lgende"/>
      </w:pPr>
      <w:r w:rsidRPr="00A34362">
        <w:t>Source : Wikimedia.org, ref. URL01</w:t>
      </w:r>
    </w:p>
    <w:p w14:paraId="53FAED3B" w14:textId="3028D9AF" w:rsidR="009743B2" w:rsidRPr="00A34362" w:rsidRDefault="009743B2" w:rsidP="009743B2">
      <w:pPr>
        <w:pStyle w:val="Corpsdetexte1"/>
      </w:pPr>
      <w:r w:rsidRPr="00A34362">
        <w:t xml:space="preserve">Cela nous conduit à conclure que pour avoir un champ magnétique le plus fort maximal, il nous faudra avoir un courant le plus élevé possible. De plus, comme visible sur la </w:t>
      </w:r>
      <w:r w:rsidRPr="00A34362">
        <w:fldChar w:fldCharType="begin"/>
      </w:r>
      <w:r w:rsidRPr="00A34362">
        <w:instrText xml:space="preserve"> REF _Ref201763190 \h </w:instrText>
      </w:r>
      <w:r w:rsidRPr="00A34362">
        <w:fldChar w:fldCharType="separate"/>
      </w:r>
      <w:r w:rsidR="00131E91" w:rsidRPr="00A34362">
        <w:t>Figure 1</w:t>
      </w:r>
      <w:r w:rsidRPr="00A34362">
        <w:fldChar w:fldCharType="end"/>
      </w:r>
      <w:r w:rsidRPr="00A34362">
        <w:t>, la direction de ce courant influe également sur le sens du champ magnétique entourant le conducteur.</w:t>
      </w:r>
    </w:p>
    <w:p w14:paraId="3F289875" w14:textId="059A06CC" w:rsidR="0019314B" w:rsidRPr="00A34362" w:rsidRDefault="0019314B" w:rsidP="0019314B">
      <w:pPr>
        <w:pStyle w:val="Titre3"/>
        <w:rPr>
          <w:lang w:val="fr-CH"/>
        </w:rPr>
      </w:pPr>
      <w:bookmarkStart w:id="16" w:name="_Toc202182705"/>
      <w:r w:rsidRPr="00A34362">
        <w:rPr>
          <w:lang w:val="fr-CH"/>
        </w:rPr>
        <w:t>Principe de superposition</w:t>
      </w:r>
      <w:bookmarkEnd w:id="16"/>
    </w:p>
    <w:p w14:paraId="136D9FBE" w14:textId="77777777" w:rsidR="0019314B" w:rsidRPr="00A34362" w:rsidRDefault="0019314B" w:rsidP="0019314B">
      <w:pPr>
        <w:pStyle w:val="Corpsdetexte1"/>
      </w:pPr>
      <w:r w:rsidRPr="00A34362">
        <w:t>Les champs magnétiques suivent le principe de superposition. C'est à dire que le champ magnétique d'un ensemble se traduit par la somme vectorielle des champs magnétiques composant cet ensemble.</w:t>
      </w:r>
    </w:p>
    <w:p w14:paraId="0FC8F62B" w14:textId="2ABF71E4" w:rsidR="0019314B" w:rsidRPr="00A34362" w:rsidRDefault="00000000" w:rsidP="0019314B">
      <w:pPr>
        <w:pStyle w:val="Corpsdetexte1"/>
      </w:pPr>
      <m:oMathPara>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total</m:t>
                  </m:r>
                </m:sub>
              </m:sSub>
            </m:e>
          </m:acc>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e>
              </m:acc>
            </m:e>
          </m:nary>
        </m:oMath>
      </m:oMathPara>
    </w:p>
    <w:p w14:paraId="1351FA1F" w14:textId="10D0096E" w:rsidR="0019314B" w:rsidRPr="00A34362" w:rsidRDefault="0019314B" w:rsidP="0019314B">
      <w:pPr>
        <w:pStyle w:val="Corpsdetexte1"/>
      </w:pPr>
      <w:r w:rsidRPr="00A34362">
        <w:lastRenderedPageBreak/>
        <w:t>Cela signifie que deux fils porteurs proche générant un champ magnétique peut soit créer un champ magnétique encore plus fort, soit s'annuler et créer un champ magnétique plus faible.</w:t>
      </w:r>
    </w:p>
    <w:p w14:paraId="4AF53407" w14:textId="331571C1" w:rsidR="0019314B" w:rsidRPr="00A34362" w:rsidRDefault="00001430" w:rsidP="00001430">
      <w:pPr>
        <w:pStyle w:val="Titre3"/>
        <w:rPr>
          <w:lang w:val="fr-CH"/>
        </w:rPr>
      </w:pPr>
      <w:r w:rsidRPr="00A34362">
        <w:rPr>
          <w:lang w:val="fr-CH"/>
        </w:rPr>
        <w:t xml:space="preserve"> </w:t>
      </w:r>
      <w:bookmarkStart w:id="17" w:name="_Toc202182706"/>
      <w:r w:rsidR="0019314B" w:rsidRPr="00A34362">
        <w:rPr>
          <w:lang w:val="fr-CH"/>
        </w:rPr>
        <w:t>Réseau de Halbach</w:t>
      </w:r>
      <w:bookmarkEnd w:id="17"/>
    </w:p>
    <w:p w14:paraId="3BD9D64C" w14:textId="77777777" w:rsidR="0019314B" w:rsidRPr="00A34362" w:rsidRDefault="0019314B" w:rsidP="0019314B">
      <w:pPr>
        <w:pStyle w:val="Corpsdetexte1"/>
      </w:pPr>
    </w:p>
    <w:p w14:paraId="2EFEEEB6" w14:textId="77777777" w:rsidR="0019314B" w:rsidRPr="00A34362" w:rsidRDefault="0019314B" w:rsidP="0019314B">
      <w:pPr>
        <w:pStyle w:val="Corpsdetexte1"/>
      </w:pPr>
      <w:r w:rsidRPr="00A34362">
        <w:t>Le réseau de Halbach est un agencement particulier des aimants permanents afin d'obtenir un champ magnétique plus fort d'un côté que de l'autre. Des aimants sont placés afin d'augmenter ou diminuer le champ magnétique de certains aimants afin d'obtenir un champ magnétique plus puissant dans un sens du champ magnétique total.</w:t>
      </w:r>
    </w:p>
    <w:p w14:paraId="44F2D81B" w14:textId="77777777" w:rsidR="002D5ED6" w:rsidRPr="00A34362" w:rsidRDefault="002D5ED6" w:rsidP="0015436A">
      <w:pPr>
        <w:pStyle w:val="Corpsdetexte1"/>
        <w:keepNext/>
        <w:ind w:firstLine="0"/>
        <w:jc w:val="center"/>
      </w:pPr>
      <w:r w:rsidRPr="00A34362">
        <w:drawing>
          <wp:inline distT="0" distB="0" distL="0" distR="0" wp14:anchorId="6755BB5F" wp14:editId="6DFEE7D1">
            <wp:extent cx="5400040" cy="2829560"/>
            <wp:effectExtent l="0" t="0" r="0" b="8890"/>
            <wp:docPr id="385022366" name="Image 2" descr="Une image contenant texte, capture d’écran, Caractère coloré,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22366" name="Image 2" descr="Une image contenant texte, capture d’écran, Caractère coloré, graphism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829560"/>
                    </a:xfrm>
                    <a:prstGeom prst="rect">
                      <a:avLst/>
                    </a:prstGeom>
                    <a:solidFill>
                      <a:schemeClr val="bg1"/>
                    </a:solidFill>
                    <a:ln>
                      <a:noFill/>
                    </a:ln>
                  </pic:spPr>
                </pic:pic>
              </a:graphicData>
            </a:graphic>
          </wp:inline>
        </w:drawing>
      </w:r>
    </w:p>
    <w:p w14:paraId="70370E3F" w14:textId="58F3FF78" w:rsidR="0067362E" w:rsidRPr="00A34362" w:rsidRDefault="002D5ED6" w:rsidP="002D5ED6">
      <w:pPr>
        <w:pStyle w:val="Lgende"/>
        <w:jc w:val="both"/>
      </w:pPr>
      <w:bookmarkStart w:id="18" w:name="_Ref201763459"/>
      <w:bookmarkStart w:id="19" w:name="_Toc202182721"/>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w:t>
      </w:r>
      <w:r w:rsidR="00131E91" w:rsidRPr="00A34362">
        <w:fldChar w:fldCharType="end"/>
      </w:r>
      <w:bookmarkEnd w:id="18"/>
      <w:r w:rsidRPr="00A34362">
        <w:t xml:space="preserve">: </w:t>
      </w:r>
      <w:r w:rsidR="0067362E" w:rsidRPr="00A34362">
        <w:t>Différentes configurations d'aimants</w:t>
      </w:r>
      <w:bookmarkEnd w:id="19"/>
    </w:p>
    <w:p w14:paraId="05189270" w14:textId="02A66438" w:rsidR="0019314B" w:rsidRPr="00A34362" w:rsidRDefault="002D5ED6" w:rsidP="002D5ED6">
      <w:pPr>
        <w:pStyle w:val="Lgende"/>
        <w:jc w:val="both"/>
      </w:pPr>
      <w:r w:rsidRPr="00A34362">
        <w:t>Source : researchgate.net, ref. URL03</w:t>
      </w:r>
    </w:p>
    <w:p w14:paraId="1981E271" w14:textId="77777777" w:rsidR="00567AA4" w:rsidRPr="00A34362" w:rsidRDefault="00567AA4" w:rsidP="002D5ED6">
      <w:pPr>
        <w:pStyle w:val="Lgende"/>
        <w:jc w:val="both"/>
      </w:pPr>
    </w:p>
    <w:p w14:paraId="62D9BD0F" w14:textId="77777777" w:rsidR="002D5ED6" w:rsidRPr="00A34362" w:rsidRDefault="002D5ED6" w:rsidP="0015436A">
      <w:pPr>
        <w:pStyle w:val="Corpsdetexte1"/>
        <w:keepNext/>
        <w:ind w:firstLine="0"/>
        <w:jc w:val="center"/>
      </w:pPr>
      <w:r w:rsidRPr="00A34362">
        <w:lastRenderedPageBreak/>
        <w:drawing>
          <wp:inline distT="0" distB="0" distL="0" distR="0" wp14:anchorId="2BCF08CA" wp14:editId="752B4AFA">
            <wp:extent cx="4762955" cy="3140015"/>
            <wp:effectExtent l="0" t="0" r="0" b="3810"/>
            <wp:docPr id="584609807" name="Image 3" descr="Une image contenant texte, capture d’écran, lign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609807" name="Image 3" descr="Une image contenant texte, capture d’écran, ligne, Police&#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70894" cy="3145249"/>
                    </a:xfrm>
                    <a:prstGeom prst="rect">
                      <a:avLst/>
                    </a:prstGeom>
                    <a:solidFill>
                      <a:schemeClr val="bg1"/>
                    </a:solidFill>
                    <a:ln>
                      <a:noFill/>
                    </a:ln>
                  </pic:spPr>
                </pic:pic>
              </a:graphicData>
            </a:graphic>
          </wp:inline>
        </w:drawing>
      </w:r>
    </w:p>
    <w:p w14:paraId="57F123E7" w14:textId="411B9DF9" w:rsidR="00567AA4" w:rsidRPr="00A34362" w:rsidRDefault="002D5ED6" w:rsidP="002D5ED6">
      <w:pPr>
        <w:pStyle w:val="Lgende"/>
        <w:jc w:val="both"/>
      </w:pPr>
      <w:bookmarkStart w:id="20" w:name="_Ref201763479"/>
      <w:bookmarkStart w:id="21" w:name="_Toc202182722"/>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3</w:t>
      </w:r>
      <w:r w:rsidR="00131E91" w:rsidRPr="00A34362">
        <w:fldChar w:fldCharType="end"/>
      </w:r>
      <w:bookmarkEnd w:id="20"/>
      <w:r w:rsidRPr="00A34362">
        <w:t xml:space="preserve">: </w:t>
      </w:r>
      <w:r w:rsidR="00567AA4" w:rsidRPr="00A34362">
        <w:t>Diagramme de la force d’attraction des arrangements d’aimants</w:t>
      </w:r>
      <w:bookmarkEnd w:id="21"/>
      <w:r w:rsidRPr="00A34362">
        <w:t xml:space="preserve"> </w:t>
      </w:r>
    </w:p>
    <w:p w14:paraId="0915BCA1" w14:textId="12EE3843" w:rsidR="0019314B" w:rsidRPr="00A34362" w:rsidRDefault="002D5ED6" w:rsidP="002D5ED6">
      <w:pPr>
        <w:pStyle w:val="Lgende"/>
        <w:jc w:val="both"/>
      </w:pPr>
      <w:r w:rsidRPr="00A34362">
        <w:t>Source : Modifié par Gael Mariot de researchgate.net, ref. URL04</w:t>
      </w:r>
    </w:p>
    <w:p w14:paraId="68895577" w14:textId="77777777" w:rsidR="002E324C" w:rsidRPr="00A34362" w:rsidRDefault="002E324C" w:rsidP="002D5ED6">
      <w:pPr>
        <w:pStyle w:val="Lgende"/>
        <w:jc w:val="both"/>
      </w:pPr>
    </w:p>
    <w:p w14:paraId="5FBE640A" w14:textId="53875BB5" w:rsidR="0019314B" w:rsidRPr="00A34362" w:rsidRDefault="00C943DE" w:rsidP="002D5ED6">
      <w:pPr>
        <w:pStyle w:val="Corpsdetexte1"/>
      </w:pPr>
      <w:r w:rsidRPr="00A34362">
        <w:t>Différentes configurations</w:t>
      </w:r>
      <w:r w:rsidR="0019314B" w:rsidRPr="00A34362">
        <w:t xml:space="preserve"> ont des réactions sur le champ magnétique. </w:t>
      </w:r>
      <w:r w:rsidR="002E324C" w:rsidRPr="00A34362">
        <w:t>Comme on peut le voir sur la Figure 2, 4 arrangements d’aimants sont présentés.Ils correspondent respectivement au réseau de Halbach pour la a), Un . b) Pôles magnétiques alternés, c) Pôles magnétique orientés sur l'axe le plus large. d) Pôles magnétique orientés sur l'axe le plus fin.</w:t>
      </w:r>
      <w:r w:rsidR="0019314B" w:rsidRPr="00A34362">
        <w:t xml:space="preserve">On peut observer sur les lignes de champs </w:t>
      </w:r>
      <w:r w:rsidR="002D5ED6" w:rsidRPr="00A34362">
        <w:t xml:space="preserve">sur la </w:t>
      </w:r>
      <w:r w:rsidR="002D5ED6" w:rsidRPr="00A34362">
        <w:fldChar w:fldCharType="begin"/>
      </w:r>
      <w:r w:rsidR="002D5ED6" w:rsidRPr="00A34362">
        <w:instrText xml:space="preserve"> REF _Ref201763459 \h </w:instrText>
      </w:r>
      <w:r w:rsidR="002D5ED6" w:rsidRPr="00A34362">
        <w:fldChar w:fldCharType="separate"/>
      </w:r>
      <w:r w:rsidR="00131E91" w:rsidRPr="00A34362">
        <w:t>Figure 2</w:t>
      </w:r>
      <w:r w:rsidR="002D5ED6" w:rsidRPr="00A34362">
        <w:fldChar w:fldCharType="end"/>
      </w:r>
      <w:r w:rsidR="0019314B" w:rsidRPr="00A34362">
        <w:t xml:space="preserve"> que le réseau de Halbach génère un champ magnétique plus élevé vers le bas et annule presque complètement son champ magnétique vers le haut. L</w:t>
      </w:r>
      <w:r w:rsidR="002D5ED6" w:rsidRPr="00A34362">
        <w:t xml:space="preserve">a </w:t>
      </w:r>
      <w:r w:rsidR="002D5ED6" w:rsidRPr="00A34362">
        <w:fldChar w:fldCharType="begin"/>
      </w:r>
      <w:r w:rsidR="002D5ED6" w:rsidRPr="00A34362">
        <w:instrText xml:space="preserve"> REF _Ref201763479 \h </w:instrText>
      </w:r>
      <w:r w:rsidR="002D5ED6" w:rsidRPr="00A34362">
        <w:fldChar w:fldCharType="separate"/>
      </w:r>
      <w:r w:rsidR="00131E91" w:rsidRPr="00A34362">
        <w:t>Figure 3</w:t>
      </w:r>
      <w:r w:rsidR="002D5ED6" w:rsidRPr="00A34362">
        <w:fldChar w:fldCharType="end"/>
      </w:r>
      <w:r w:rsidR="0019314B" w:rsidRPr="00A34362">
        <w:t xml:space="preserve"> nous montre que le réseau de Halbach possède une meilleure portée de son champ magnétique. Dans la configuration </w:t>
      </w:r>
      <w:r w:rsidR="0019314B" w:rsidRPr="00A34362">
        <w:rPr>
          <w:i/>
          <w:iCs/>
        </w:rPr>
        <w:t>b</w:t>
      </w:r>
      <w:r w:rsidR="0019314B" w:rsidRPr="00A34362">
        <w:t xml:space="preserve"> (aimants alternés), le champ magnétique est plus condensé et sa portée est donc réduite mais la force au contact est plus élevée. Si les pôles sont orientés dans le même sens, le champ magnétique est plus diffus et sa force l'est également.</w:t>
      </w:r>
    </w:p>
    <w:p w14:paraId="7315B2FD" w14:textId="77777777" w:rsidR="002D5ED6" w:rsidRPr="00A34362" w:rsidRDefault="002D5ED6" w:rsidP="0015436A">
      <w:pPr>
        <w:pStyle w:val="Corpsdetexte1"/>
        <w:keepNext/>
        <w:ind w:firstLine="0"/>
        <w:jc w:val="center"/>
      </w:pPr>
      <w:r w:rsidRPr="00A34362">
        <w:lastRenderedPageBreak/>
        <w:drawing>
          <wp:inline distT="0" distB="0" distL="0" distR="0" wp14:anchorId="7C20BE19" wp14:editId="6CED4BDC">
            <wp:extent cx="4684143" cy="4678635"/>
            <wp:effectExtent l="0" t="0" r="2540" b="8255"/>
            <wp:docPr id="2133231306" name="Image 4" descr="Une image contenant capture d’écran, text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31306" name="Image 4" descr="Une image contenant capture d’écran, texte, carré, Caractère coloré&#10;&#10;Le contenu généré par l’IA peut êtr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0376" cy="4684861"/>
                    </a:xfrm>
                    <a:prstGeom prst="rect">
                      <a:avLst/>
                    </a:prstGeom>
                    <a:noFill/>
                    <a:ln>
                      <a:noFill/>
                    </a:ln>
                  </pic:spPr>
                </pic:pic>
              </a:graphicData>
            </a:graphic>
          </wp:inline>
        </w:drawing>
      </w:r>
    </w:p>
    <w:p w14:paraId="1851FA55" w14:textId="587FFC6F" w:rsidR="00E46832" w:rsidRPr="00A34362" w:rsidRDefault="002D5ED6" w:rsidP="002D5ED6">
      <w:pPr>
        <w:pStyle w:val="Lgende"/>
      </w:pPr>
      <w:bookmarkStart w:id="22" w:name="_Ref201763595"/>
      <w:bookmarkStart w:id="23" w:name="_Toc20218272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4</w:t>
      </w:r>
      <w:r w:rsidR="00131E91" w:rsidRPr="00A34362">
        <w:fldChar w:fldCharType="end"/>
      </w:r>
      <w:bookmarkEnd w:id="22"/>
      <w:r w:rsidRPr="00A34362">
        <w:t>: Arrangement d'aimants dans une réseau de Halbach à 2 dimensions.</w:t>
      </w:r>
      <w:bookmarkEnd w:id="23"/>
    </w:p>
    <w:p w14:paraId="0ACBCD2A" w14:textId="3CA81C49" w:rsidR="0019314B" w:rsidRPr="00A34362" w:rsidRDefault="002D5ED6" w:rsidP="002D5ED6">
      <w:pPr>
        <w:pStyle w:val="Lgende"/>
      </w:pPr>
      <w:r w:rsidRPr="00A34362">
        <w:t xml:space="preserve"> Source : réalisé par G. Mariot</w:t>
      </w:r>
    </w:p>
    <w:p w14:paraId="478A8D03" w14:textId="5C7E693C" w:rsidR="0019314B" w:rsidRPr="00A34362" w:rsidRDefault="0019314B" w:rsidP="0019314B">
      <w:pPr>
        <w:pStyle w:val="Corpsdetexte1"/>
      </w:pPr>
      <w:r w:rsidRPr="00A34362">
        <w:t xml:space="preserve">Un autre agencement en 2 dimensions existe et est par exemple utilisé au </w:t>
      </w:r>
      <w:r w:rsidR="002D5ED6" w:rsidRPr="00A34362">
        <w:t>Miniatur Wunderland</w:t>
      </w:r>
      <w:r w:rsidRPr="00A34362">
        <w:t>. Comme le montre</w:t>
      </w:r>
      <w:r w:rsidR="002D5ED6" w:rsidRPr="00A34362">
        <w:t xml:space="preserve"> la </w:t>
      </w:r>
      <w:r w:rsidR="002D5ED6" w:rsidRPr="00A34362">
        <w:fldChar w:fldCharType="begin"/>
      </w:r>
      <w:r w:rsidR="002D5ED6" w:rsidRPr="00A34362">
        <w:instrText xml:space="preserve"> REF _Ref201763595 \h </w:instrText>
      </w:r>
      <w:r w:rsidR="002D5ED6" w:rsidRPr="00A34362">
        <w:fldChar w:fldCharType="separate"/>
      </w:r>
      <w:r w:rsidR="00131E91" w:rsidRPr="00A34362">
        <w:t>Figure 4</w:t>
      </w:r>
      <w:r w:rsidR="002D5ED6" w:rsidRPr="00A34362">
        <w:fldChar w:fldCharType="end"/>
      </w:r>
      <w:r w:rsidRPr="00A34362">
        <w:t>, on observe 4 aimants au lieu de 2 qui influencent le champ magnétique des aimants orientés vers le haut et vers le bas.</w:t>
      </w:r>
    </w:p>
    <w:p w14:paraId="4F2B517F" w14:textId="5A03D990" w:rsidR="00FC69AA" w:rsidRPr="00A34362" w:rsidRDefault="00C943DE" w:rsidP="00C943DE">
      <w:pPr>
        <w:pStyle w:val="Titre1"/>
      </w:pPr>
      <w:bookmarkStart w:id="24" w:name="_Toc202182707"/>
      <w:r w:rsidRPr="00A34362">
        <w:lastRenderedPageBreak/>
        <w:t>Recherches</w:t>
      </w:r>
      <w:bookmarkEnd w:id="24"/>
    </w:p>
    <w:p w14:paraId="2DA304CE" w14:textId="3373EEEC" w:rsidR="0044550A" w:rsidRPr="00A34362" w:rsidRDefault="0044550A" w:rsidP="0044550A">
      <w:pPr>
        <w:pStyle w:val="Titre2"/>
      </w:pPr>
      <w:bookmarkStart w:id="25" w:name="_Toc202182708"/>
      <w:r w:rsidRPr="00A34362">
        <w:t>Travaux d’Arthur ABELKALON</w:t>
      </w:r>
      <w:bookmarkEnd w:id="25"/>
    </w:p>
    <w:p w14:paraId="3CDEFC49" w14:textId="290EDC37" w:rsidR="0044550A" w:rsidRPr="00A34362" w:rsidRDefault="0044550A" w:rsidP="0044550A">
      <w:pPr>
        <w:pStyle w:val="Corpsdetexte15interligne"/>
      </w:pPr>
      <w:r w:rsidRPr="00A34362">
        <w:t>Arthur est un étudiant français de l'Institut National Polytechnique situé à Grenoble réalisant un stage à HEPIA sur une période de 12 semaines de mai à juillet 2023. Ce projet lui a été confié par Fabien VANNEL et était destiné à être présenté lors des portes ouvertes. Il consistait à réaliser un jeu d'échec à l'aide de circuits imprimés.</w:t>
      </w:r>
    </w:p>
    <w:p w14:paraId="314DA06E" w14:textId="51814BF1" w:rsidR="0044550A" w:rsidRPr="00A34362" w:rsidRDefault="0044550A" w:rsidP="0044550A">
      <w:pPr>
        <w:pStyle w:val="Corpsdetexte15interligne"/>
      </w:pPr>
      <w:r w:rsidRPr="00A34362">
        <w:t>Il a réalisé son travail en suivant trois axes : la recherche, la conception et la programmation de son système.</w:t>
      </w:r>
    </w:p>
    <w:p w14:paraId="1EBB9EDD" w14:textId="77777777" w:rsidR="0044550A" w:rsidRPr="00A34362" w:rsidRDefault="0044550A" w:rsidP="0044550A">
      <w:pPr>
        <w:pStyle w:val="Corpsdetexte15interligne"/>
        <w:keepNext/>
        <w:jc w:val="center"/>
      </w:pPr>
      <w:r w:rsidRPr="00A34362">
        <w:drawing>
          <wp:inline distT="0" distB="0" distL="0" distR="0" wp14:anchorId="4F00C055" wp14:editId="1DF0AB04">
            <wp:extent cx="5258040" cy="3333750"/>
            <wp:effectExtent l="0" t="0" r="0" b="0"/>
            <wp:docPr id="91160855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066" cy="3343911"/>
                    </a:xfrm>
                    <a:prstGeom prst="rect">
                      <a:avLst/>
                    </a:prstGeom>
                    <a:noFill/>
                    <a:ln>
                      <a:noFill/>
                    </a:ln>
                  </pic:spPr>
                </pic:pic>
              </a:graphicData>
            </a:graphic>
          </wp:inline>
        </w:drawing>
      </w:r>
    </w:p>
    <w:p w14:paraId="4EAF7854" w14:textId="4E8D19B6" w:rsidR="00E46832" w:rsidRPr="00A34362" w:rsidRDefault="0044550A" w:rsidP="0044550A">
      <w:pPr>
        <w:pStyle w:val="Lgende"/>
      </w:pPr>
      <w:bookmarkStart w:id="26" w:name="_Ref202057414"/>
      <w:bookmarkStart w:id="27" w:name="_Toc20218272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5</w:t>
      </w:r>
      <w:r w:rsidR="00131E91" w:rsidRPr="00A34362">
        <w:fldChar w:fldCharType="end"/>
      </w:r>
      <w:bookmarkEnd w:id="26"/>
      <w:r w:rsidRPr="00A34362">
        <w:t>: Déplacement du micro robot dans la vidéo de SRI International.</w:t>
      </w:r>
      <w:bookmarkEnd w:id="27"/>
      <w:r w:rsidRPr="00A34362">
        <w:t xml:space="preserve"> </w:t>
      </w:r>
    </w:p>
    <w:p w14:paraId="44E3AD3C" w14:textId="7F9693C2" w:rsidR="0044550A" w:rsidRPr="00A34362" w:rsidRDefault="0044550A" w:rsidP="0044550A">
      <w:pPr>
        <w:pStyle w:val="Lgende"/>
      </w:pPr>
      <w:r w:rsidRPr="00A34362">
        <w:t>Source: Modifié par G. Mariot de YouTube.com ref. URL02.</w:t>
      </w:r>
    </w:p>
    <w:p w14:paraId="3BC08FDC" w14:textId="4397AA7E" w:rsidR="0044550A" w:rsidRPr="00A34362" w:rsidRDefault="0044550A" w:rsidP="0044550A">
      <w:pPr>
        <w:pStyle w:val="Corpsdetexte15interligne"/>
      </w:pPr>
      <w:r w:rsidRPr="00A34362">
        <w:t xml:space="preserve">Sa recherche s'est axée sur des sources existantes. </w:t>
      </w:r>
      <w:r w:rsidR="00084136" w:rsidRPr="00A34362">
        <w:t xml:space="preserve">Dans ses travaux, j’ai découvert l’existence de la Loi de Biot et Savart qui permet de déterminer l’intensité d’un champ magnétique </w:t>
      </w:r>
      <w:r w:rsidR="00EB7B3B" w:rsidRPr="00A34362">
        <w:t>grâce aux propriétés d’un fil électrique</w:t>
      </w:r>
      <w:r w:rsidR="003C3E90" w:rsidRPr="00A34362">
        <w:t xml:space="preserve"> (longueur, diamètre, etc…) à un point donné et du courant parcourant le fil</w:t>
      </w:r>
      <w:r w:rsidR="00EB7B3B" w:rsidRPr="00A34362">
        <w:t>.</w:t>
      </w:r>
      <w:r w:rsidR="003C3E90" w:rsidRPr="00A34362">
        <w:t xml:space="preserve"> </w:t>
      </w:r>
      <w:r w:rsidRPr="00A34362">
        <w:t>Il cite</w:t>
      </w:r>
      <w:r w:rsidR="003C3E90" w:rsidRPr="00A34362">
        <w:t xml:space="preserve"> également</w:t>
      </w:r>
      <w:r w:rsidR="00084136" w:rsidRPr="00A34362">
        <w:t xml:space="preserve"> </w:t>
      </w:r>
      <w:r w:rsidRPr="00A34362">
        <w:t xml:space="preserve">une vidéo de SRI International montrant le fonctionnement de </w:t>
      </w:r>
      <w:r w:rsidR="003E47B3" w:rsidRPr="00A34362">
        <w:t>microrobots</w:t>
      </w:r>
      <w:r w:rsidRPr="00A34362">
        <w:t xml:space="preserve"> se déplaçant par champ magnétique</w:t>
      </w:r>
      <w:r w:rsidR="00A16F43" w:rsidRPr="00A34362">
        <w:t xml:space="preserve"> en utilisant un revêtement breveté. </w:t>
      </w:r>
      <w:r w:rsidRPr="00A34362">
        <w:t xml:space="preserve">(Voir </w:t>
      </w:r>
      <w:r w:rsidRPr="00A34362">
        <w:fldChar w:fldCharType="begin"/>
      </w:r>
      <w:r w:rsidRPr="00A34362">
        <w:instrText xml:space="preserve"> REF _Ref202057414 \h </w:instrText>
      </w:r>
      <w:r w:rsidRPr="00A34362">
        <w:fldChar w:fldCharType="separate"/>
      </w:r>
      <w:r w:rsidR="00131E91" w:rsidRPr="00A34362">
        <w:t>Figure 5</w:t>
      </w:r>
      <w:r w:rsidRPr="00A34362">
        <w:fldChar w:fldCharType="end"/>
      </w:r>
      <w:r w:rsidRPr="00A34362">
        <w:t>).</w:t>
      </w:r>
    </w:p>
    <w:p w14:paraId="1A541FCA" w14:textId="49C9EBF9" w:rsidR="0044550A" w:rsidRPr="00A34362" w:rsidRDefault="0044550A" w:rsidP="0044550A">
      <w:pPr>
        <w:pStyle w:val="Corpsdetexte15interligne"/>
      </w:pPr>
      <w:r w:rsidRPr="00A34362">
        <w:lastRenderedPageBreak/>
        <w:t xml:space="preserve">De plus, il aborde les travaux d'un développeur hardware connu sous le pseudonyme de bobricius sur un projet de contrôle de </w:t>
      </w:r>
      <w:r w:rsidR="003E47B3" w:rsidRPr="00A34362">
        <w:t>microrobots</w:t>
      </w:r>
      <w:r w:rsidRPr="00A34362">
        <w:t>. Il parle également de l'exposition Formel 1 au Miniatur Wunderland de Hambourg et son utilisation des champs magnétiques</w:t>
      </w:r>
      <w:r w:rsidR="00EC35BA" w:rsidRPr="00A34362">
        <w:t xml:space="preserve"> sans pour autant y accorder une grande importance</w:t>
      </w:r>
      <w:r w:rsidRPr="00A34362">
        <w:t>.</w:t>
      </w:r>
      <w:r w:rsidR="00EC35BA" w:rsidRPr="00A34362">
        <w:t xml:space="preserve"> </w:t>
      </w:r>
      <w:r w:rsidRPr="00A34362">
        <w:t xml:space="preserve">Il parle </w:t>
      </w:r>
      <w:r w:rsidR="00EC35BA" w:rsidRPr="00A34362">
        <w:t xml:space="preserve">également </w:t>
      </w:r>
      <w:r w:rsidRPr="00A34362">
        <w:t>des réseaux de Halbach mais décide de ne pas les utiliser car la difficulté de réalisation est trop élevée et a choisi de simplement alterner ses aimants.</w:t>
      </w:r>
    </w:p>
    <w:p w14:paraId="1C46A9D7" w14:textId="42AED110" w:rsidR="0044550A" w:rsidRPr="00A34362" w:rsidRDefault="0044550A" w:rsidP="0044550A">
      <w:pPr>
        <w:pStyle w:val="Corpsdetexte15interligne"/>
      </w:pPr>
      <w:r w:rsidRPr="00A34362">
        <w:t>Il a réalisé des PCB de tests utilisant des bobines planaire linéaires et après avoir utilisé un peu CST, il a réalisé un plateau de jeu complet mais malheureusement non fonctionnel à cause de ce qu'il pense être un problème de court-circuit.</w:t>
      </w:r>
    </w:p>
    <w:p w14:paraId="0AA1F67C" w14:textId="017F8B16" w:rsidR="0044550A" w:rsidRPr="00A34362" w:rsidRDefault="0044550A" w:rsidP="0044550A">
      <w:pPr>
        <w:pStyle w:val="Corpsdetexte15interligne"/>
      </w:pPr>
      <w:r w:rsidRPr="00A34362">
        <w:t>Pour ce qui est de la programmation, il a réalisé en premier temps un jeu d'échec en C++ avant de basculer sur un site web avec HTML, JS, CSS et PHP en stockant les données dans une base de données SQL. Il a intégré une "Intelligence Artificielle" du nom de Stockfish-js pour jouer contre un joueur et a utilisé un ESP32 afin de communiquer avec sa carte.</w:t>
      </w:r>
    </w:p>
    <w:p w14:paraId="5F7F8AEE" w14:textId="0C9D623C" w:rsidR="0044550A" w:rsidRPr="00A34362" w:rsidRDefault="0044550A" w:rsidP="0044550A">
      <w:pPr>
        <w:pStyle w:val="Titre2"/>
      </w:pPr>
      <w:bookmarkStart w:id="28" w:name="_Toc202182709"/>
      <w:r w:rsidRPr="00A34362">
        <w:t>Travaux de Jonas STIRNEMANN</w:t>
      </w:r>
      <w:bookmarkEnd w:id="28"/>
    </w:p>
    <w:p w14:paraId="614A2CAD" w14:textId="34D5744C" w:rsidR="0044550A" w:rsidRPr="00A34362" w:rsidRDefault="0044550A" w:rsidP="0044550A">
      <w:pPr>
        <w:pStyle w:val="Corpsdetexte15interligne"/>
      </w:pPr>
      <w:r w:rsidRPr="00A34362">
        <w:t>Jonas est un étudiant à HEPIA ayant réalisé son travail de bachelor sur le sujet en 2024. Il était suivi par Fabien VANNEL et ce projet fait suite à celui de Arthur. Bien que le but fût de réaliser un jeu d'échec, il en a résulté un jeu de morpion afin de réaliser un Proof Of Concept.</w:t>
      </w:r>
    </w:p>
    <w:p w14:paraId="532F9ED4" w14:textId="77777777" w:rsidR="0044550A" w:rsidRPr="00A34362" w:rsidRDefault="0044550A" w:rsidP="0015436A">
      <w:pPr>
        <w:pStyle w:val="Corpsdetexte15interligne"/>
        <w:keepNext/>
        <w:ind w:firstLine="0"/>
        <w:jc w:val="center"/>
      </w:pPr>
      <w:r w:rsidRPr="00A34362">
        <w:lastRenderedPageBreak/>
        <w:drawing>
          <wp:inline distT="0" distB="0" distL="0" distR="0" wp14:anchorId="081B2483" wp14:editId="50AD0CA2">
            <wp:extent cx="4136165" cy="4033590"/>
            <wp:effectExtent l="0" t="0" r="0" b="5080"/>
            <wp:docPr id="17706654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6620" cy="4043786"/>
                    </a:xfrm>
                    <a:prstGeom prst="rect">
                      <a:avLst/>
                    </a:prstGeom>
                    <a:noFill/>
                    <a:ln>
                      <a:noFill/>
                    </a:ln>
                  </pic:spPr>
                </pic:pic>
              </a:graphicData>
            </a:graphic>
          </wp:inline>
        </w:drawing>
      </w:r>
    </w:p>
    <w:p w14:paraId="09A44FD0" w14:textId="3B0726EF" w:rsidR="00E46832" w:rsidRPr="00A34362" w:rsidRDefault="0044550A" w:rsidP="0044550A">
      <w:pPr>
        <w:pStyle w:val="Lgende"/>
      </w:pPr>
      <w:bookmarkStart w:id="29" w:name="_Ref202057866"/>
      <w:bookmarkStart w:id="30" w:name="_Toc202182725"/>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6</w:t>
      </w:r>
      <w:r w:rsidR="00131E91" w:rsidRPr="00A34362">
        <w:fldChar w:fldCharType="end"/>
      </w:r>
      <w:bookmarkEnd w:id="29"/>
      <w:r w:rsidRPr="00A34362">
        <w:t>: Circuit Imprimé final de Jonas.</w:t>
      </w:r>
      <w:bookmarkEnd w:id="30"/>
      <w:r w:rsidRPr="00A34362">
        <w:t xml:space="preserve"> </w:t>
      </w:r>
    </w:p>
    <w:p w14:paraId="4A80DB7E" w14:textId="50633991" w:rsidR="0044550A" w:rsidRPr="00A34362" w:rsidRDefault="0044550A" w:rsidP="0044550A">
      <w:pPr>
        <w:pStyle w:val="Lgende"/>
      </w:pPr>
      <w:r w:rsidRPr="00A34362">
        <w:t>Source:Réalisé par J. STIRNEMANN ref. URL05.</w:t>
      </w:r>
    </w:p>
    <w:p w14:paraId="2DDE34AD" w14:textId="77777777" w:rsidR="003B54BF" w:rsidRPr="00A34362" w:rsidRDefault="003B54BF" w:rsidP="003B54BF">
      <w:pPr>
        <w:pStyle w:val="Corpsdetexte1"/>
      </w:pPr>
    </w:p>
    <w:p w14:paraId="142F5629" w14:textId="18AABA9C" w:rsidR="003B54BF" w:rsidRPr="00A34362" w:rsidRDefault="003B54BF" w:rsidP="003B54BF">
      <w:pPr>
        <w:pStyle w:val="Corpsdetexte1"/>
      </w:pPr>
      <w:r w:rsidRPr="00A34362">
        <w:t xml:space="preserve">Dans sa phase de recherche, il parle de la loi d'Ampere. Elle est similaire à la loi de Biot et Savart mais ne possède pas la polyvalence de cette dernière. En effet, elle est applicable uniquement dans le cas d'une situation symétrique tel qu'un fil simple, un solénoïde ou un toroïde. Il aborde également la règle de la main droite qui permet de définir le sens d'un champ magnétique par rapport au courant le parcourant. (Comme visible sur la </w:t>
      </w:r>
      <w:r w:rsidRPr="00A34362">
        <w:fldChar w:fldCharType="begin"/>
      </w:r>
      <w:r w:rsidRPr="00A34362">
        <w:instrText xml:space="preserve"> REF _Ref202057866 \h </w:instrText>
      </w:r>
      <w:r w:rsidRPr="00A34362">
        <w:fldChar w:fldCharType="separate"/>
      </w:r>
      <w:r w:rsidR="00131E91" w:rsidRPr="00A34362">
        <w:t>Figure 6</w:t>
      </w:r>
      <w:r w:rsidRPr="00A34362">
        <w:fldChar w:fldCharType="end"/>
      </w:r>
      <w:r w:rsidRPr="00A34362">
        <w:t>)</w:t>
      </w:r>
    </w:p>
    <w:p w14:paraId="0BDC285F" w14:textId="1CAF30B1" w:rsidR="003B54BF" w:rsidRPr="00A34362" w:rsidRDefault="003B54BF" w:rsidP="003B54BF">
      <w:pPr>
        <w:pStyle w:val="Corpsdetexte1"/>
      </w:pPr>
      <w:r w:rsidRPr="00A34362">
        <w:t>Une recherche sur l'existant avec notamment les moteur PCB l'a éloigné de la topologie qu'avait choisi Arhur en se basant sur d'autres type de bobines planaire. Il a effectué des tests avec différentes topologie pour déterminer laquelle est la meilleure entre une topologie de bobine linéaire, des bobines rondes et des bobines carrées et en a déduit que les bobines carrées permettaient de plus facilement se chevaucher afin d'attirer les aimants.</w:t>
      </w:r>
    </w:p>
    <w:p w14:paraId="584316BE" w14:textId="72496B91" w:rsidR="0044550A" w:rsidRPr="00A34362" w:rsidRDefault="003B54BF" w:rsidP="003B54BF">
      <w:pPr>
        <w:pStyle w:val="Corpsdetexte1"/>
      </w:pPr>
      <w:r w:rsidRPr="00A34362">
        <w:t xml:space="preserve">Après cela, il a effectué son design final en l'interfaçant avec un RP2040, mais il a rencontré des problèmes de commande et a dû refaire le câblage d'un composant. Pour ce qui est de l'application, il a réalisé une application web en Python. Il ne mentionne cependant pas comment </w:t>
      </w:r>
      <w:r w:rsidRPr="00A34362">
        <w:lastRenderedPageBreak/>
        <w:t>il communique avec la carte depuis l'extérieur ni si son projet final est fonctionnel. J'ai cependant eu des retours de Fabien VANNEL au début de mon travail m'informant que le prototype n'était pas fonctionnel pour ce qui semble également être des problèmes de court-circuit. Il m'a également fait part que le déplacement des aimants se faisait par à-coups.</w:t>
      </w:r>
    </w:p>
    <w:p w14:paraId="6103D5F7" w14:textId="540E602A" w:rsidR="003B54BF" w:rsidRPr="00A34362" w:rsidRDefault="003B54BF" w:rsidP="003B54BF">
      <w:pPr>
        <w:pStyle w:val="Titre2"/>
      </w:pPr>
      <w:bookmarkStart w:id="31" w:name="_Toc202182710"/>
      <w:r w:rsidRPr="00A34362">
        <w:t>Miniatur Wunderland</w:t>
      </w:r>
      <w:bookmarkEnd w:id="31"/>
    </w:p>
    <w:p w14:paraId="035EF0C2" w14:textId="3645537B" w:rsidR="003B54BF" w:rsidRPr="00A34362" w:rsidRDefault="003B54BF" w:rsidP="003B54BF">
      <w:pPr>
        <w:pStyle w:val="Corpsdetexte15interligne"/>
      </w:pPr>
      <w:r w:rsidRPr="00A34362">
        <w:t>Miniatur Wunderland est un musée de Hambourg en Allemagne qui reproduit des endroits entiers à l’échelle 1/87 (Standard de l’échelle H0 en modélisme ferroviaire).</w:t>
      </w:r>
    </w:p>
    <w:p w14:paraId="58BB99FA" w14:textId="77777777" w:rsidR="003B54BF" w:rsidRPr="00A34362" w:rsidRDefault="003B54BF" w:rsidP="003B54BF">
      <w:pPr>
        <w:pStyle w:val="Corpsdetexte15interligne"/>
        <w:keepNext/>
        <w:jc w:val="center"/>
      </w:pPr>
      <w:r w:rsidRPr="00A34362">
        <w:drawing>
          <wp:inline distT="0" distB="0" distL="0" distR="0" wp14:anchorId="417E292C" wp14:editId="4B511562">
            <wp:extent cx="4810125" cy="3006392"/>
            <wp:effectExtent l="0" t="0" r="0" b="3810"/>
            <wp:docPr id="2865627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21199" cy="3013314"/>
                    </a:xfrm>
                    <a:prstGeom prst="rect">
                      <a:avLst/>
                    </a:prstGeom>
                    <a:noFill/>
                    <a:ln>
                      <a:noFill/>
                    </a:ln>
                  </pic:spPr>
                </pic:pic>
              </a:graphicData>
            </a:graphic>
          </wp:inline>
        </w:drawing>
      </w:r>
    </w:p>
    <w:p w14:paraId="0F65D32E" w14:textId="515B3654" w:rsidR="00E46832" w:rsidRPr="00A34362" w:rsidRDefault="003B54BF" w:rsidP="003B54BF">
      <w:pPr>
        <w:pStyle w:val="Lgende"/>
      </w:pPr>
      <w:bookmarkStart w:id="32" w:name="_Ref202058185"/>
      <w:bookmarkStart w:id="33" w:name="_Toc202182726"/>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7</w:t>
      </w:r>
      <w:r w:rsidR="00131E91" w:rsidRPr="00A34362">
        <w:fldChar w:fldCharType="end"/>
      </w:r>
      <w:bookmarkEnd w:id="32"/>
      <w:r w:rsidRPr="00A34362">
        <w:t>: Le circuit de Monaco de Miniatur Wunderland.</w:t>
      </w:r>
      <w:bookmarkEnd w:id="33"/>
      <w:r w:rsidRPr="00A34362">
        <w:t xml:space="preserve"> </w:t>
      </w:r>
    </w:p>
    <w:p w14:paraId="53618826" w14:textId="7D0BE7BE" w:rsidR="003B54BF" w:rsidRPr="00A34362" w:rsidRDefault="0094179F" w:rsidP="003B54BF">
      <w:pPr>
        <w:pStyle w:val="Lgende"/>
      </w:pPr>
      <w:r w:rsidRPr="00A34362">
        <w:t>Source :</w:t>
      </w:r>
      <w:r w:rsidR="003B54BF" w:rsidRPr="00A34362">
        <w:t xml:space="preserve"> miniatur-wunderland.de ref. URL06.</w:t>
      </w:r>
    </w:p>
    <w:p w14:paraId="789DB37E" w14:textId="6C8E1DA3" w:rsidR="00265DDA" w:rsidRPr="00A34362" w:rsidRDefault="003B54BF" w:rsidP="00265DDA">
      <w:pPr>
        <w:pStyle w:val="Corpsdetexte1"/>
      </w:pPr>
      <w:r w:rsidRPr="00A34362">
        <w:t xml:space="preserve">L'exemple que Fabien VANNEL m'a donné au démarrage de mon projet de semestre est celui de l'exposition Formel 1 qui a vu le jour en avril 2024 et dont le développement des technologies entourant son fonctionnement a débuté 10 ans auparavant. La documentation du journal de Gerrit BRAUN, l'un des fondateurs de Miniatur Wunderland, explique les étapes de ce projet et comment ils ont réussi à recréer le circuit de Monaco, visible sur la </w:t>
      </w:r>
      <w:r w:rsidRPr="00A34362">
        <w:fldChar w:fldCharType="begin"/>
      </w:r>
      <w:r w:rsidRPr="00A34362">
        <w:instrText xml:space="preserve"> REF _Ref202058185 \h </w:instrText>
      </w:r>
      <w:r w:rsidRPr="00A34362">
        <w:fldChar w:fldCharType="separate"/>
      </w:r>
      <w:r w:rsidR="00131E91" w:rsidRPr="00A34362">
        <w:t>Figure 7</w:t>
      </w:r>
      <w:r w:rsidRPr="00A34362">
        <w:fldChar w:fldCharType="end"/>
      </w:r>
      <w:r w:rsidRPr="00A34362">
        <w:t xml:space="preserve">, à travers une série de vidéos intitulée </w:t>
      </w:r>
      <w:r w:rsidRPr="00A34362">
        <w:rPr>
          <w:i/>
          <w:iCs/>
        </w:rPr>
        <w:t>Gerrits Tagebuch</w:t>
      </w:r>
      <w:r w:rsidRPr="00A34362">
        <w:t>.</w:t>
      </w:r>
      <w:r w:rsidR="002B1BBE" w:rsidRPr="00A34362">
        <w:rPr>
          <w:rStyle w:val="Appelnotedebasdep"/>
        </w:rPr>
        <w:footnoteReference w:id="1"/>
      </w:r>
    </w:p>
    <w:p w14:paraId="69BA44BB" w14:textId="2685D779" w:rsidR="008351A3" w:rsidRPr="00A34362" w:rsidRDefault="00265DDA" w:rsidP="003B54BF">
      <w:pPr>
        <w:pStyle w:val="Corpsdetexte1"/>
      </w:pPr>
      <w:r w:rsidRPr="00A34362">
        <w:lastRenderedPageBreak/>
        <w:t xml:space="preserve">Dans ces journaux </w:t>
      </w:r>
      <w:r w:rsidR="00682830" w:rsidRPr="00A34362">
        <w:t>vidéo</w:t>
      </w:r>
      <w:r w:rsidRPr="00A34362">
        <w:t xml:space="preserve">, ils abordent la conception de ce circuit à travers les années. La première mention du circuit </w:t>
      </w:r>
      <w:r w:rsidR="00682830" w:rsidRPr="00A34362">
        <w:t>remonte</w:t>
      </w:r>
      <w:r w:rsidRPr="00A34362">
        <w:t xml:space="preserve"> au </w:t>
      </w:r>
      <w:r w:rsidRPr="00A34362">
        <w:rPr>
          <w:i/>
          <w:iCs/>
        </w:rPr>
        <w:t>Gerrits Tagebuch #45</w:t>
      </w:r>
      <w:r w:rsidRPr="00A34362">
        <w:t xml:space="preserve"> en janvier 2015</w:t>
      </w:r>
      <w:r w:rsidRPr="00A34362">
        <w:rPr>
          <w:rStyle w:val="Appelnotedebasdep"/>
        </w:rPr>
        <w:footnoteReference w:id="2"/>
      </w:r>
      <w:r w:rsidRPr="00A34362">
        <w:t xml:space="preserve">. On y apprend notamment leurs tests avec différents types de bobines. Comme le montre la </w:t>
      </w:r>
      <w:r w:rsidR="009D0EBC" w:rsidRPr="00A34362">
        <w:fldChar w:fldCharType="begin"/>
      </w:r>
      <w:r w:rsidR="009D0EBC" w:rsidRPr="00A34362">
        <w:instrText xml:space="preserve"> REF _Ref202177377 \h </w:instrText>
      </w:r>
      <w:r w:rsidR="009D0EBC" w:rsidRPr="00A34362">
        <w:fldChar w:fldCharType="separate"/>
      </w:r>
      <w:r w:rsidR="00131E91" w:rsidRPr="00A34362">
        <w:t>Figure 8</w:t>
      </w:r>
      <w:r w:rsidR="009D0EBC" w:rsidRPr="00A34362">
        <w:fldChar w:fldCharType="end"/>
      </w:r>
      <w:r w:rsidR="009D0EBC" w:rsidRPr="00A34362">
        <w:t xml:space="preserve">, ils ont d’abord réalisé des tests avec des bobines circulaires. Cependant, ce type de bobines rendait les véhicules instables et </w:t>
      </w:r>
      <w:r w:rsidR="00476E26" w:rsidRPr="00A34362">
        <w:t>leur mouvement</w:t>
      </w:r>
      <w:r w:rsidR="009D0EBC" w:rsidRPr="00A34362">
        <w:t xml:space="preserve"> était saccadés. Ils ont également testé en réduisant la taille des bobines afin d’avoir un écart entre le centre des champs magnétique le moins élevé possible avant de se rabattre sur </w:t>
      </w:r>
      <w:r w:rsidR="00476E26" w:rsidRPr="00A34362">
        <w:t>des bobines linéaires</w:t>
      </w:r>
      <w:r w:rsidR="009D0EBC" w:rsidRPr="00A34362">
        <w:t xml:space="preserve"> avec un réseau de Halbach à 2 dimensions pour augmenter la traction des véhicules</w:t>
      </w:r>
      <w:r w:rsidR="00476E26" w:rsidRPr="00A34362">
        <w:t xml:space="preserve"> comme visible sur la </w:t>
      </w:r>
      <w:r w:rsidR="00476E26" w:rsidRPr="00A34362">
        <w:fldChar w:fldCharType="begin"/>
      </w:r>
      <w:r w:rsidR="00476E26" w:rsidRPr="00A34362">
        <w:instrText xml:space="preserve"> REF _Ref202177760 \h </w:instrText>
      </w:r>
      <w:r w:rsidR="00476E26" w:rsidRPr="00A34362">
        <w:fldChar w:fldCharType="separate"/>
      </w:r>
      <w:r w:rsidR="00131E91" w:rsidRPr="00A34362">
        <w:t>Figure 9</w:t>
      </w:r>
      <w:r w:rsidR="00476E26" w:rsidRPr="00A34362">
        <w:fldChar w:fldCharType="end"/>
      </w:r>
      <w:r w:rsidR="00476E26" w:rsidRPr="00A34362">
        <w:t>.</w:t>
      </w:r>
      <w:r w:rsidR="00113106" w:rsidRPr="00A34362">
        <w:t xml:space="preserve"> </w:t>
      </w:r>
    </w:p>
    <w:p w14:paraId="146342EE" w14:textId="65839676" w:rsidR="00113106" w:rsidRPr="00A34362" w:rsidRDefault="00113106" w:rsidP="003B54BF">
      <w:pPr>
        <w:pStyle w:val="Corpsdetexte1"/>
      </w:pPr>
      <w:r w:rsidRPr="00A34362">
        <w:t xml:space="preserve">Grâce à tout ceci, ils ont </w:t>
      </w:r>
      <w:r w:rsidR="00682830" w:rsidRPr="00A34362">
        <w:t>pu</w:t>
      </w:r>
      <w:r w:rsidRPr="00A34362">
        <w:t xml:space="preserve"> réaliser un circuit circulaire court sur lequel ils déplaçaient un réseau de Halbach</w:t>
      </w:r>
      <w:r w:rsidR="00682830" w:rsidRPr="00A34362">
        <w:t xml:space="preserve"> (Voir </w:t>
      </w:r>
      <w:r w:rsidR="00682830" w:rsidRPr="00A34362">
        <w:fldChar w:fldCharType="begin"/>
      </w:r>
      <w:r w:rsidR="00682830" w:rsidRPr="00A34362">
        <w:instrText xml:space="preserve"> REF _Ref202178159 \h </w:instrText>
      </w:r>
      <w:r w:rsidR="00682830" w:rsidRPr="00A34362">
        <w:fldChar w:fldCharType="separate"/>
      </w:r>
      <w:r w:rsidR="00131E91" w:rsidRPr="00A34362">
        <w:t>Figure 10</w:t>
      </w:r>
      <w:r w:rsidR="00682830" w:rsidRPr="00A34362">
        <w:fldChar w:fldCharType="end"/>
      </w:r>
      <w:r w:rsidR="00682830" w:rsidRPr="00A34362">
        <w:t>).</w:t>
      </w:r>
      <w:r w:rsidR="008351A3" w:rsidRPr="00A34362">
        <w:t xml:space="preserve"> La fin de la partie technique de cette vidéo montre un petit bateau qui se déplace sur des bobines linéaires par l’action d’un joystick (Voir </w:t>
      </w:r>
      <w:r w:rsidR="008351A3" w:rsidRPr="00A34362">
        <w:fldChar w:fldCharType="begin"/>
      </w:r>
      <w:r w:rsidR="008351A3" w:rsidRPr="00A34362">
        <w:instrText xml:space="preserve"> REF _Ref202178548 \h </w:instrText>
      </w:r>
      <w:r w:rsidR="008351A3" w:rsidRPr="00A34362">
        <w:fldChar w:fldCharType="separate"/>
      </w:r>
      <w:r w:rsidR="00131E91" w:rsidRPr="00A34362">
        <w:t>Figure 11</w:t>
      </w:r>
      <w:r w:rsidR="008351A3" w:rsidRPr="00A34362">
        <w:fldChar w:fldCharType="end"/>
      </w:r>
      <w:r w:rsidR="008351A3" w:rsidRPr="00A34362">
        <w:t xml:space="preserve">). Après l’ajout d’un deuxième bateau, on peut également </w:t>
      </w:r>
      <w:r w:rsidR="00E905ED" w:rsidRPr="00A34362">
        <w:t>remarquer</w:t>
      </w:r>
      <w:r w:rsidR="008351A3" w:rsidRPr="00A34362">
        <w:t xml:space="preserve"> que </w:t>
      </w:r>
      <w:r w:rsidR="0094179F" w:rsidRPr="00A34362">
        <w:t>les deux bateaux</w:t>
      </w:r>
      <w:r w:rsidR="008351A3" w:rsidRPr="00A34362">
        <w:t xml:space="preserve"> se déplacent </w:t>
      </w:r>
      <w:r w:rsidR="00B73977" w:rsidRPr="00A34362">
        <w:t>de la même façon se qui démontre l’utilité de compartimenter des morceaux de bobines linéaires afin de ne pas déplacer plusieurs aimants en même temps.</w:t>
      </w:r>
    </w:p>
    <w:p w14:paraId="4776DF05" w14:textId="77777777" w:rsidR="00265DDA" w:rsidRPr="00A34362" w:rsidRDefault="00265DDA" w:rsidP="0015436A">
      <w:pPr>
        <w:pStyle w:val="Corpsdetexte1"/>
        <w:keepNext/>
        <w:ind w:firstLine="0"/>
        <w:jc w:val="center"/>
      </w:pPr>
      <w:r w:rsidRPr="00A34362">
        <w:drawing>
          <wp:inline distT="0" distB="0" distL="0" distR="0" wp14:anchorId="7BEF549B" wp14:editId="63B509E4">
            <wp:extent cx="4999236" cy="2245270"/>
            <wp:effectExtent l="0" t="0" r="0" b="3175"/>
            <wp:docPr id="317477088" name="Image 1" descr="Une image contenant Ingénierie électronique, Matériel d’ordinateur, Composant d’ordinateur, Appareils électronique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7088" name="Image 1" descr="Une image contenant Ingénierie électronique, Matériel d’ordinateur, Composant d’ordinateur, Appareils électroniques&#10;&#10;Le contenu généré par l’IA peut être incorrect."/>
                    <pic:cNvPicPr/>
                  </pic:nvPicPr>
                  <pic:blipFill>
                    <a:blip r:embed="rId40"/>
                    <a:stretch>
                      <a:fillRect/>
                    </a:stretch>
                  </pic:blipFill>
                  <pic:spPr>
                    <a:xfrm>
                      <a:off x="0" y="0"/>
                      <a:ext cx="5034536" cy="2261124"/>
                    </a:xfrm>
                    <a:prstGeom prst="rect">
                      <a:avLst/>
                    </a:prstGeom>
                  </pic:spPr>
                </pic:pic>
              </a:graphicData>
            </a:graphic>
          </wp:inline>
        </w:drawing>
      </w:r>
    </w:p>
    <w:p w14:paraId="100D2C39" w14:textId="4ECEDF82" w:rsidR="00265DDA" w:rsidRPr="00A34362" w:rsidRDefault="00265DDA" w:rsidP="00265DDA">
      <w:pPr>
        <w:pStyle w:val="Lgende"/>
        <w:jc w:val="both"/>
      </w:pPr>
      <w:bookmarkStart w:id="34" w:name="_Ref202177377"/>
      <w:bookmarkStart w:id="35" w:name="_Toc202182727"/>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8</w:t>
      </w:r>
      <w:r w:rsidR="00131E91" w:rsidRPr="00A34362">
        <w:fldChar w:fldCharType="end"/>
      </w:r>
      <w:bookmarkEnd w:id="34"/>
      <w:r w:rsidRPr="00A34362">
        <w:t>: Circuit de bobines circulaires du Miniatur Wunderland¨</w:t>
      </w:r>
      <w:bookmarkEnd w:id="35"/>
    </w:p>
    <w:p w14:paraId="557A082D" w14:textId="19A57A22" w:rsidR="00265DDA" w:rsidRPr="00A34362" w:rsidRDefault="00265DDA" w:rsidP="00265DDA">
      <w:pPr>
        <w:pStyle w:val="Lgende"/>
        <w:jc w:val="both"/>
      </w:pPr>
      <w:r w:rsidRPr="00A34362">
        <w:t>Source :</w:t>
      </w:r>
      <w:r w:rsidR="009D0EBC" w:rsidRPr="00A34362">
        <w:t xml:space="preserve"> Youtube.com</w:t>
      </w:r>
      <w:r w:rsidRPr="00A34362">
        <w:t xml:space="preserve"> </w:t>
      </w:r>
      <w:r w:rsidR="00F77972" w:rsidRPr="00A34362">
        <w:t>ref. URL07</w:t>
      </w:r>
    </w:p>
    <w:p w14:paraId="3E0A3CF0" w14:textId="77777777" w:rsidR="002453D7" w:rsidRPr="00A34362" w:rsidRDefault="002453D7" w:rsidP="002453D7">
      <w:pPr>
        <w:pStyle w:val="Corpsdetexte1"/>
        <w:keepNext/>
        <w:jc w:val="center"/>
      </w:pPr>
      <w:r w:rsidRPr="00A34362">
        <w:lastRenderedPageBreak/>
        <w:drawing>
          <wp:inline distT="0" distB="0" distL="0" distR="0" wp14:anchorId="6E5DA9FC" wp14:editId="1A4F18F1">
            <wp:extent cx="4554908" cy="3901494"/>
            <wp:effectExtent l="0" t="0" r="0" b="3810"/>
            <wp:docPr id="1447712335" name="Image 1" descr="Une image contenant texte, diagramme, dessi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2335" name="Image 1" descr="Une image contenant texte, diagramme, dessin, conception&#10;&#10;Le contenu généré par l’IA peut être incorrect."/>
                    <pic:cNvPicPr/>
                  </pic:nvPicPr>
                  <pic:blipFill>
                    <a:blip r:embed="rId41"/>
                    <a:stretch>
                      <a:fillRect/>
                    </a:stretch>
                  </pic:blipFill>
                  <pic:spPr>
                    <a:xfrm>
                      <a:off x="0" y="0"/>
                      <a:ext cx="4557420" cy="3903646"/>
                    </a:xfrm>
                    <a:prstGeom prst="rect">
                      <a:avLst/>
                    </a:prstGeom>
                  </pic:spPr>
                </pic:pic>
              </a:graphicData>
            </a:graphic>
          </wp:inline>
        </w:drawing>
      </w:r>
    </w:p>
    <w:p w14:paraId="29D08CD8" w14:textId="17B825C7" w:rsidR="002453D7" w:rsidRPr="00A34362" w:rsidRDefault="002453D7" w:rsidP="002453D7">
      <w:pPr>
        <w:pStyle w:val="Lgende"/>
      </w:pPr>
      <w:bookmarkStart w:id="36" w:name="_Ref202177760"/>
      <w:bookmarkStart w:id="37" w:name="_Toc202182728"/>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9</w:t>
      </w:r>
      <w:r w:rsidR="00131E91" w:rsidRPr="00A34362">
        <w:fldChar w:fldCharType="end"/>
      </w:r>
      <w:bookmarkEnd w:id="36"/>
      <w:r w:rsidRPr="00A34362">
        <w:t>: Réseau de Halbach et bobines linéaires du Miniatur Wunderland</w:t>
      </w:r>
      <w:bookmarkEnd w:id="37"/>
    </w:p>
    <w:p w14:paraId="40B80326" w14:textId="7069E33B" w:rsidR="002453D7" w:rsidRPr="00A34362" w:rsidRDefault="0094179F" w:rsidP="002453D7">
      <w:pPr>
        <w:pStyle w:val="Lgende"/>
      </w:pPr>
      <w:r w:rsidRPr="00A34362">
        <w:t>Source:</w:t>
      </w:r>
      <w:r w:rsidR="002453D7" w:rsidRPr="00A34362">
        <w:t xml:space="preserve"> Youtube.com </w:t>
      </w:r>
      <w:r w:rsidR="00F77972" w:rsidRPr="00A34362">
        <w:t>ref. URL07</w:t>
      </w:r>
    </w:p>
    <w:p w14:paraId="78E7F361" w14:textId="77777777" w:rsidR="00682830" w:rsidRPr="00A34362" w:rsidRDefault="00682830" w:rsidP="00682830">
      <w:pPr>
        <w:pStyle w:val="Lgende"/>
        <w:keepNext/>
        <w:jc w:val="both"/>
      </w:pPr>
      <w:r w:rsidRPr="00A34362">
        <w:drawing>
          <wp:inline distT="0" distB="0" distL="0" distR="0" wp14:anchorId="0426BE63" wp14:editId="57ED03FD">
            <wp:extent cx="5940425" cy="3116580"/>
            <wp:effectExtent l="0" t="0" r="3175" b="7620"/>
            <wp:docPr id="527507069" name="Image 10" descr="Une image contenant cercle, ve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7069" name="Image 10" descr="Une image contenant cercle, vert&#10;&#10;Le contenu généré par l’IA peut êtr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0425" cy="3116580"/>
                    </a:xfrm>
                    <a:prstGeom prst="rect">
                      <a:avLst/>
                    </a:prstGeom>
                    <a:noFill/>
                    <a:ln>
                      <a:noFill/>
                    </a:ln>
                  </pic:spPr>
                </pic:pic>
              </a:graphicData>
            </a:graphic>
          </wp:inline>
        </w:drawing>
      </w:r>
    </w:p>
    <w:p w14:paraId="413612D1" w14:textId="58C937FE" w:rsidR="002453D7" w:rsidRPr="00A34362" w:rsidRDefault="00682830" w:rsidP="00682830">
      <w:pPr>
        <w:pStyle w:val="Lgende"/>
        <w:jc w:val="both"/>
      </w:pPr>
      <w:bookmarkStart w:id="38" w:name="_Ref202178159"/>
      <w:bookmarkStart w:id="39" w:name="_Toc202182729"/>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0</w:t>
      </w:r>
      <w:r w:rsidR="00131E91" w:rsidRPr="00A34362">
        <w:fldChar w:fldCharType="end"/>
      </w:r>
      <w:bookmarkEnd w:id="38"/>
      <w:r w:rsidRPr="00A34362">
        <w:t>: Réseau de Halbach se déplaçant sur des bobines linéaires</w:t>
      </w:r>
      <w:bookmarkEnd w:id="39"/>
    </w:p>
    <w:p w14:paraId="0FEF42EF" w14:textId="61F3F7B4" w:rsidR="00F77972" w:rsidRPr="00A34362" w:rsidRDefault="0094179F" w:rsidP="00682830">
      <w:pPr>
        <w:pStyle w:val="Lgende"/>
        <w:jc w:val="both"/>
      </w:pPr>
      <w:r w:rsidRPr="00A34362">
        <w:t>Source:</w:t>
      </w:r>
      <w:r w:rsidR="00682830" w:rsidRPr="00A34362">
        <w:t xml:space="preserve"> Youtube.com </w:t>
      </w:r>
      <w:r w:rsidR="00F77972" w:rsidRPr="00A34362">
        <w:t>ref. URL07</w:t>
      </w:r>
    </w:p>
    <w:p w14:paraId="1758D30F" w14:textId="77777777" w:rsidR="00382F99" w:rsidRPr="00A34362" w:rsidRDefault="00382F99" w:rsidP="00382F99">
      <w:pPr>
        <w:pStyle w:val="Lgende"/>
        <w:keepNext/>
        <w:jc w:val="both"/>
      </w:pPr>
      <w:r w:rsidRPr="00A34362">
        <w:lastRenderedPageBreak/>
        <w:drawing>
          <wp:inline distT="0" distB="0" distL="0" distR="0" wp14:anchorId="0BDBB8EB" wp14:editId="42CD542E">
            <wp:extent cx="5940425" cy="3342005"/>
            <wp:effectExtent l="0" t="0" r="3175" b="0"/>
            <wp:docPr id="993593432" name="Image 11" descr="Une image contenant Dessin d’enfant, circuit, Appareils électroniques,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93432" name="Image 11" descr="Une image contenant Dessin d’enfant, circuit, Appareils électroniques, art&#10;&#10;Le contenu généré par l’IA peut êtr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425" cy="3342005"/>
                    </a:xfrm>
                    <a:prstGeom prst="rect">
                      <a:avLst/>
                    </a:prstGeom>
                    <a:noFill/>
                    <a:ln>
                      <a:noFill/>
                    </a:ln>
                  </pic:spPr>
                </pic:pic>
              </a:graphicData>
            </a:graphic>
          </wp:inline>
        </w:drawing>
      </w:r>
    </w:p>
    <w:p w14:paraId="163EC767" w14:textId="2945E2DD" w:rsidR="002453D7" w:rsidRPr="00A34362" w:rsidRDefault="00382F99" w:rsidP="00382F99">
      <w:pPr>
        <w:pStyle w:val="Lgende"/>
        <w:jc w:val="both"/>
      </w:pPr>
      <w:bookmarkStart w:id="40" w:name="_Ref202178548"/>
      <w:bookmarkStart w:id="41" w:name="_Toc20218273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1</w:t>
      </w:r>
      <w:r w:rsidR="00131E91" w:rsidRPr="00A34362">
        <w:fldChar w:fldCharType="end"/>
      </w:r>
      <w:bookmarkEnd w:id="40"/>
      <w:r w:rsidRPr="00A34362">
        <w:t>: Proof of Concept du Miniatur Wunderland sur les bobines linéaires</w:t>
      </w:r>
      <w:r w:rsidRPr="00A34362">
        <w:br/>
        <w:t>Source : Youtube.com ref. URL07</w:t>
      </w:r>
      <w:bookmarkEnd w:id="41"/>
    </w:p>
    <w:p w14:paraId="22A22466" w14:textId="77777777" w:rsidR="00382F99" w:rsidRPr="00A34362" w:rsidRDefault="00382F99" w:rsidP="00265DDA">
      <w:pPr>
        <w:pStyle w:val="Lgende"/>
        <w:jc w:val="both"/>
      </w:pPr>
    </w:p>
    <w:p w14:paraId="61E011AD" w14:textId="77777777" w:rsidR="00382F99" w:rsidRPr="00A34362" w:rsidRDefault="00382F99" w:rsidP="00265DDA">
      <w:pPr>
        <w:pStyle w:val="Lgende"/>
        <w:jc w:val="both"/>
      </w:pPr>
    </w:p>
    <w:p w14:paraId="04168244" w14:textId="77777777" w:rsidR="004D4B87" w:rsidRPr="00A34362" w:rsidRDefault="003B54BF" w:rsidP="0015436A">
      <w:pPr>
        <w:pStyle w:val="Corpsdetexte1"/>
        <w:keepNext/>
        <w:ind w:firstLine="0"/>
        <w:jc w:val="center"/>
      </w:pPr>
      <w:r w:rsidRPr="00A34362">
        <w:drawing>
          <wp:inline distT="0" distB="0" distL="0" distR="0" wp14:anchorId="573E04C4" wp14:editId="2200E2A3">
            <wp:extent cx="4683096" cy="2696328"/>
            <wp:effectExtent l="0" t="0" r="3810" b="8890"/>
            <wp:docPr id="194036815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0388" cy="2712041"/>
                    </a:xfrm>
                    <a:prstGeom prst="rect">
                      <a:avLst/>
                    </a:prstGeom>
                    <a:noFill/>
                    <a:ln>
                      <a:noFill/>
                    </a:ln>
                  </pic:spPr>
                </pic:pic>
              </a:graphicData>
            </a:graphic>
          </wp:inline>
        </w:drawing>
      </w:r>
    </w:p>
    <w:p w14:paraId="06DDDF9F" w14:textId="1A60126E" w:rsidR="000D7B3F" w:rsidRPr="00A34362" w:rsidRDefault="004D4B87" w:rsidP="004D4B87">
      <w:pPr>
        <w:pStyle w:val="Lgende"/>
      </w:pPr>
      <w:bookmarkStart w:id="42" w:name="_Ref202058728"/>
      <w:bookmarkStart w:id="43" w:name="_Toc202182731"/>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2</w:t>
      </w:r>
      <w:r w:rsidR="00131E91" w:rsidRPr="00A34362">
        <w:fldChar w:fldCharType="end"/>
      </w:r>
      <w:bookmarkEnd w:id="42"/>
      <w:r w:rsidRPr="00A34362">
        <w:t>: Réseau de Halbach sous les voitures de Miniatur Wunderland.</w:t>
      </w:r>
      <w:bookmarkEnd w:id="43"/>
      <w:r w:rsidRPr="00A34362">
        <w:t xml:space="preserve"> </w:t>
      </w:r>
    </w:p>
    <w:p w14:paraId="1A1A92D8" w14:textId="6BCF0769" w:rsidR="003B54BF" w:rsidRPr="00A34362" w:rsidRDefault="004D4B87" w:rsidP="004D4B87">
      <w:pPr>
        <w:pStyle w:val="Lgende"/>
      </w:pPr>
      <w:r w:rsidRPr="00A34362">
        <w:t>Source: YouTube.com ref. URL0</w:t>
      </w:r>
      <w:r w:rsidR="00F77972" w:rsidRPr="00A34362">
        <w:t>8</w:t>
      </w:r>
      <w:r w:rsidRPr="00A34362">
        <w:t>.</w:t>
      </w:r>
    </w:p>
    <w:p w14:paraId="5F66F3DC" w14:textId="77777777" w:rsidR="003B54BF" w:rsidRPr="00A34362" w:rsidRDefault="003B54BF" w:rsidP="003B54BF">
      <w:pPr>
        <w:pStyle w:val="Corpsdetexte1"/>
      </w:pPr>
    </w:p>
    <w:p w14:paraId="13855999" w14:textId="77777777" w:rsidR="004D4B87" w:rsidRPr="00A34362" w:rsidRDefault="004D4B87" w:rsidP="003E47B3">
      <w:pPr>
        <w:pStyle w:val="Corpsdetexte1"/>
        <w:keepNext/>
        <w:jc w:val="center"/>
      </w:pPr>
      <w:r w:rsidRPr="00A34362">
        <w:lastRenderedPageBreak/>
        <w:drawing>
          <wp:inline distT="0" distB="0" distL="0" distR="0" wp14:anchorId="0603EFDB" wp14:editId="31B632CF">
            <wp:extent cx="5271249" cy="3200400"/>
            <wp:effectExtent l="0" t="0" r="5715" b="0"/>
            <wp:docPr id="84369903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13" cy="3220292"/>
                    </a:xfrm>
                    <a:prstGeom prst="rect">
                      <a:avLst/>
                    </a:prstGeom>
                    <a:noFill/>
                    <a:ln>
                      <a:noFill/>
                    </a:ln>
                  </pic:spPr>
                </pic:pic>
              </a:graphicData>
            </a:graphic>
          </wp:inline>
        </w:drawing>
      </w:r>
    </w:p>
    <w:p w14:paraId="75B4FDE8" w14:textId="49660723" w:rsidR="000D7B3F" w:rsidRPr="00A34362" w:rsidRDefault="004D4B87" w:rsidP="004D4B87">
      <w:pPr>
        <w:pStyle w:val="Lgende"/>
      </w:pPr>
      <w:bookmarkStart w:id="44" w:name="_Ref202058748"/>
      <w:bookmarkStart w:id="45" w:name="_Toc202182732"/>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3</w:t>
      </w:r>
      <w:r w:rsidR="00131E91" w:rsidRPr="00A34362">
        <w:fldChar w:fldCharType="end"/>
      </w:r>
      <w:bookmarkEnd w:id="44"/>
      <w:r w:rsidRPr="00A34362">
        <w:t>: Circuit imprimé du circuit de Miniatur Wunderland.</w:t>
      </w:r>
      <w:bookmarkEnd w:id="45"/>
      <w:r w:rsidRPr="00A34362">
        <w:t xml:space="preserve"> </w:t>
      </w:r>
    </w:p>
    <w:p w14:paraId="727B7A1A" w14:textId="01E9B586" w:rsidR="004D4B87" w:rsidRPr="00A34362" w:rsidRDefault="0094179F" w:rsidP="004D4B87">
      <w:pPr>
        <w:pStyle w:val="Lgende"/>
      </w:pPr>
      <w:r w:rsidRPr="00A34362">
        <w:t>Source :</w:t>
      </w:r>
      <w:r w:rsidR="004D4B87" w:rsidRPr="00A34362">
        <w:t xml:space="preserve"> YouTube.com ref. URL08.</w:t>
      </w:r>
    </w:p>
    <w:p w14:paraId="523AB3BA" w14:textId="7E8D971B" w:rsidR="000701BC" w:rsidRPr="00A34362" w:rsidRDefault="000701BC" w:rsidP="000701BC">
      <w:pPr>
        <w:pStyle w:val="Corpsdetexte1"/>
      </w:pPr>
      <w:r w:rsidRPr="00A34362">
        <w:t xml:space="preserve">Au fil des journaux, on peut apercevoir le projet quelques fois. On peut noter particulièrement le </w:t>
      </w:r>
      <w:r w:rsidRPr="00A34362">
        <w:rPr>
          <w:i/>
          <w:iCs/>
        </w:rPr>
        <w:t>Gerrits Tagebuch #71</w:t>
      </w:r>
      <w:r w:rsidRPr="00A34362">
        <w:t xml:space="preserve"> dans lequel on peut apercevoir l’assemblage d’un prototype de contrôleur de circuit, un morceau de circuit en bobines linéaires, ainsi que des voitures de Formule 1 assemblées avec leurs réseaux de Halbach. On peut également y voir des voitures de Formule 1 tourner sur un petit circuit</w:t>
      </w:r>
      <w:r w:rsidR="00EC79DD" w:rsidRPr="00A34362">
        <w:t xml:space="preserve">. On peut remarquer que le mouvement de ces </w:t>
      </w:r>
      <w:r w:rsidR="00137CF9" w:rsidRPr="00A34362">
        <w:t>voitures est très fluide et que ceci serait l’idéal dans le cadre de ce projet.</w:t>
      </w:r>
      <w:r w:rsidR="00137CF9" w:rsidRPr="00A34362">
        <w:rPr>
          <w:rStyle w:val="Appelnotedebasdep"/>
        </w:rPr>
        <w:t xml:space="preserve"> </w:t>
      </w:r>
      <w:r w:rsidR="00137CF9" w:rsidRPr="00A34362">
        <w:rPr>
          <w:rStyle w:val="Appelnotedebasdep"/>
        </w:rPr>
        <w:footnoteReference w:id="3"/>
      </w:r>
    </w:p>
    <w:p w14:paraId="5011DFF7" w14:textId="3F05BF08" w:rsidR="00137CF9" w:rsidRPr="00A34362" w:rsidRDefault="00137CF9" w:rsidP="000701BC">
      <w:pPr>
        <w:pStyle w:val="Corpsdetexte1"/>
      </w:pPr>
      <w:r w:rsidRPr="00A34362">
        <w:t xml:space="preserve">Dans le </w:t>
      </w:r>
      <w:r w:rsidRPr="00A34362">
        <w:rPr>
          <w:i/>
          <w:iCs/>
        </w:rPr>
        <w:t>Gerrits Tagebuch #82</w:t>
      </w:r>
      <w:r w:rsidRPr="00A34362">
        <w:t>, on en apprend plus sur la façon dont il réalise le déplacement des voitures. Ils p</w:t>
      </w:r>
      <w:r w:rsidR="00DE1F65" w:rsidRPr="00A34362">
        <w:t>arlent de la façon dont ils peuvent détecter une voiture grâce à des capteurs à effet Hall. Ceci permet d’avoir un résultat lors du changement du champ magnétique. Couplé à la direction de la perturbation, ils peuvent grâce à ceci déterminer la direction de la voiture par rapport aux différents cycles de perturbation. Ceci pourrait être une solution afin de pouvoir situer les pièces sur notre plateau et pourrait représenter une amélioration à apporter à ce projet.</w:t>
      </w:r>
      <w:r w:rsidR="00DE1F65" w:rsidRPr="00A34362">
        <w:rPr>
          <w:rStyle w:val="Appelnotedebasdep"/>
        </w:rPr>
        <w:footnoteReference w:id="4"/>
      </w:r>
    </w:p>
    <w:p w14:paraId="0AB7F8E3" w14:textId="0E7C14E9" w:rsidR="004D4B87" w:rsidRPr="00A34362" w:rsidRDefault="00DE1F65" w:rsidP="00DE1F65">
      <w:pPr>
        <w:pStyle w:val="Corpsdetexte1"/>
      </w:pPr>
      <w:r w:rsidRPr="00A34362">
        <w:t xml:space="preserve">La dernière vidéo de développement de ce projet se passe en </w:t>
      </w:r>
      <w:r w:rsidR="006C1B15" w:rsidRPr="00A34362">
        <w:t>avril</w:t>
      </w:r>
      <w:r w:rsidR="000701BC" w:rsidRPr="00A34362">
        <w:t xml:space="preserve"> 2024</w:t>
      </w:r>
      <w:r w:rsidRPr="00A34362">
        <w:t xml:space="preserve"> dans le </w:t>
      </w:r>
      <w:r w:rsidRPr="00A34362">
        <w:rPr>
          <w:i/>
          <w:iCs/>
        </w:rPr>
        <w:t>Gerrits Tagebuch #95</w:t>
      </w:r>
      <w:r w:rsidRPr="00A34362">
        <w:t xml:space="preserve">. Cette vidéo nous montre la finalité du projet avec les tests effectués avant la mise en service officielle ainsi qu’un récapitulatif de ce qui a été accompli. On peut y voir avec détail </w:t>
      </w:r>
      <w:r w:rsidRPr="00A34362">
        <w:lastRenderedPageBreak/>
        <w:t>le réseau de Halbach réalisé sous les véhicules (</w:t>
      </w:r>
      <w:r w:rsidRPr="00A34362">
        <w:fldChar w:fldCharType="begin"/>
      </w:r>
      <w:r w:rsidRPr="00A34362">
        <w:instrText xml:space="preserve"> REF _Ref202058728 \h </w:instrText>
      </w:r>
      <w:r w:rsidRPr="00A34362">
        <w:fldChar w:fldCharType="separate"/>
      </w:r>
      <w:r w:rsidR="00131E91" w:rsidRPr="00A34362">
        <w:t>Figure 12</w:t>
      </w:r>
      <w:r w:rsidRPr="00A34362">
        <w:fldChar w:fldCharType="end"/>
      </w:r>
      <w:r w:rsidRPr="00A34362">
        <w:t>) ainsi que le circuit en lui-même avec les morceaux de bobines linéaires (</w:t>
      </w:r>
      <w:r w:rsidRPr="00A34362">
        <w:fldChar w:fldCharType="begin"/>
      </w:r>
      <w:r w:rsidRPr="00A34362">
        <w:instrText xml:space="preserve"> REF _Ref202058748 \h </w:instrText>
      </w:r>
      <w:r w:rsidRPr="00A34362">
        <w:fldChar w:fldCharType="separate"/>
      </w:r>
      <w:r w:rsidR="00131E91" w:rsidRPr="00A34362">
        <w:t>Figure 13</w:t>
      </w:r>
      <w:r w:rsidRPr="00A34362">
        <w:fldChar w:fldCharType="end"/>
      </w:r>
      <w:r w:rsidRPr="00A34362">
        <w:t>).</w:t>
      </w:r>
      <w:r w:rsidRPr="00A34362">
        <w:rPr>
          <w:rStyle w:val="Appelnotedebasdep"/>
        </w:rPr>
        <w:footnoteReference w:id="5"/>
      </w:r>
    </w:p>
    <w:p w14:paraId="796298E3" w14:textId="6693FB33" w:rsidR="00137CF9" w:rsidRPr="00A34362" w:rsidRDefault="00A454B3" w:rsidP="00A454B3">
      <w:pPr>
        <w:pStyle w:val="Titre2"/>
      </w:pPr>
      <w:r w:rsidRPr="00A34362">
        <w:t>Autre méthode de déplacement</w:t>
      </w:r>
    </w:p>
    <w:p w14:paraId="6B1BEF0C" w14:textId="6EE80732" w:rsidR="00A454B3" w:rsidRPr="00A34362" w:rsidRDefault="00A454B3" w:rsidP="00A454B3">
      <w:pPr>
        <w:pStyle w:val="Corpsdetexte15interligne"/>
      </w:pPr>
      <w:r w:rsidRPr="00A34362">
        <w:t xml:space="preserve">Lors de mes recherches, </w:t>
      </w:r>
      <w:r w:rsidR="000D0CCF" w:rsidRPr="00A34362">
        <w:t xml:space="preserve">j’ai rencontré une méthode bien plus intéressante que celle qui m’était imposée lors </w:t>
      </w:r>
      <w:r w:rsidR="00E174CD" w:rsidRPr="00A34362">
        <w:t xml:space="preserve">de ce projet. Le </w:t>
      </w:r>
      <w:r w:rsidR="0015436A" w:rsidRPr="00A34362">
        <w:t>Miko Chess</w:t>
      </w:r>
      <w:r w:rsidR="00E174CD" w:rsidRPr="00A34362">
        <w:t>,</w:t>
      </w:r>
      <w:r w:rsidR="003F2AEB" w:rsidRPr="00A34362">
        <w:t xml:space="preserve"> aussi </w:t>
      </w:r>
      <w:r w:rsidR="00A34362" w:rsidRPr="00A34362">
        <w:t>appelé</w:t>
      </w:r>
      <w:r w:rsidR="003F2AEB" w:rsidRPr="00A34362">
        <w:t xml:space="preserve"> SquareOff, a été créé par </w:t>
      </w:r>
      <w:r w:rsidR="00EC354C" w:rsidRPr="00A34362">
        <w:t xml:space="preserve">une startup nommée InfiVention Technologies lors d’un </w:t>
      </w:r>
      <w:r w:rsidR="00A34362" w:rsidRPr="00A34362">
        <w:t>Kickstarter</w:t>
      </w:r>
      <w:r w:rsidR="00EC354C" w:rsidRPr="00A34362">
        <w:t xml:space="preserve"> d</w:t>
      </w:r>
      <w:r w:rsidR="00BF066F" w:rsidRPr="00A34362">
        <w:t>e 2016</w:t>
      </w:r>
      <w:r w:rsidR="00D62DF7" w:rsidRPr="00A34362">
        <w:t>.</w:t>
      </w:r>
      <w:r w:rsidR="00D62DF7" w:rsidRPr="00A34362">
        <w:rPr>
          <w:rStyle w:val="Appelnotedebasdep"/>
        </w:rPr>
        <w:footnoteReference w:id="6"/>
      </w:r>
      <w:r w:rsidR="00A34362" w:rsidRPr="00A34362">
        <w:t xml:space="preserve"> Il a depuis été décliné sous plusieurs autres versions et est actuellement accessible sur le site de Miko.</w:t>
      </w:r>
    </w:p>
    <w:p w14:paraId="404458AA" w14:textId="77777777" w:rsidR="0015436A" w:rsidRPr="00A34362" w:rsidRDefault="0015436A" w:rsidP="0015436A">
      <w:pPr>
        <w:pStyle w:val="Corpsdetexte1"/>
        <w:keepNext/>
        <w:ind w:firstLine="0"/>
        <w:jc w:val="center"/>
      </w:pPr>
      <w:r w:rsidRPr="00A34362">
        <w:drawing>
          <wp:inline distT="0" distB="0" distL="0" distR="0" wp14:anchorId="65B0D4EA" wp14:editId="6423FAAA">
            <wp:extent cx="4810759" cy="3143250"/>
            <wp:effectExtent l="0" t="0" r="9525" b="0"/>
            <wp:docPr id="91025191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1919" name="Image 9"/>
                    <pic:cNvPicPr>
                      <a:picLocks noChangeAspect="1" noChangeArrowheads="1"/>
                    </pic:cNvPicPr>
                  </pic:nvPicPr>
                  <pic:blipFill rotWithShape="1">
                    <a:blip r:embed="rId46">
                      <a:extLst>
                        <a:ext uri="{28A0092B-C50C-407E-A947-70E740481C1C}">
                          <a14:useLocalDpi xmlns:a14="http://schemas.microsoft.com/office/drawing/2010/main" val="0"/>
                        </a:ext>
                      </a:extLst>
                    </a:blip>
                    <a:srcRect t="17820" b="16842"/>
                    <a:stretch>
                      <a:fillRect/>
                    </a:stretch>
                  </pic:blipFill>
                  <pic:spPr bwMode="auto">
                    <a:xfrm>
                      <a:off x="0" y="0"/>
                      <a:ext cx="4811071" cy="3143454"/>
                    </a:xfrm>
                    <a:prstGeom prst="rect">
                      <a:avLst/>
                    </a:prstGeom>
                    <a:noFill/>
                    <a:ln>
                      <a:noFill/>
                    </a:ln>
                    <a:extLst>
                      <a:ext uri="{53640926-AAD7-44D8-BBD7-CCE9431645EC}">
                        <a14:shadowObscured xmlns:a14="http://schemas.microsoft.com/office/drawing/2010/main"/>
                      </a:ext>
                    </a:extLst>
                  </pic:spPr>
                </pic:pic>
              </a:graphicData>
            </a:graphic>
          </wp:inline>
        </w:drawing>
      </w:r>
    </w:p>
    <w:p w14:paraId="190A39D7" w14:textId="3D71B4E5" w:rsidR="0015436A" w:rsidRPr="00A34362" w:rsidRDefault="0015436A" w:rsidP="0015436A">
      <w:pPr>
        <w:pStyle w:val="Lgende"/>
      </w:pPr>
      <w:r w:rsidRPr="00A34362">
        <w:t xml:space="preserve">Figure </w:t>
      </w:r>
      <w:r w:rsidRPr="00A34362">
        <w:fldChar w:fldCharType="begin"/>
      </w:r>
      <w:r w:rsidRPr="00A34362">
        <w:instrText xml:space="preserve"> SEQ Figure \* ARABIC </w:instrText>
      </w:r>
      <w:r w:rsidRPr="00A34362">
        <w:fldChar w:fldCharType="separate"/>
      </w:r>
      <w:r w:rsidR="00A34362">
        <w:rPr>
          <w:noProof/>
        </w:rPr>
        <w:t>14</w:t>
      </w:r>
      <w:r w:rsidRPr="00A34362">
        <w:fldChar w:fldCharType="end"/>
      </w:r>
      <w:r w:rsidRPr="00A34362">
        <w:t xml:space="preserve">: Echiquier automatique de Miko (Miko Chess). </w:t>
      </w:r>
    </w:p>
    <w:p w14:paraId="10D1B2C2" w14:textId="08197C29" w:rsidR="00A34362" w:rsidRPr="00A34362" w:rsidRDefault="0015436A" w:rsidP="00A34362">
      <w:pPr>
        <w:pStyle w:val="Lgende"/>
      </w:pPr>
      <w:r w:rsidRPr="00A34362">
        <w:t>Source : Site official du produit Miko Chess ref. URL09.</w:t>
      </w:r>
    </w:p>
    <w:p w14:paraId="684632D5" w14:textId="56C8BF9F" w:rsidR="00A34362" w:rsidRDefault="00A34362" w:rsidP="00A34362">
      <w:pPr>
        <w:pStyle w:val="Corpsdetexte1"/>
      </w:pPr>
      <w:r w:rsidRPr="00A34362">
        <w:t>J’ai découvert la vidéo d’un Youtuber appelé “CanWeFixThat” qui répare cet appareil ce qui m’a permis de voir à l’intérieur de ce plateau de jeu.</w:t>
      </w:r>
      <w:r w:rsidRPr="00A34362">
        <w:rPr>
          <w:rStyle w:val="Appelnotedebasdep"/>
        </w:rPr>
        <w:footnoteReference w:id="7"/>
      </w:r>
      <w:r w:rsidRPr="00A34362">
        <w:t xml:space="preserve"> On peut y voir un système très simple mais fonctionnant de manière bien plus efficace et </w:t>
      </w:r>
      <w:r>
        <w:t xml:space="preserve">dont la consommation énergétique est sûrement bien plus faible. </w:t>
      </w:r>
    </w:p>
    <w:p w14:paraId="0BD64F66" w14:textId="77777777" w:rsidR="00A34362" w:rsidRDefault="00A34362" w:rsidP="00A34362">
      <w:pPr>
        <w:pStyle w:val="Corpsdetexte1"/>
        <w:keepNext/>
        <w:ind w:firstLine="0"/>
        <w:jc w:val="center"/>
      </w:pPr>
      <w:r>
        <w:rPr>
          <w:noProof/>
        </w:rPr>
        <w:lastRenderedPageBreak/>
        <w:drawing>
          <wp:inline distT="0" distB="0" distL="0" distR="0" wp14:anchorId="0F6EEAB0" wp14:editId="6F4BC797">
            <wp:extent cx="5454502" cy="4308794"/>
            <wp:effectExtent l="0" t="0" r="0" b="0"/>
            <wp:docPr id="1119804344" name="Image 2" descr="Une image contenant intérieur, métal, rack&#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04344" name="Image 2" descr="Une image contenant intérieur, métal, rack&#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5461345" cy="4314199"/>
                    </a:xfrm>
                    <a:prstGeom prst="rect">
                      <a:avLst/>
                    </a:prstGeom>
                  </pic:spPr>
                </pic:pic>
              </a:graphicData>
            </a:graphic>
          </wp:inline>
        </w:drawing>
      </w:r>
    </w:p>
    <w:p w14:paraId="154BBBE6" w14:textId="5E2CC535" w:rsidR="00A34362" w:rsidRDefault="00A34362" w:rsidP="00A34362">
      <w:pPr>
        <w:pStyle w:val="Lgende"/>
      </w:pPr>
      <w:bookmarkStart w:id="46" w:name="_Ref205824761"/>
      <w:bookmarkStart w:id="47" w:name="_Ref205824775"/>
      <w:r>
        <w:t xml:space="preserve">Figure </w:t>
      </w:r>
      <w:r>
        <w:fldChar w:fldCharType="begin"/>
      </w:r>
      <w:r>
        <w:instrText xml:space="preserve"> SEQ Figure \* ARABIC </w:instrText>
      </w:r>
      <w:r>
        <w:fldChar w:fldCharType="separate"/>
      </w:r>
      <w:r>
        <w:rPr>
          <w:noProof/>
        </w:rPr>
        <w:t>15</w:t>
      </w:r>
      <w:r>
        <w:fldChar w:fldCharType="end"/>
      </w:r>
      <w:bookmarkEnd w:id="47"/>
      <w:r>
        <w:t>: Intérieur du plateau de jeu SquareOff</w:t>
      </w:r>
      <w:bookmarkEnd w:id="46"/>
    </w:p>
    <w:p w14:paraId="38656C6C" w14:textId="113C7BFB" w:rsidR="00A34362" w:rsidRDefault="00A34362" w:rsidP="00A34362">
      <w:pPr>
        <w:pStyle w:val="Lgende"/>
      </w:pPr>
      <w:r>
        <w:t>Source : Youtube.com ref.URL11</w:t>
      </w:r>
    </w:p>
    <w:p w14:paraId="67FF0D24" w14:textId="1341DACA" w:rsidR="00AB1282" w:rsidRDefault="00AB1282" w:rsidP="00AB1282">
      <w:pPr>
        <w:pStyle w:val="Corpsdetexte1"/>
      </w:pPr>
      <w:r>
        <w:t xml:space="preserve">On peut voir sur la </w:t>
      </w:r>
      <w:r>
        <w:fldChar w:fldCharType="begin"/>
      </w:r>
      <w:r>
        <w:instrText xml:space="preserve"> REF _Ref205824775 \h </w:instrText>
      </w:r>
      <w:r>
        <w:fldChar w:fldCharType="separate"/>
      </w:r>
      <w:r>
        <w:t xml:space="preserve">Figure </w:t>
      </w:r>
      <w:r>
        <w:rPr>
          <w:noProof/>
        </w:rPr>
        <w:t>15</w:t>
      </w:r>
      <w:r>
        <w:fldChar w:fldCharType="end"/>
      </w:r>
      <w:r>
        <w:t xml:space="preserve"> l’intérieur du plateau et y voir la simplicité de l’application. A gauche, nous avons de haut en bas une batterie et une carte de contrôle</w:t>
      </w:r>
      <w:r w:rsidR="00416679">
        <w:t>. Le reste du plateau est constitué de moteurs pas à pas agencé pour déplacer sur deux axes un électroaimant puissant qui permettra de déplacer les pièces librement sur le plateau. Le déplacement étant similaire à celui de la tête d’une imprimante 3D, le développement de nouveaux mouvements sont bien plus simple que la manipulation de champs magnétiques.</w:t>
      </w:r>
    </w:p>
    <w:p w14:paraId="40F780CA" w14:textId="1D02B138" w:rsidR="00416679" w:rsidRPr="00A34362" w:rsidRDefault="00416679" w:rsidP="00AB1282">
      <w:pPr>
        <w:pStyle w:val="Corpsdetexte1"/>
      </w:pPr>
      <w:r>
        <w:t xml:space="preserve">Cependant, mon projet n’étant pas axé sur la recherche de solution mais l’amélioration de bobines planaires, j’ai mis de côté cette solution lors de ce travail malgré qu’elle semble plus simple, abordable et moins énergivore. </w:t>
      </w:r>
    </w:p>
    <w:p w14:paraId="30FA60BE" w14:textId="5C26F9AA" w:rsidR="00001430" w:rsidRPr="00A34362" w:rsidRDefault="00001430" w:rsidP="00001430">
      <w:pPr>
        <w:pStyle w:val="Titre1"/>
      </w:pPr>
      <w:bookmarkStart w:id="48" w:name="_Toc202182711"/>
      <w:r w:rsidRPr="00A34362">
        <w:lastRenderedPageBreak/>
        <w:t>Simulations</w:t>
      </w:r>
      <w:bookmarkEnd w:id="48"/>
    </w:p>
    <w:p w14:paraId="62CBEBCF" w14:textId="1992F53F" w:rsidR="004F7351" w:rsidRPr="00A34362" w:rsidRDefault="00B83A2E" w:rsidP="00086DF7">
      <w:pPr>
        <w:pStyle w:val="Corpsdetexte15interligne"/>
        <w:ind w:firstLine="0"/>
      </w:pPr>
      <w:r w:rsidRPr="00A34362">
        <w:t>Lors de ce projet, j’ai effectué des simulations avec le logiciel CST Microwave Studio faisant partie de CST Studio Suite.</w:t>
      </w:r>
    </w:p>
    <w:p w14:paraId="3E97E774" w14:textId="39519F90" w:rsidR="00075679" w:rsidRPr="00A34362" w:rsidRDefault="00075679" w:rsidP="00075679">
      <w:pPr>
        <w:pStyle w:val="Titre2"/>
      </w:pPr>
      <w:bookmarkStart w:id="49" w:name="_Toc202182712"/>
      <w:r w:rsidRPr="00A34362">
        <w:t>Simulation de bobines circulaires et carrées</w:t>
      </w:r>
      <w:bookmarkEnd w:id="49"/>
    </w:p>
    <w:p w14:paraId="75A6CAC1" w14:textId="62010FCC" w:rsidR="00075679" w:rsidRPr="00A34362" w:rsidRDefault="00B83A2E" w:rsidP="00075679">
      <w:pPr>
        <w:pStyle w:val="Corpsdetexte15interligne"/>
      </w:pPr>
      <w:r w:rsidRPr="00A34362">
        <w:t>J’ai tout d’abord voulu réaliser des comparaisons entre les bobines circulaires et les bobines carrées afin de confirmer le choix de Jonas STIRNEMANN lors de son travail. Afin de vérifier la règle de la main droite abordée dans le mémoire de Jonas, j’ai décidé de réaliser deux bobines différentes sur deux couches. La première aura les deux couches qui tournent dans la même direction</w:t>
      </w:r>
      <w:r w:rsidR="00B82892" w:rsidRPr="00A34362">
        <w:t xml:space="preserve"> (</w:t>
      </w:r>
      <w:r w:rsidR="00BA1005" w:rsidRPr="00A34362">
        <w:t>Conjointes comme sur les</w:t>
      </w:r>
      <w:r w:rsidR="00B82892" w:rsidRPr="00A34362">
        <w:t xml:space="preserve"> </w:t>
      </w:r>
      <w:r w:rsidR="00B82892" w:rsidRPr="00A34362">
        <w:fldChar w:fldCharType="begin"/>
      </w:r>
      <w:r w:rsidR="00B82892" w:rsidRPr="00A34362">
        <w:instrText xml:space="preserve"> REF _Ref202181260 \h </w:instrText>
      </w:r>
      <w:r w:rsidR="00B82892" w:rsidRPr="00A34362">
        <w:fldChar w:fldCharType="separate"/>
      </w:r>
      <w:r w:rsidR="00131E91" w:rsidRPr="00A34362">
        <w:t>Figure 14</w:t>
      </w:r>
      <w:r w:rsidR="00B82892" w:rsidRPr="00A34362">
        <w:fldChar w:fldCharType="end"/>
      </w:r>
      <w:r w:rsidR="00B82892" w:rsidRPr="00A34362">
        <w:t xml:space="preserve"> et </w:t>
      </w:r>
      <w:r w:rsidR="00B82892" w:rsidRPr="00A34362">
        <w:fldChar w:fldCharType="begin"/>
      </w:r>
      <w:r w:rsidR="00B82892" w:rsidRPr="00A34362">
        <w:instrText xml:space="preserve"> REF _Ref202181265 \h </w:instrText>
      </w:r>
      <w:r w:rsidR="00B82892" w:rsidRPr="00A34362">
        <w:fldChar w:fldCharType="separate"/>
      </w:r>
      <w:r w:rsidR="00131E91" w:rsidRPr="00A34362">
        <w:t>Figure 15</w:t>
      </w:r>
      <w:r w:rsidR="00B82892" w:rsidRPr="00A34362">
        <w:fldChar w:fldCharType="end"/>
      </w:r>
      <w:r w:rsidR="00B82892" w:rsidRPr="00A34362">
        <w:t xml:space="preserve">) </w:t>
      </w:r>
      <w:r w:rsidRPr="00A34362">
        <w:t>alors que la deuxième aura les deux couches qui tournent dans des directions opposées</w:t>
      </w:r>
      <w:r w:rsidR="00B82892" w:rsidRPr="00A34362">
        <w:t xml:space="preserve"> (</w:t>
      </w:r>
      <w:r w:rsidR="00BA1005" w:rsidRPr="00A34362">
        <w:t>Inversées comme sur les</w:t>
      </w:r>
      <w:r w:rsidR="00B82892" w:rsidRPr="00A34362">
        <w:t xml:space="preserve"> </w:t>
      </w:r>
      <w:r w:rsidR="00B82892" w:rsidRPr="00A34362">
        <w:fldChar w:fldCharType="begin"/>
      </w:r>
      <w:r w:rsidR="00B82892" w:rsidRPr="00A34362">
        <w:instrText xml:space="preserve"> REF _Ref202181287 \h </w:instrText>
      </w:r>
      <w:r w:rsidR="00B82892" w:rsidRPr="00A34362">
        <w:fldChar w:fldCharType="separate"/>
      </w:r>
      <w:r w:rsidR="00131E91" w:rsidRPr="00A34362">
        <w:t>Figure 16</w:t>
      </w:r>
      <w:r w:rsidR="00B82892" w:rsidRPr="00A34362">
        <w:fldChar w:fldCharType="end"/>
      </w:r>
      <w:r w:rsidR="00B82892" w:rsidRPr="00A34362">
        <w:t xml:space="preserve"> et </w:t>
      </w:r>
      <w:r w:rsidR="00B82892" w:rsidRPr="00A34362">
        <w:fldChar w:fldCharType="begin"/>
      </w:r>
      <w:r w:rsidR="00B82892" w:rsidRPr="00A34362">
        <w:instrText xml:space="preserve"> REF _Ref202181291 \h </w:instrText>
      </w:r>
      <w:r w:rsidR="00B82892" w:rsidRPr="00A34362">
        <w:fldChar w:fldCharType="separate"/>
      </w:r>
      <w:r w:rsidR="00131E91" w:rsidRPr="00A34362">
        <w:t>Figure 17</w:t>
      </w:r>
      <w:r w:rsidR="00B82892" w:rsidRPr="00A34362">
        <w:fldChar w:fldCharType="end"/>
      </w:r>
      <w:r w:rsidR="00B82892" w:rsidRPr="00A34362">
        <w:t>)</w:t>
      </w:r>
      <w:r w:rsidR="00B60618" w:rsidRPr="00A34362">
        <w:t>.</w:t>
      </w:r>
    </w:p>
    <w:p w14:paraId="0AE81C5A" w14:textId="77777777" w:rsidR="00B83A2E" w:rsidRPr="00A34362" w:rsidRDefault="00B83A2E" w:rsidP="00075679">
      <w:pPr>
        <w:pStyle w:val="Corpsdetexte15interligne"/>
      </w:pPr>
    </w:p>
    <w:p w14:paraId="269BB8EF" w14:textId="77777777" w:rsidR="00B82892" w:rsidRPr="00A34362" w:rsidRDefault="00B82892" w:rsidP="00075679">
      <w:pPr>
        <w:pStyle w:val="Corpsdetexte15interligne"/>
        <w:sectPr w:rsidR="00B82892" w:rsidRPr="00A34362">
          <w:headerReference w:type="default" r:id="rId48"/>
          <w:footerReference w:type="default" r:id="rId49"/>
          <w:pgSz w:w="11906" w:h="16838"/>
          <w:pgMar w:top="1317" w:right="1134" w:bottom="1409" w:left="1417" w:header="850" w:footer="850" w:gutter="0"/>
          <w:cols w:space="720"/>
          <w:formProt w:val="0"/>
          <w:docGrid w:linePitch="600" w:charSpace="32768"/>
        </w:sectPr>
      </w:pPr>
    </w:p>
    <w:p w14:paraId="2929B046" w14:textId="77777777" w:rsidR="00B83A2E" w:rsidRPr="00A34362" w:rsidRDefault="00B83A2E" w:rsidP="00B83A2E">
      <w:pPr>
        <w:pStyle w:val="Corpsdetexte15interligne"/>
        <w:keepNext/>
        <w:jc w:val="left"/>
      </w:pPr>
      <w:r w:rsidRPr="00A34362">
        <w:drawing>
          <wp:inline distT="0" distB="0" distL="0" distR="0" wp14:anchorId="79343216" wp14:editId="4FCA461D">
            <wp:extent cx="3239770" cy="1885682"/>
            <wp:effectExtent l="0" t="0" r="0" b="635"/>
            <wp:docPr id="250353765" name="Image 5" descr="Une image contenant cercle, capture d’écran, Caractère colo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53765" name="Image 5" descr="Une image contenant cercle, capture d’écran, Caractère coloré, ligne&#10;&#10;Le contenu généré par l’IA peut êtr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74102" cy="1905665"/>
                    </a:xfrm>
                    <a:prstGeom prst="rect">
                      <a:avLst/>
                    </a:prstGeom>
                    <a:noFill/>
                    <a:ln>
                      <a:noFill/>
                    </a:ln>
                  </pic:spPr>
                </pic:pic>
              </a:graphicData>
            </a:graphic>
          </wp:inline>
        </w:drawing>
      </w:r>
    </w:p>
    <w:p w14:paraId="02244938" w14:textId="459EB0EB" w:rsidR="00B83A2E" w:rsidRPr="00A34362" w:rsidRDefault="00B83A2E" w:rsidP="00B83A2E">
      <w:pPr>
        <w:pStyle w:val="Lgende"/>
      </w:pPr>
      <w:bookmarkStart w:id="50" w:name="_Ref202181260"/>
      <w:bookmarkStart w:id="51" w:name="_Toc20218273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6</w:t>
      </w:r>
      <w:r w:rsidR="00131E91" w:rsidRPr="00A34362">
        <w:fldChar w:fldCharType="end"/>
      </w:r>
      <w:bookmarkEnd w:id="50"/>
      <w:r w:rsidRPr="00A34362">
        <w:t xml:space="preserve"> : Vue du dessus de la bobine circulaire </w:t>
      </w:r>
      <w:r w:rsidR="00BA1005" w:rsidRPr="00A34362">
        <w:t>conjointe</w:t>
      </w:r>
      <w:bookmarkEnd w:id="51"/>
    </w:p>
    <w:p w14:paraId="1D0E7691" w14:textId="7AC06AAA" w:rsidR="00B83A2E" w:rsidRPr="00A34362" w:rsidRDefault="00B83A2E" w:rsidP="00B83A2E">
      <w:pPr>
        <w:pStyle w:val="Lgende"/>
      </w:pPr>
      <w:r w:rsidRPr="00A34362">
        <w:t>Source : Réalisé par G. Mariot sur CST</w:t>
      </w:r>
    </w:p>
    <w:p w14:paraId="2C4A4407" w14:textId="77777777" w:rsidR="00B83A2E" w:rsidRPr="00A34362" w:rsidRDefault="00B83A2E" w:rsidP="00B83A2E">
      <w:pPr>
        <w:pStyle w:val="Corpsdetexte15interligne"/>
        <w:keepNext/>
        <w:jc w:val="left"/>
      </w:pPr>
      <w:r w:rsidRPr="00A34362">
        <w:drawing>
          <wp:inline distT="0" distB="0" distL="0" distR="0" wp14:anchorId="62727465" wp14:editId="5566474D">
            <wp:extent cx="3240234" cy="1885950"/>
            <wp:effectExtent l="0" t="0" r="0" b="0"/>
            <wp:docPr id="1416423795"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3795" name="Image 4" descr="Une image contenant texte, capture d’écran, cercle, diagramme&#10;&#10;Le contenu généré par l’IA peut êtr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76993" cy="1907345"/>
                    </a:xfrm>
                    <a:prstGeom prst="rect">
                      <a:avLst/>
                    </a:prstGeom>
                    <a:noFill/>
                    <a:ln>
                      <a:noFill/>
                    </a:ln>
                  </pic:spPr>
                </pic:pic>
              </a:graphicData>
            </a:graphic>
          </wp:inline>
        </w:drawing>
      </w:r>
    </w:p>
    <w:p w14:paraId="1DD4C26E" w14:textId="0B4C35AD" w:rsidR="00B83A2E" w:rsidRPr="00A34362" w:rsidRDefault="00B83A2E" w:rsidP="00B83A2E">
      <w:pPr>
        <w:pStyle w:val="Lgende"/>
      </w:pPr>
      <w:bookmarkStart w:id="52" w:name="_Ref202181265"/>
      <w:bookmarkStart w:id="53" w:name="_Toc20218273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7</w:t>
      </w:r>
      <w:r w:rsidR="00131E91" w:rsidRPr="00A34362">
        <w:fldChar w:fldCharType="end"/>
      </w:r>
      <w:bookmarkEnd w:id="52"/>
      <w:r w:rsidRPr="00A34362">
        <w:t xml:space="preserve"> : Vue du dessous de la bobine circulaire </w:t>
      </w:r>
      <w:r w:rsidR="00BA1005" w:rsidRPr="00A34362">
        <w:t>conjointe</w:t>
      </w:r>
      <w:bookmarkEnd w:id="53"/>
    </w:p>
    <w:p w14:paraId="0633C3E4" w14:textId="77777777" w:rsidR="00B83A2E" w:rsidRPr="00A34362" w:rsidRDefault="00B83A2E" w:rsidP="00B83A2E">
      <w:pPr>
        <w:pStyle w:val="Lgende"/>
      </w:pPr>
      <w:r w:rsidRPr="00A34362">
        <w:t>Source : Réalisé par G. Mariot sur CST</w:t>
      </w:r>
    </w:p>
    <w:p w14:paraId="596F5235" w14:textId="77777777" w:rsidR="00B83A2E" w:rsidRPr="00A34362" w:rsidRDefault="00B83A2E" w:rsidP="00B83A2E">
      <w:pPr>
        <w:pStyle w:val="Corpsdetexte15interligne"/>
        <w:keepNext/>
        <w:jc w:val="left"/>
      </w:pPr>
      <w:r w:rsidRPr="00A34362">
        <w:lastRenderedPageBreak/>
        <w:drawing>
          <wp:inline distT="0" distB="0" distL="0" distR="0" wp14:anchorId="0DCBBAE0" wp14:editId="3299E801">
            <wp:extent cx="3295982" cy="1917865"/>
            <wp:effectExtent l="0" t="0" r="0" b="6350"/>
            <wp:docPr id="1733127485" name="Image 2" descr="Une image contenant capture d’écran, cercl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27485" name="Image 2" descr="Une image contenant capture d’écran, cercle, texte, diagramme&#10;&#10;Le contenu généré par l’IA peut êtr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53853" cy="1951539"/>
                    </a:xfrm>
                    <a:prstGeom prst="rect">
                      <a:avLst/>
                    </a:prstGeom>
                    <a:noFill/>
                    <a:ln>
                      <a:noFill/>
                    </a:ln>
                  </pic:spPr>
                </pic:pic>
              </a:graphicData>
            </a:graphic>
          </wp:inline>
        </w:drawing>
      </w:r>
    </w:p>
    <w:p w14:paraId="1EB1A4B7" w14:textId="120AB973" w:rsidR="00B83A2E" w:rsidRPr="00A34362" w:rsidRDefault="00B83A2E" w:rsidP="00B83A2E">
      <w:pPr>
        <w:pStyle w:val="Lgende"/>
      </w:pPr>
      <w:bookmarkStart w:id="54" w:name="_Ref202181287"/>
      <w:bookmarkStart w:id="55" w:name="_Toc202182735"/>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8</w:t>
      </w:r>
      <w:r w:rsidR="00131E91" w:rsidRPr="00A34362">
        <w:fldChar w:fldCharType="end"/>
      </w:r>
      <w:bookmarkEnd w:id="54"/>
      <w:r w:rsidRPr="00A34362">
        <w:t xml:space="preserve"> : Vue du dessous de la bobine circulaire inversée</w:t>
      </w:r>
      <w:bookmarkEnd w:id="55"/>
    </w:p>
    <w:p w14:paraId="5BF43850" w14:textId="1CF77B19" w:rsidR="00B83A2E" w:rsidRPr="00A34362" w:rsidRDefault="00B83A2E" w:rsidP="00B83A2E">
      <w:pPr>
        <w:pStyle w:val="Lgende"/>
      </w:pPr>
      <w:r w:rsidRPr="00A34362">
        <w:t>Source : Réalisé par G. Mariot sur CST</w:t>
      </w:r>
    </w:p>
    <w:p w14:paraId="7EE2103B" w14:textId="77777777" w:rsidR="00B83A2E" w:rsidRPr="00A34362" w:rsidRDefault="00B83A2E" w:rsidP="00B83A2E">
      <w:pPr>
        <w:pStyle w:val="Corpsdetexte15interligne"/>
        <w:keepNext/>
        <w:jc w:val="left"/>
      </w:pPr>
      <w:r w:rsidRPr="00A34362">
        <w:drawing>
          <wp:inline distT="0" distB="0" distL="0" distR="0" wp14:anchorId="080157E3" wp14:editId="6CB338E0">
            <wp:extent cx="3616037" cy="2104958"/>
            <wp:effectExtent l="0" t="0" r="3810" b="0"/>
            <wp:docPr id="574373494" name="Image 3" descr="Une image contenant cercl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3494" name="Image 3" descr="Une image contenant cercle, capture d’écran, diagramme, ligne&#10;&#10;Le contenu généré par l’IA peut êtr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85461" cy="2145371"/>
                    </a:xfrm>
                    <a:prstGeom prst="rect">
                      <a:avLst/>
                    </a:prstGeom>
                    <a:noFill/>
                    <a:ln>
                      <a:noFill/>
                    </a:ln>
                  </pic:spPr>
                </pic:pic>
              </a:graphicData>
            </a:graphic>
          </wp:inline>
        </w:drawing>
      </w:r>
    </w:p>
    <w:p w14:paraId="19043E37" w14:textId="70284C5F" w:rsidR="00B83A2E" w:rsidRPr="00A34362" w:rsidRDefault="00B83A2E" w:rsidP="00B83A2E">
      <w:pPr>
        <w:pStyle w:val="Lgende"/>
      </w:pPr>
      <w:bookmarkStart w:id="56" w:name="_Ref202181291"/>
      <w:bookmarkStart w:id="57" w:name="_Toc202182736"/>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19</w:t>
      </w:r>
      <w:r w:rsidR="00131E91" w:rsidRPr="00A34362">
        <w:fldChar w:fldCharType="end"/>
      </w:r>
      <w:bookmarkEnd w:id="56"/>
      <w:r w:rsidRPr="00A34362">
        <w:t xml:space="preserve"> : Vue du dessus de la bobine circulaire inversée</w:t>
      </w:r>
      <w:bookmarkEnd w:id="57"/>
    </w:p>
    <w:p w14:paraId="52D38E75" w14:textId="77777777" w:rsidR="00B83A2E" w:rsidRPr="00A34362" w:rsidRDefault="00B83A2E" w:rsidP="00B83A2E">
      <w:pPr>
        <w:pStyle w:val="Lgende"/>
      </w:pPr>
      <w:r w:rsidRPr="00A34362">
        <w:t>Source : Réalisé par G. Mariot sur CST</w:t>
      </w:r>
    </w:p>
    <w:p w14:paraId="3FDDF6C1" w14:textId="190D0D7A" w:rsidR="00B83A2E" w:rsidRPr="00A34362" w:rsidRDefault="00B83A2E" w:rsidP="00B83A2E">
      <w:pPr>
        <w:pStyle w:val="Lgende"/>
      </w:pPr>
    </w:p>
    <w:p w14:paraId="3F12601F" w14:textId="3B9F8C61" w:rsidR="00B83A2E" w:rsidRPr="00A34362" w:rsidRDefault="00B83A2E" w:rsidP="00B82892">
      <w:pPr>
        <w:pStyle w:val="Corpsdetexte15interligne"/>
        <w:ind w:firstLine="0"/>
        <w:sectPr w:rsidR="00B83A2E" w:rsidRPr="00A34362" w:rsidSect="00B82892">
          <w:type w:val="continuous"/>
          <w:pgSz w:w="11906" w:h="16838"/>
          <w:pgMar w:top="1317" w:right="1134" w:bottom="1409" w:left="1417" w:header="850" w:footer="850" w:gutter="0"/>
          <w:cols w:num="2" w:space="720"/>
          <w:formProt w:val="0"/>
          <w:docGrid w:linePitch="600" w:charSpace="32768"/>
        </w:sectPr>
      </w:pPr>
    </w:p>
    <w:p w14:paraId="7FF4ADE4" w14:textId="1ACA70E4" w:rsidR="00B83A2E" w:rsidRPr="00A34362" w:rsidRDefault="00A318DB" w:rsidP="00075679">
      <w:pPr>
        <w:pStyle w:val="Corpsdetexte15interligne"/>
      </w:pPr>
      <w:r w:rsidRPr="00A34362">
        <w:t>Dans le cas des bobines conjointes, on peut observer un champ magnétique traversant l’entièreté du substrat et rebouclant autour de nos fils</w:t>
      </w:r>
      <w:r w:rsidR="00170E7F" w:rsidRPr="00A34362">
        <w:t xml:space="preserve">, ce qui crée un champ magnétique étendu au dessus de notre substrat comme visible sur la </w:t>
      </w:r>
      <w:r w:rsidR="00170E7F" w:rsidRPr="00A34362">
        <w:fldChar w:fldCharType="begin"/>
      </w:r>
      <w:r w:rsidR="00170E7F" w:rsidRPr="00A34362">
        <w:instrText xml:space="preserve"> REF _Ref202181585 \h </w:instrText>
      </w:r>
      <w:r w:rsidR="00170E7F" w:rsidRPr="00A34362">
        <w:fldChar w:fldCharType="separate"/>
      </w:r>
      <w:r w:rsidR="00131E91" w:rsidRPr="00A34362">
        <w:t>Figure 18</w:t>
      </w:r>
      <w:r w:rsidR="00170E7F" w:rsidRPr="00A34362">
        <w:fldChar w:fldCharType="end"/>
      </w:r>
      <w:r w:rsidR="00170E7F" w:rsidRPr="00A34362">
        <w:t xml:space="preserve">. </w:t>
      </w:r>
    </w:p>
    <w:p w14:paraId="78BA90B9" w14:textId="3577AB2D" w:rsidR="00170E7F" w:rsidRPr="00A34362" w:rsidRDefault="00170E7F" w:rsidP="00075679">
      <w:pPr>
        <w:pStyle w:val="Corpsdetexte15interligne"/>
      </w:pPr>
      <w:r w:rsidRPr="00A34362">
        <w:t>Dans le cas des bobines inversées, le champ magnétique est plus fort mais est confiné entre les deux couches de notre bobine à l’intérieur de notre substrat. Ceci nous permet de confirmer la règle de la main droite. En effet, les deux fils tournant dans des directions opposées, le champ magnétique des deux couches rentrent en contact et s’accumule entre les deux fils.</w:t>
      </w:r>
    </w:p>
    <w:p w14:paraId="64E323A0" w14:textId="77777777" w:rsidR="00A318DB" w:rsidRPr="00A34362" w:rsidRDefault="00A318DB" w:rsidP="00A318DB">
      <w:pPr>
        <w:pStyle w:val="Corpsdetexte15interligne"/>
        <w:keepNext/>
      </w:pPr>
      <w:r w:rsidRPr="00A34362">
        <w:lastRenderedPageBreak/>
        <w:drawing>
          <wp:inline distT="0" distB="0" distL="0" distR="0" wp14:anchorId="04606A8A" wp14:editId="229BC1CA">
            <wp:extent cx="5219700" cy="3039757"/>
            <wp:effectExtent l="0" t="0" r="0" b="8255"/>
            <wp:docPr id="1806446781" name="Image 7"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446781" name="Image 7" descr="Une image contenant texte, capture d’écran, diagramme, Rectangle&#10;&#10;Le contenu généré par l’IA peut être incorrec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31736" cy="3046766"/>
                    </a:xfrm>
                    <a:prstGeom prst="rect">
                      <a:avLst/>
                    </a:prstGeom>
                    <a:noFill/>
                    <a:ln>
                      <a:noFill/>
                    </a:ln>
                  </pic:spPr>
                </pic:pic>
              </a:graphicData>
            </a:graphic>
          </wp:inline>
        </w:drawing>
      </w:r>
    </w:p>
    <w:p w14:paraId="51B679D6" w14:textId="77643218" w:rsidR="00A318DB" w:rsidRPr="00A34362" w:rsidRDefault="00A318DB" w:rsidP="00A318DB">
      <w:pPr>
        <w:pStyle w:val="Lgende"/>
        <w:jc w:val="both"/>
      </w:pPr>
      <w:bookmarkStart w:id="58" w:name="_Ref202181585"/>
      <w:bookmarkStart w:id="59" w:name="_Toc202182737"/>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0</w:t>
      </w:r>
      <w:r w:rsidR="00131E91" w:rsidRPr="00A34362">
        <w:fldChar w:fldCharType="end"/>
      </w:r>
      <w:bookmarkEnd w:id="58"/>
      <w:r w:rsidRPr="00A34362">
        <w:t xml:space="preserve"> : Résultat de simulation </w:t>
      </w:r>
      <w:r w:rsidR="008D1AB5" w:rsidRPr="00A34362">
        <w:t xml:space="preserve">électromagnétique </w:t>
      </w:r>
      <w:r w:rsidRPr="00A34362">
        <w:t>de la bobine circulaire conjointe</w:t>
      </w:r>
      <w:bookmarkEnd w:id="59"/>
    </w:p>
    <w:p w14:paraId="71879B8D" w14:textId="77777777" w:rsidR="00A318DB" w:rsidRPr="00A34362" w:rsidRDefault="00A318DB" w:rsidP="00A318DB">
      <w:pPr>
        <w:pStyle w:val="Corpsdetexte15interligne"/>
        <w:keepNext/>
      </w:pPr>
      <w:r w:rsidRPr="00A34362">
        <w:drawing>
          <wp:inline distT="0" distB="0" distL="0" distR="0" wp14:anchorId="01E3D7C6" wp14:editId="514BE105">
            <wp:extent cx="5086350" cy="2962099"/>
            <wp:effectExtent l="0" t="0" r="0" b="0"/>
            <wp:docPr id="407897134" name="Image 6" descr="Une image contenant texte, capture d’écran, Rectang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97134" name="Image 6" descr="Une image contenant texte, capture d’écran, Rectangle, diagramme&#10;&#10;Le contenu généré par l’IA peut êtr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96253" cy="2967866"/>
                    </a:xfrm>
                    <a:prstGeom prst="rect">
                      <a:avLst/>
                    </a:prstGeom>
                    <a:noFill/>
                    <a:ln>
                      <a:noFill/>
                    </a:ln>
                  </pic:spPr>
                </pic:pic>
              </a:graphicData>
            </a:graphic>
          </wp:inline>
        </w:drawing>
      </w:r>
    </w:p>
    <w:p w14:paraId="77AF1975" w14:textId="53139644" w:rsidR="00A318DB" w:rsidRPr="00A34362" w:rsidRDefault="00A318DB" w:rsidP="00A318DB">
      <w:pPr>
        <w:pStyle w:val="Lgende"/>
        <w:jc w:val="both"/>
      </w:pPr>
      <w:bookmarkStart w:id="60" w:name="_Toc202182738"/>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1</w:t>
      </w:r>
      <w:r w:rsidR="00131E91" w:rsidRPr="00A34362">
        <w:fldChar w:fldCharType="end"/>
      </w:r>
      <w:r w:rsidRPr="00A34362">
        <w:t xml:space="preserve"> : Résultat de simulation électromagn</w:t>
      </w:r>
      <w:r w:rsidR="008D1AB5" w:rsidRPr="00A34362">
        <w:t>éti</w:t>
      </w:r>
      <w:r w:rsidRPr="00A34362">
        <w:t>que de la bobine circulaire inversée</w:t>
      </w:r>
      <w:bookmarkEnd w:id="60"/>
    </w:p>
    <w:p w14:paraId="05D8373F" w14:textId="12DF292E" w:rsidR="00170E7F" w:rsidRPr="00A34362" w:rsidRDefault="00170E7F" w:rsidP="00A318DB">
      <w:pPr>
        <w:pStyle w:val="Lgende"/>
        <w:jc w:val="both"/>
        <w:rPr>
          <w:i w:val="0"/>
          <w:iCs w:val="0"/>
        </w:rPr>
      </w:pPr>
      <w:r w:rsidRPr="00A34362">
        <w:rPr>
          <w:i w:val="0"/>
          <w:iCs w:val="0"/>
        </w:rPr>
        <w:t>Pour mieux comprendre le choix de Jonas, j’ai réalisé les mêmes simulations avec une bobines rectangulaire</w:t>
      </w:r>
      <w:r w:rsidR="008D1AB5" w:rsidRPr="00A34362">
        <w:rPr>
          <w:i w:val="0"/>
          <w:iCs w:val="0"/>
        </w:rPr>
        <w:t xml:space="preserve"> dont les paramètres étaient le plus proche possible des bobines circulaires (à savoir : même nombre de tours, même épaisseur de fil, même espacement, etc…)</w:t>
      </w:r>
      <w:r w:rsidRPr="00A34362">
        <w:rPr>
          <w:i w:val="0"/>
          <w:iCs w:val="0"/>
        </w:rPr>
        <w:t>.</w:t>
      </w:r>
    </w:p>
    <w:p w14:paraId="7681970E" w14:textId="77777777" w:rsidR="00170E7F" w:rsidRPr="00A34362" w:rsidRDefault="00170E7F" w:rsidP="00A318DB">
      <w:pPr>
        <w:pStyle w:val="Lgende"/>
        <w:jc w:val="both"/>
        <w:rPr>
          <w:i w:val="0"/>
          <w:iCs w:val="0"/>
        </w:rPr>
        <w:sectPr w:rsidR="00170E7F" w:rsidRPr="00A34362" w:rsidSect="00B83A2E">
          <w:type w:val="continuous"/>
          <w:pgSz w:w="11906" w:h="16838"/>
          <w:pgMar w:top="1317" w:right="1134" w:bottom="1409" w:left="1417" w:header="850" w:footer="850" w:gutter="0"/>
          <w:cols w:space="720"/>
          <w:formProt w:val="0"/>
          <w:docGrid w:linePitch="600" w:charSpace="32768"/>
        </w:sectPr>
      </w:pPr>
    </w:p>
    <w:p w14:paraId="6835FB85" w14:textId="77777777" w:rsidR="007A54F7" w:rsidRPr="00A34362" w:rsidRDefault="007A54F7" w:rsidP="007A54F7">
      <w:pPr>
        <w:pStyle w:val="Lgende"/>
        <w:keepNext/>
        <w:jc w:val="both"/>
      </w:pPr>
      <w:r w:rsidRPr="00A34362">
        <w:lastRenderedPageBreak/>
        <w:drawing>
          <wp:inline distT="0" distB="0" distL="0" distR="0" wp14:anchorId="520F6B21" wp14:editId="207968B9">
            <wp:extent cx="2741295" cy="1595755"/>
            <wp:effectExtent l="0" t="0" r="1905" b="4445"/>
            <wp:docPr id="453567221" name="Image 19" descr="Une image contenant Rectangle, capture d’écran,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67221" name="Image 19" descr="Une image contenant Rectangle, capture d’écran, carré, ligne&#10;&#10;Le contenu généré par l’IA peut êtr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79FF0577" w14:textId="20FCC75A" w:rsidR="007A54F7" w:rsidRPr="00A34362" w:rsidRDefault="007A54F7" w:rsidP="007A54F7">
      <w:pPr>
        <w:pStyle w:val="Lgende"/>
        <w:jc w:val="both"/>
      </w:pPr>
      <w:bookmarkStart w:id="61" w:name="_Ref202182104"/>
      <w:bookmarkStart w:id="62" w:name="_Toc202182739"/>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2</w:t>
      </w:r>
      <w:r w:rsidR="00131E91" w:rsidRPr="00A34362">
        <w:fldChar w:fldCharType="end"/>
      </w:r>
      <w:bookmarkEnd w:id="61"/>
      <w:r w:rsidRPr="00A34362">
        <w:t xml:space="preserve"> : Vue du dessus de la bobine rectangulaire conjointe</w:t>
      </w:r>
      <w:bookmarkEnd w:id="62"/>
    </w:p>
    <w:p w14:paraId="7E34B615" w14:textId="77777777" w:rsidR="007A54F7" w:rsidRPr="00A34362" w:rsidRDefault="007A54F7" w:rsidP="007A54F7">
      <w:pPr>
        <w:pStyle w:val="Lgende"/>
        <w:keepNext/>
        <w:jc w:val="both"/>
      </w:pPr>
      <w:r w:rsidRPr="00A34362">
        <w:t xml:space="preserve"> </w:t>
      </w:r>
      <w:r w:rsidRPr="00A34362">
        <w:drawing>
          <wp:inline distT="0" distB="0" distL="0" distR="0" wp14:anchorId="2A53E077" wp14:editId="1906445D">
            <wp:extent cx="2741295" cy="1595755"/>
            <wp:effectExtent l="0" t="0" r="1905" b="4445"/>
            <wp:docPr id="121289211" name="Image 14" descr="Une image contenant Rectangle, ligne, capture d’écran,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11" name="Image 14" descr="Une image contenant Rectangle, ligne, capture d’écran, carré&#10;&#10;Le contenu généré par l’IA peut êtr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73A2E54" w14:textId="64758FA4" w:rsidR="007A54F7" w:rsidRPr="00A34362" w:rsidRDefault="007A54F7" w:rsidP="007A54F7">
      <w:pPr>
        <w:pStyle w:val="Lgende"/>
        <w:jc w:val="both"/>
      </w:pPr>
      <w:bookmarkStart w:id="63" w:name="_Ref202182105"/>
      <w:bookmarkStart w:id="64" w:name="_Toc20218274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3</w:t>
      </w:r>
      <w:r w:rsidR="00131E91" w:rsidRPr="00A34362">
        <w:fldChar w:fldCharType="end"/>
      </w:r>
      <w:bookmarkEnd w:id="63"/>
      <w:r w:rsidRPr="00A34362">
        <w:t xml:space="preserve"> : Vue du dessous de la bobine rectangulaire conjointe</w:t>
      </w:r>
      <w:bookmarkEnd w:id="64"/>
    </w:p>
    <w:p w14:paraId="3DEBFE09" w14:textId="77777777" w:rsidR="008D1AB5" w:rsidRPr="00A34362" w:rsidRDefault="007A54F7" w:rsidP="008D1AB5">
      <w:pPr>
        <w:pStyle w:val="Lgende"/>
        <w:keepNext/>
        <w:jc w:val="both"/>
      </w:pPr>
      <w:r w:rsidRPr="00A34362">
        <w:t xml:space="preserve"> </w:t>
      </w:r>
      <w:r w:rsidRPr="00A34362">
        <w:drawing>
          <wp:inline distT="0" distB="0" distL="0" distR="0" wp14:anchorId="39721D9A" wp14:editId="1894A18C">
            <wp:extent cx="2741295" cy="1595755"/>
            <wp:effectExtent l="0" t="0" r="1905" b="4445"/>
            <wp:docPr id="285373989" name="Image 17" descr="Une image contenant Rectangle, capture d’écran, lign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3989" name="Image 17" descr="Une image contenant Rectangle, capture d’écran, ligne, carré&#10;&#10;Le contenu généré par l’IA peut êtr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17D6D32" w14:textId="4157C054" w:rsidR="008D1AB5" w:rsidRPr="00A34362" w:rsidRDefault="008D1AB5" w:rsidP="008D1AB5">
      <w:pPr>
        <w:pStyle w:val="Lgende"/>
        <w:jc w:val="both"/>
      </w:pPr>
      <w:bookmarkStart w:id="65" w:name="_Ref202182106"/>
      <w:bookmarkStart w:id="66" w:name="_Toc202182741"/>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4</w:t>
      </w:r>
      <w:r w:rsidR="00131E91" w:rsidRPr="00A34362">
        <w:fldChar w:fldCharType="end"/>
      </w:r>
      <w:bookmarkEnd w:id="65"/>
      <w:r w:rsidRPr="00A34362">
        <w:t xml:space="preserve"> : Vue du dessous de la bobine rectangulaire inversée</w:t>
      </w:r>
      <w:bookmarkEnd w:id="66"/>
    </w:p>
    <w:p w14:paraId="34291A14" w14:textId="77777777" w:rsidR="008D1AB5" w:rsidRPr="00A34362" w:rsidRDefault="007A54F7" w:rsidP="008D1AB5">
      <w:pPr>
        <w:pStyle w:val="Lgende"/>
        <w:keepNext/>
        <w:jc w:val="both"/>
      </w:pPr>
      <w:r w:rsidRPr="00A34362">
        <w:drawing>
          <wp:inline distT="0" distB="0" distL="0" distR="0" wp14:anchorId="49CF4A09" wp14:editId="152070D0">
            <wp:extent cx="2741295" cy="1595755"/>
            <wp:effectExtent l="0" t="0" r="1905" b="4445"/>
            <wp:docPr id="534633067" name="Image 15" descr="Une image contenant capture d’écran, Rectangle,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3067" name="Image 15" descr="Une image contenant capture d’écran, Rectangle, carré, ligne&#10;&#10;Le contenu généré par l’IA peut êtr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F238C1D" w14:textId="1F3C0BD0" w:rsidR="00170E7F" w:rsidRPr="00A34362" w:rsidRDefault="008D1AB5" w:rsidP="008D1AB5">
      <w:pPr>
        <w:pStyle w:val="Lgende"/>
        <w:jc w:val="both"/>
        <w:rPr>
          <w:i w:val="0"/>
          <w:iCs w:val="0"/>
        </w:rPr>
      </w:pPr>
      <w:bookmarkStart w:id="67" w:name="_Ref202182107"/>
      <w:bookmarkStart w:id="68" w:name="_Toc202182742"/>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5</w:t>
      </w:r>
      <w:r w:rsidR="00131E91" w:rsidRPr="00A34362">
        <w:fldChar w:fldCharType="end"/>
      </w:r>
      <w:bookmarkEnd w:id="67"/>
      <w:r w:rsidRPr="00A34362">
        <w:t xml:space="preserve"> : Vue du dessus de la bobine rectangulaire inversée</w:t>
      </w:r>
      <w:bookmarkEnd w:id="68"/>
    </w:p>
    <w:p w14:paraId="6FED6CBC" w14:textId="77777777" w:rsidR="007A54F7" w:rsidRPr="00A34362" w:rsidRDefault="007A54F7" w:rsidP="00A318DB">
      <w:pPr>
        <w:pStyle w:val="Lgende"/>
        <w:jc w:val="both"/>
        <w:rPr>
          <w:i w:val="0"/>
          <w:iCs w:val="0"/>
        </w:rPr>
      </w:pPr>
    </w:p>
    <w:p w14:paraId="53A8E97C" w14:textId="77777777" w:rsidR="007A54F7" w:rsidRPr="00A34362" w:rsidRDefault="007A54F7" w:rsidP="00A318DB">
      <w:pPr>
        <w:pStyle w:val="Lgende"/>
        <w:jc w:val="both"/>
        <w:rPr>
          <w:i w:val="0"/>
          <w:iCs w:val="0"/>
        </w:rPr>
      </w:pPr>
    </w:p>
    <w:p w14:paraId="5469FAC5" w14:textId="77777777" w:rsidR="00170E7F" w:rsidRPr="00A34362" w:rsidRDefault="00170E7F" w:rsidP="00A318DB">
      <w:pPr>
        <w:pStyle w:val="Lgende"/>
        <w:jc w:val="both"/>
        <w:rPr>
          <w:i w:val="0"/>
          <w:iCs w:val="0"/>
        </w:rPr>
      </w:pPr>
    </w:p>
    <w:p w14:paraId="648CF0C4" w14:textId="77777777" w:rsidR="00170E7F" w:rsidRPr="00A34362" w:rsidRDefault="00170E7F" w:rsidP="00A318DB">
      <w:pPr>
        <w:pStyle w:val="Lgende"/>
        <w:jc w:val="both"/>
        <w:rPr>
          <w:i w:val="0"/>
          <w:iCs w:val="0"/>
        </w:rPr>
        <w:sectPr w:rsidR="00170E7F" w:rsidRPr="00A34362" w:rsidSect="007A54F7">
          <w:type w:val="continuous"/>
          <w:pgSz w:w="11906" w:h="16838"/>
          <w:pgMar w:top="1317" w:right="1134" w:bottom="1409" w:left="1417" w:header="850" w:footer="850" w:gutter="0"/>
          <w:cols w:num="2" w:space="720"/>
          <w:formProt w:val="0"/>
          <w:docGrid w:linePitch="600" w:charSpace="32768"/>
        </w:sectPr>
      </w:pPr>
    </w:p>
    <w:p w14:paraId="5D8DA513" w14:textId="77777777" w:rsidR="008D1AB5" w:rsidRPr="00A34362" w:rsidRDefault="007A54F7" w:rsidP="008D1AB5">
      <w:pPr>
        <w:pStyle w:val="Lgende"/>
        <w:keepNext/>
        <w:jc w:val="both"/>
      </w:pPr>
      <w:r w:rsidRPr="00A34362">
        <w:lastRenderedPageBreak/>
        <w:drawing>
          <wp:inline distT="0" distB="0" distL="0" distR="0" wp14:anchorId="1B19C7A1" wp14:editId="76319DE7">
            <wp:extent cx="5716988" cy="3327957"/>
            <wp:effectExtent l="0" t="0" r="0" b="6350"/>
            <wp:docPr id="499195423"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95423" name="Image 18" descr="Une image contenant texte, capture d’écran, diagramme, ligne&#10;&#10;Le contenu généré par l’IA peut être incorrect."/>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8869" cy="3340694"/>
                    </a:xfrm>
                    <a:prstGeom prst="rect">
                      <a:avLst/>
                    </a:prstGeom>
                    <a:noFill/>
                    <a:ln>
                      <a:noFill/>
                    </a:ln>
                  </pic:spPr>
                </pic:pic>
              </a:graphicData>
            </a:graphic>
          </wp:inline>
        </w:drawing>
      </w:r>
    </w:p>
    <w:p w14:paraId="4872C879" w14:textId="73D4C0A2" w:rsidR="00170E7F" w:rsidRPr="00A34362" w:rsidRDefault="008D1AB5" w:rsidP="008D1AB5">
      <w:pPr>
        <w:pStyle w:val="Lgende"/>
        <w:jc w:val="both"/>
        <w:rPr>
          <w:i w:val="0"/>
          <w:iCs w:val="0"/>
        </w:rPr>
      </w:pPr>
      <w:bookmarkStart w:id="69" w:name="_Ref202182164"/>
      <w:bookmarkStart w:id="70" w:name="_Toc20218274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6</w:t>
      </w:r>
      <w:r w:rsidR="00131E91" w:rsidRPr="00A34362">
        <w:fldChar w:fldCharType="end"/>
      </w:r>
      <w:bookmarkEnd w:id="69"/>
      <w:r w:rsidRPr="00A34362">
        <w:t xml:space="preserve"> : Résultat de simulation électromagnétique de la bobine rectangulaire conjointe</w:t>
      </w:r>
      <w:bookmarkEnd w:id="70"/>
    </w:p>
    <w:p w14:paraId="6BE85B11" w14:textId="77777777" w:rsidR="008D1AB5" w:rsidRPr="00A34362" w:rsidRDefault="007A54F7" w:rsidP="008D1AB5">
      <w:pPr>
        <w:pStyle w:val="Lgende"/>
        <w:keepNext/>
        <w:jc w:val="both"/>
      </w:pPr>
      <w:r w:rsidRPr="00A34362">
        <w:drawing>
          <wp:inline distT="0" distB="0" distL="0" distR="0" wp14:anchorId="4BEEBC84" wp14:editId="1D75C304">
            <wp:extent cx="5723236" cy="3331596"/>
            <wp:effectExtent l="0" t="0" r="0" b="2540"/>
            <wp:docPr id="1936667187" name="Image 16"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67187" name="Image 16" descr="Une image contenant texte, capture d’écran, diagramme, ligne&#10;&#10;Le contenu généré par l’IA peut être incorrec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74591" cy="3361490"/>
                    </a:xfrm>
                    <a:prstGeom prst="rect">
                      <a:avLst/>
                    </a:prstGeom>
                    <a:noFill/>
                    <a:ln>
                      <a:noFill/>
                    </a:ln>
                  </pic:spPr>
                </pic:pic>
              </a:graphicData>
            </a:graphic>
          </wp:inline>
        </w:drawing>
      </w:r>
    </w:p>
    <w:p w14:paraId="04910E00" w14:textId="761A573E" w:rsidR="007A54F7" w:rsidRPr="00A34362" w:rsidRDefault="008D1AB5" w:rsidP="008D1AB5">
      <w:pPr>
        <w:pStyle w:val="Lgende"/>
        <w:jc w:val="both"/>
      </w:pPr>
      <w:bookmarkStart w:id="71" w:name="_Ref202182173"/>
      <w:bookmarkStart w:id="72" w:name="_Toc20218274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A34362">
        <w:rPr>
          <w:noProof/>
        </w:rPr>
        <w:t>27</w:t>
      </w:r>
      <w:r w:rsidR="00131E91" w:rsidRPr="00A34362">
        <w:fldChar w:fldCharType="end"/>
      </w:r>
      <w:bookmarkEnd w:id="71"/>
      <w:r w:rsidRPr="00A34362">
        <w:t xml:space="preserve"> : Résultat de simulation électromagnétique de la bobine rectangulaire inversée</w:t>
      </w:r>
      <w:bookmarkEnd w:id="72"/>
    </w:p>
    <w:p w14:paraId="7D02E172" w14:textId="0845D20C" w:rsidR="00B00FA7" w:rsidRPr="00A34362" w:rsidRDefault="008D1AB5" w:rsidP="008D1AB5">
      <w:pPr>
        <w:pStyle w:val="Corpsdetexte1"/>
      </w:pPr>
      <w:r w:rsidRPr="00A34362">
        <w:t xml:space="preserve">On peut voir sur la disposition vue de dessus et de dessous des bobines rectangulaires sur la </w:t>
      </w:r>
      <w:r w:rsidRPr="00A34362">
        <w:fldChar w:fldCharType="begin"/>
      </w:r>
      <w:r w:rsidRPr="00A34362">
        <w:instrText xml:space="preserve"> REF _Ref202182104 \h </w:instrText>
      </w:r>
      <w:r w:rsidRPr="00A34362">
        <w:fldChar w:fldCharType="separate"/>
      </w:r>
      <w:r w:rsidR="00131E91" w:rsidRPr="00A34362">
        <w:t>Figure 20</w:t>
      </w:r>
      <w:r w:rsidRPr="00A34362">
        <w:fldChar w:fldCharType="end"/>
      </w:r>
      <w:r w:rsidRPr="00A34362">
        <w:t xml:space="preserve"> et la </w:t>
      </w:r>
      <w:r w:rsidRPr="00A34362">
        <w:fldChar w:fldCharType="begin"/>
      </w:r>
      <w:r w:rsidRPr="00A34362">
        <w:instrText xml:space="preserve"> REF _Ref202182105 \h </w:instrText>
      </w:r>
      <w:r w:rsidRPr="00A34362">
        <w:fldChar w:fldCharType="separate"/>
      </w:r>
      <w:r w:rsidR="00131E91" w:rsidRPr="00A34362">
        <w:t>Figure 21</w:t>
      </w:r>
      <w:r w:rsidRPr="00A34362">
        <w:fldChar w:fldCharType="end"/>
      </w:r>
      <w:r w:rsidRPr="00A34362">
        <w:t xml:space="preserve"> pour la bobine conjointe et sur la </w:t>
      </w:r>
      <w:r w:rsidRPr="00A34362">
        <w:fldChar w:fldCharType="begin"/>
      </w:r>
      <w:r w:rsidRPr="00A34362">
        <w:instrText xml:space="preserve"> REF _Ref202182106 \h </w:instrText>
      </w:r>
      <w:r w:rsidRPr="00A34362">
        <w:fldChar w:fldCharType="separate"/>
      </w:r>
      <w:r w:rsidR="00131E91" w:rsidRPr="00A34362">
        <w:t>Figure 22</w:t>
      </w:r>
      <w:r w:rsidRPr="00A34362">
        <w:fldChar w:fldCharType="end"/>
      </w:r>
      <w:r w:rsidRPr="00A34362">
        <w:t xml:space="preserve"> et la </w:t>
      </w:r>
      <w:r w:rsidRPr="00A34362">
        <w:fldChar w:fldCharType="begin"/>
      </w:r>
      <w:r w:rsidRPr="00A34362">
        <w:instrText xml:space="preserve"> REF _Ref202182107 \h </w:instrText>
      </w:r>
      <w:r w:rsidRPr="00A34362">
        <w:fldChar w:fldCharType="separate"/>
      </w:r>
      <w:r w:rsidR="00131E91" w:rsidRPr="00A34362">
        <w:t>Figure 23</w:t>
      </w:r>
      <w:r w:rsidRPr="00A34362">
        <w:fldChar w:fldCharType="end"/>
      </w:r>
      <w:r w:rsidRPr="00A34362">
        <w:t xml:space="preserve"> pour la bobine inversée. De plus, les résultats visibles sur la </w:t>
      </w:r>
      <w:r w:rsidRPr="00A34362">
        <w:fldChar w:fldCharType="begin"/>
      </w:r>
      <w:r w:rsidRPr="00A34362">
        <w:instrText xml:space="preserve"> REF _Ref202182164 \h </w:instrText>
      </w:r>
      <w:r w:rsidRPr="00A34362">
        <w:fldChar w:fldCharType="separate"/>
      </w:r>
      <w:r w:rsidR="00131E91" w:rsidRPr="00A34362">
        <w:t>Figure 24</w:t>
      </w:r>
      <w:r w:rsidRPr="00A34362">
        <w:fldChar w:fldCharType="end"/>
      </w:r>
      <w:r w:rsidRPr="00A34362">
        <w:t xml:space="preserve"> pour la bobine conjointe et sur la </w:t>
      </w:r>
      <w:r w:rsidRPr="00A34362">
        <w:fldChar w:fldCharType="begin"/>
      </w:r>
      <w:r w:rsidRPr="00A34362">
        <w:instrText xml:space="preserve"> REF _Ref202182173 \h </w:instrText>
      </w:r>
      <w:r w:rsidRPr="00A34362">
        <w:fldChar w:fldCharType="separate"/>
      </w:r>
      <w:r w:rsidR="00131E91" w:rsidRPr="00A34362">
        <w:t>Figure 25</w:t>
      </w:r>
      <w:r w:rsidRPr="00A34362">
        <w:fldChar w:fldCharType="end"/>
      </w:r>
      <w:r w:rsidRPr="00A34362">
        <w:t xml:space="preserve"> pour la bobine inversée nous montrent le même résultat que pour les bobines circulaires</w:t>
      </w:r>
      <w:r w:rsidR="00B00FA7" w:rsidRPr="00A34362">
        <w:t xml:space="preserve"> où le champ magnétique est contenu dans le substrat dans le cas des bobines inversées.</w:t>
      </w:r>
    </w:p>
    <w:p w14:paraId="7203048E" w14:textId="2E3241F4" w:rsidR="007B5B33" w:rsidRPr="00A34362" w:rsidRDefault="008D1AB5" w:rsidP="007B5B33">
      <w:pPr>
        <w:pStyle w:val="Corpsdetexte1"/>
      </w:pPr>
      <w:r w:rsidRPr="00A34362">
        <w:lastRenderedPageBreak/>
        <w:t xml:space="preserve"> Cependant, une différence est notable par rapport aux version circulaires de ces bobines.</w:t>
      </w:r>
      <w:r w:rsidR="000C37FC" w:rsidRPr="00A34362">
        <w:t xml:space="preserve"> Si nous regardons le champ « Maximum (Solver) » dans le cas des bobines conjointes circulaires et rectangulaires, nous avons un champ magnétique maximum de respectivement 0.027 Tesla et 0.046 Tesla. </w:t>
      </w:r>
      <w:r w:rsidR="00B00FA7" w:rsidRPr="00A34362">
        <w:t>Ceci représente une augmentation de 70% entre la bobine circulaire et la bobine rectangulaire.</w:t>
      </w:r>
    </w:p>
    <w:p w14:paraId="68C06A35" w14:textId="6122214C" w:rsidR="00075679" w:rsidRPr="00A34362" w:rsidRDefault="00075679" w:rsidP="00075679">
      <w:pPr>
        <w:pStyle w:val="Titre2"/>
      </w:pPr>
      <w:bookmarkStart w:id="73" w:name="_Toc202182713"/>
      <w:r w:rsidRPr="00A34362">
        <w:t>Simulations de bobines linéaires multicouches</w:t>
      </w:r>
      <w:bookmarkEnd w:id="73"/>
    </w:p>
    <w:p w14:paraId="770E28F9" w14:textId="4D8DC220" w:rsidR="00075679" w:rsidRDefault="007B5B33" w:rsidP="00075679">
      <w:pPr>
        <w:pStyle w:val="Corpsdetexte15interligne"/>
      </w:pPr>
      <w:r>
        <w:t>L</w:t>
      </w:r>
      <w:r>
        <w:t>e problème de</w:t>
      </w:r>
      <w:r>
        <w:t>s bobines circulaires et rectangulaires reste présent.</w:t>
      </w:r>
      <w:r>
        <w:t xml:space="preserve"> </w:t>
      </w:r>
      <w:r>
        <w:t>C</w:t>
      </w:r>
      <w:r>
        <w:t xml:space="preserve">es bobines </w:t>
      </w:r>
      <w:r>
        <w:t>possèdent un écart trop important</w:t>
      </w:r>
      <w:r>
        <w:t xml:space="preserve">. Il </w:t>
      </w:r>
      <w:r>
        <w:t>rend les</w:t>
      </w:r>
      <w:r>
        <w:t xml:space="preserve"> </w:t>
      </w:r>
      <w:r>
        <w:t>à-coups</w:t>
      </w:r>
      <w:r>
        <w:t xml:space="preserve"> des mouvements</w:t>
      </w:r>
      <w:r>
        <w:t xml:space="preserve"> certains</w:t>
      </w:r>
      <w:r>
        <w:t>.</w:t>
      </w:r>
      <w:r>
        <w:t xml:space="preserve"> C’est pourquoi la prochaine étape est de tester les bobines linéaires similaires à celle de Miniatur Wunderland.</w:t>
      </w:r>
    </w:p>
    <w:p w14:paraId="6C8796DE" w14:textId="6E340F93" w:rsidR="007B5B33" w:rsidRPr="00A34362" w:rsidRDefault="007B5B33" w:rsidP="00075679">
      <w:pPr>
        <w:pStyle w:val="Corpsdetexte15interligne"/>
      </w:pPr>
      <w:r>
        <w:t>J’ai commencer par vouloir faire des bobines linéaires sur plusieurs couches</w:t>
      </w:r>
    </w:p>
    <w:p w14:paraId="360A4A26" w14:textId="1D05176F" w:rsidR="00075679" w:rsidRPr="00A34362" w:rsidRDefault="00075679" w:rsidP="00075679">
      <w:pPr>
        <w:pStyle w:val="Titre2"/>
      </w:pPr>
      <w:bookmarkStart w:id="74" w:name="_Toc202182714"/>
      <w:r w:rsidRPr="00A34362">
        <w:t>Simulations de bobines linéaires monocouches</w:t>
      </w:r>
      <w:bookmarkEnd w:id="74"/>
    </w:p>
    <w:p w14:paraId="03547B2F" w14:textId="77777777" w:rsidR="00075679" w:rsidRPr="00A34362" w:rsidRDefault="00075679" w:rsidP="00075679">
      <w:pPr>
        <w:pStyle w:val="Corpsdetexte15interligne"/>
      </w:pPr>
    </w:p>
    <w:p w14:paraId="72F0FA4F" w14:textId="10A4918C" w:rsidR="002C00DD" w:rsidRPr="00A34362" w:rsidRDefault="002C00DD" w:rsidP="002C00DD">
      <w:pPr>
        <w:pStyle w:val="Titre2"/>
      </w:pPr>
      <w:bookmarkStart w:id="75" w:name="_Toc202182715"/>
      <w:r w:rsidRPr="00A34362">
        <w:t>Simulations de réseau de Halbach</w:t>
      </w:r>
      <w:bookmarkEnd w:id="75"/>
    </w:p>
    <w:p w14:paraId="130C4203" w14:textId="77777777" w:rsidR="00001430" w:rsidRPr="00A34362" w:rsidRDefault="00001430" w:rsidP="00001430">
      <w:pPr>
        <w:pStyle w:val="Titre1"/>
      </w:pPr>
      <w:bookmarkStart w:id="76" w:name="_Toc202182716"/>
      <w:bookmarkEnd w:id="76"/>
    </w:p>
    <w:p w14:paraId="1FB9CBBE" w14:textId="77777777" w:rsidR="002A5F1B" w:rsidRPr="00A34362" w:rsidRDefault="00240719">
      <w:pPr>
        <w:pStyle w:val="Corpsdetexte15interligne"/>
      </w:pPr>
      <w:r w:rsidRPr="00A34362">
        <w:br w:type="page"/>
      </w:r>
    </w:p>
    <w:p w14:paraId="35C9F70A" w14:textId="77777777" w:rsidR="002A5F1B" w:rsidRPr="00A34362" w:rsidRDefault="00240719">
      <w:pPr>
        <w:pStyle w:val="Titre1non-numrot"/>
      </w:pPr>
      <w:bookmarkStart w:id="77" w:name="_Toc202182717"/>
      <w:r w:rsidRPr="00A34362">
        <w:lastRenderedPageBreak/>
        <w:t>Conclusion (style « Titre 1 »)</w:t>
      </w:r>
      <w:bookmarkEnd w:id="77"/>
    </w:p>
    <w:p w14:paraId="20170B42" w14:textId="77777777" w:rsidR="00F96E52" w:rsidRPr="00A34362" w:rsidRDefault="00240719">
      <w:pPr>
        <w:pStyle w:val="Corpsdetexte15interligne"/>
      </w:pPr>
      <w:bookmarkStart w:id="78" w:name="__DdeLink__4667_8153415172212141"/>
      <w:r w:rsidRPr="00A34362">
        <w:t>Votre texte</w:t>
      </w:r>
      <w:bookmarkEnd w:id="78"/>
      <w:r w:rsidRPr="00A34362">
        <w:t xml:space="preserve">, </w:t>
      </w:r>
      <w:bookmarkStart w:id="79" w:name="__DdeLink__4670_8153415172212141"/>
      <w:r w:rsidRPr="00A34362">
        <w:t>votre texte, votre texte, votre texte,</w:t>
      </w:r>
      <w:bookmarkEnd w:id="79"/>
      <w:r w:rsidRPr="00A34362">
        <w:t xml:space="preserve"> votre texte, votre texte, votre texte, votre texte, votre texte, votre texte, votre texte, votre texte, votre texte, votre texte, votre texte, votre texte, votre texte, votre texte (style « Corps de texte, interligne 1,5 »).</w:t>
      </w:r>
    </w:p>
    <w:p w14:paraId="2F17A78A" w14:textId="77777777" w:rsidR="00F96E52" w:rsidRPr="00A34362" w:rsidRDefault="00F96E52">
      <w:pPr>
        <w:pStyle w:val="Corpsdetexte15interligne"/>
      </w:pPr>
    </w:p>
    <w:p w14:paraId="39831454" w14:textId="77777777" w:rsidR="002A5F1B" w:rsidRPr="00A34362" w:rsidRDefault="00240719">
      <w:pPr>
        <w:pStyle w:val="Corpsdetexte15interligne"/>
      </w:pPr>
      <w:r w:rsidRPr="00A34362">
        <w:br w:type="page"/>
      </w:r>
    </w:p>
    <w:p w14:paraId="74AFA105" w14:textId="77777777" w:rsidR="002A5F1B" w:rsidRPr="00A34362" w:rsidRDefault="00240719">
      <w:pPr>
        <w:pStyle w:val="Titre1non-numrot"/>
      </w:pPr>
      <w:bookmarkStart w:id="80" w:name="_Toc202182718"/>
      <w:r w:rsidRPr="00A34362">
        <w:rPr>
          <w:szCs w:val="32"/>
        </w:rPr>
        <w:lastRenderedPageBreak/>
        <w:t>Annexes (style « Titre 1 »)</w:t>
      </w:r>
      <w:bookmarkEnd w:id="80"/>
    </w:p>
    <w:p w14:paraId="10C13A1A" w14:textId="77777777" w:rsidR="002A5F1B" w:rsidRPr="00A34362" w:rsidRDefault="00240719">
      <w:pPr>
        <w:pStyle w:val="Corpsdetexte15interligne"/>
        <w:rPr>
          <w:i/>
        </w:rPr>
      </w:pPr>
      <w:r w:rsidRPr="00A34362">
        <w:rPr>
          <w:i/>
          <w:iCs/>
        </w:rPr>
        <w:tab/>
        <w:t>Imprimer idéalement cette page sur une page de couleur</w:t>
      </w:r>
      <w:r w:rsidR="00ED665B" w:rsidRPr="00A34362">
        <w:rPr>
          <w:i/>
          <w:iCs/>
        </w:rPr>
        <w:t>.</w:t>
      </w:r>
    </w:p>
    <w:p w14:paraId="5FDE9F88" w14:textId="77777777" w:rsidR="002A5F1B" w:rsidRPr="00A34362" w:rsidRDefault="00240719">
      <w:pPr>
        <w:pStyle w:val="Corpsdetexte15interligne"/>
      </w:pPr>
      <w:r w:rsidRPr="00A34362">
        <w:rPr>
          <w:i/>
        </w:rPr>
        <w:t>Chaque annexe doit commencer sur une nouvelle page et doit être numérotée : Annexe 1 puis Annexe 2, etc.</w:t>
      </w:r>
      <w:r w:rsidRPr="00A34362">
        <w:br w:type="page"/>
      </w:r>
    </w:p>
    <w:p w14:paraId="7A9B050F" w14:textId="77777777" w:rsidR="002A5F1B" w:rsidRPr="00A34362" w:rsidRDefault="00240719">
      <w:pPr>
        <w:pStyle w:val="Annexes"/>
      </w:pPr>
      <w:bookmarkStart w:id="81" w:name="_Toc202182745"/>
      <w:r w:rsidRPr="00A34362">
        <w:lastRenderedPageBreak/>
        <w:t>Annexe 1</w:t>
      </w:r>
      <w:bookmarkEnd w:id="81"/>
      <w:r w:rsidRPr="00A34362">
        <w:br w:type="page"/>
      </w:r>
    </w:p>
    <w:p w14:paraId="281E1CCB" w14:textId="77777777" w:rsidR="002A5F1B" w:rsidRPr="00A34362" w:rsidRDefault="00240719">
      <w:pPr>
        <w:pStyle w:val="Annexes"/>
      </w:pPr>
      <w:bookmarkStart w:id="82" w:name="_Toc202182746"/>
      <w:r w:rsidRPr="00A34362">
        <w:lastRenderedPageBreak/>
        <w:t>Annexe 2</w:t>
      </w:r>
      <w:bookmarkEnd w:id="82"/>
      <w:r w:rsidRPr="00A34362">
        <w:br w:type="page"/>
      </w:r>
    </w:p>
    <w:p w14:paraId="26435377" w14:textId="77777777" w:rsidR="002A5F1B" w:rsidRPr="00A34362" w:rsidRDefault="00240719">
      <w:pPr>
        <w:pStyle w:val="Annexes"/>
      </w:pPr>
      <w:bookmarkStart w:id="83" w:name="_Toc202182747"/>
      <w:r w:rsidRPr="00A34362">
        <w:lastRenderedPageBreak/>
        <w:t>Annexe 3</w:t>
      </w:r>
      <w:bookmarkEnd w:id="83"/>
      <w:r w:rsidRPr="00A34362">
        <w:br w:type="page"/>
      </w:r>
    </w:p>
    <w:p w14:paraId="7FE5CD26" w14:textId="77777777" w:rsidR="002A5F1B" w:rsidRPr="00A34362" w:rsidRDefault="00240719">
      <w:pPr>
        <w:pStyle w:val="Titre1non-numrot"/>
      </w:pPr>
      <w:bookmarkStart w:id="84" w:name="_Toc202182719"/>
      <w:r w:rsidRPr="00A34362">
        <w:lastRenderedPageBreak/>
        <w:t>Références documentaires (style « Titre 1 »)</w:t>
      </w:r>
      <w:bookmarkEnd w:id="84"/>
    </w:p>
    <w:p w14:paraId="2DFC319A" w14:textId="77777777" w:rsidR="002A5F1B" w:rsidRPr="00A34362" w:rsidRDefault="00240719">
      <w:pPr>
        <w:pStyle w:val="Corpsdetexte15interligne"/>
        <w:rPr>
          <w:i/>
          <w:iCs/>
        </w:rPr>
      </w:pPr>
      <w:r w:rsidRPr="00A34362">
        <w:rPr>
          <w:i/>
          <w:iCs/>
        </w:rPr>
        <w:tab/>
        <w:t>Sites Web consultés – Code repris d’ailleurs – Notices techniques – Articles de presse – Ouvrage imprimés – Ouvrages électroniques – Chapitre dans un ouvrage imprimé – Rapports imprimés – Travaux universitaires – Articles de revues imprimés – Articles de périodiques électroniques – Communication dans un congrès. Pour chacun de ces types de document, les mise en forme sont dans le document « Méthode de citation et de rédaction d’une bibliographie ».</w:t>
      </w:r>
    </w:p>
    <w:p w14:paraId="3F07B218" w14:textId="77777777" w:rsidR="002A5F1B" w:rsidRPr="00A34362" w:rsidRDefault="00240719">
      <w:pPr>
        <w:pStyle w:val="Corpsdetexte15interligne"/>
        <w:rPr>
          <w:i/>
          <w:iCs/>
        </w:rPr>
      </w:pPr>
      <w:r w:rsidRPr="00A34362">
        <w:rPr>
          <w:i/>
          <w:iCs/>
        </w:rPr>
        <w:tab/>
        <w:t xml:space="preserve">Afin de gagner du temps, pensez à utiliser le logiciel de gestion bibliographique Zotero pour la mise en forme et l’édition automatique de vos références à la norme ISO690. </w:t>
      </w:r>
    </w:p>
    <w:p w14:paraId="254811B2" w14:textId="77777777" w:rsidR="002A5F1B" w:rsidRDefault="002A5F1B">
      <w:pPr>
        <w:pStyle w:val="Corpsdetexte"/>
      </w:pPr>
    </w:p>
    <w:sectPr w:rsidR="002A5F1B" w:rsidSect="00B83A2E">
      <w:type w:val="continuous"/>
      <w:pgSz w:w="11906" w:h="16838"/>
      <w:pgMar w:top="1317" w:right="1134" w:bottom="1409" w:left="1417" w:header="850" w:footer="85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4B80FC" w14:textId="77777777" w:rsidR="00346165" w:rsidRPr="00A34362" w:rsidRDefault="00346165">
      <w:r w:rsidRPr="00A34362">
        <w:separator/>
      </w:r>
    </w:p>
  </w:endnote>
  <w:endnote w:type="continuationSeparator" w:id="0">
    <w:p w14:paraId="16016BBA" w14:textId="77777777" w:rsidR="00346165" w:rsidRPr="00A34362" w:rsidRDefault="00346165">
      <w:r w:rsidRPr="00A3436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Liberation Serif">
    <w:panose1 w:val="02020603050405020304"/>
    <w:charset w:val="00"/>
    <w:family w:val="roman"/>
    <w:pitch w:val="variable"/>
    <w:sig w:usb0="E0000AFF" w:usb1="500078FF" w:usb2="00000021" w:usb3="00000000" w:csb0="000001BF" w:csb1="00000000"/>
  </w:font>
  <w:font w:name="Noto Sans CJK SC Regular">
    <w:altName w:val="Mangal"/>
    <w:charset w:val="00"/>
    <w:family w:val="swiss"/>
    <w:pitch w:val="variable"/>
    <w:sig w:usb0="E00082FF" w:usb1="400078FF" w:usb2="00000021" w:usb3="00000000" w:csb0="0000019F" w:csb1="00000000"/>
  </w:font>
  <w:font w:name="Lohit Devanagari">
    <w:altName w:val="Calibri"/>
    <w:panose1 w:val="00000000000000000000"/>
    <w:charset w:val="00"/>
    <w:family w:val="roman"/>
    <w:notTrueType/>
    <w:pitch w:val="default"/>
  </w:font>
  <w:font w:name="Liberation Sans">
    <w:panose1 w:val="020B0604020202020204"/>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4D4F1" w14:textId="6766E09E"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w:t>
    </w:r>
    <w:r w:rsidRPr="00A34362">
      <w:fldChar w:fldCharType="end"/>
    </w:r>
    <w:r w:rsidRPr="00A34362">
      <w:t xml:space="preserve"> ̣</w:t>
    </w:r>
    <w:r w:rsidRPr="00A34362">
      <w:rPr>
        <w:rFonts w:eastAsia="Liberation Serif" w:cs="Liberation Serif"/>
      </w:rPr>
      <w:t>─</w:t>
    </w:r>
  </w:p>
  <w:p w14:paraId="693A232D" w14:textId="77777777" w:rsidR="00560C1A" w:rsidRPr="00A34362" w:rsidRDefault="00560C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CE06D" w14:textId="30D3020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iii</w:t>
    </w:r>
    <w:r w:rsidRPr="00A34362">
      <w:fldChar w:fldCharType="end"/>
    </w:r>
    <w:r w:rsidRPr="00A34362">
      <w:t xml:space="preserve"> ̣</w:t>
    </w:r>
    <w:r w:rsidRPr="00A34362">
      <w:rPr>
        <w:rFonts w:eastAsia="Liberation Serif" w:cs="Liberation Seri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30F9" w14:textId="4A60CDB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w:t>
    </w:r>
    <w:r w:rsidRPr="00A34362">
      <w:fldChar w:fldCharType="end"/>
    </w:r>
    <w:r w:rsidRPr="00A34362">
      <w:t xml:space="preserve"> ̣</w:t>
    </w:r>
    <w:r w:rsidRPr="00A34362">
      <w:rPr>
        <w:rFonts w:eastAsia="Liberation Serif" w:cs="Liberation Serif"/>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6B836" w14:textId="77777777" w:rsidR="00560C1A" w:rsidRPr="00A34362" w:rsidRDefault="00560C1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B8F0C" w14:textId="27EF50CC"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i</w:t>
    </w:r>
    <w:r w:rsidRPr="00A34362">
      <w:fldChar w:fldCharType="end"/>
    </w:r>
    <w:r w:rsidRPr="00A34362">
      <w:t xml:space="preserve"> ̣</w:t>
    </w:r>
    <w:r w:rsidRPr="00A34362">
      <w:rPr>
        <w:rFonts w:eastAsia="Liberation Serif" w:cs="Liberation Serif"/>
      </w:rPr>
      <w:t>─</w:t>
    </w:r>
  </w:p>
  <w:p w14:paraId="498BBD04" w14:textId="77777777" w:rsidR="00560C1A" w:rsidRPr="00A34362" w:rsidRDefault="00560C1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58EB" w14:textId="7491D282"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xi</w:t>
    </w:r>
    <w:r w:rsidRPr="00A34362">
      <w:fldChar w:fldCharType="end"/>
    </w:r>
    <w:r w:rsidRPr="00A34362">
      <w:t xml:space="preserve"> ̣</w:t>
    </w:r>
    <w:r w:rsidRPr="00A34362">
      <w:rPr>
        <w:rFonts w:eastAsia="Liberation Serif" w:cs="Liberation Serif"/>
      </w:rPr>
      <w:t>─</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8E5C9" w14:textId="4AA980DD"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1</w:t>
    </w:r>
    <w:r w:rsidRPr="00A34362">
      <w:fldChar w:fldCharType="end"/>
    </w:r>
    <w:r w:rsidRPr="00A34362">
      <w:rPr>
        <w:rStyle w:val="Numrodepage"/>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665F" w14:textId="7B667375"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9</w:t>
    </w:r>
    <w:r w:rsidRPr="00A34362">
      <w:fldChar w:fldCharType="end"/>
    </w:r>
    <w:r w:rsidRPr="00A34362">
      <w:rPr>
        <w:rStyle w:val="Numrodepag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05AAD6" w14:textId="77777777" w:rsidR="00346165" w:rsidRPr="00A34362" w:rsidRDefault="00346165">
      <w:r w:rsidRPr="00A34362">
        <w:separator/>
      </w:r>
    </w:p>
  </w:footnote>
  <w:footnote w:type="continuationSeparator" w:id="0">
    <w:p w14:paraId="3A28D760" w14:textId="77777777" w:rsidR="00346165" w:rsidRPr="00A34362" w:rsidRDefault="00346165">
      <w:r w:rsidRPr="00A34362">
        <w:continuationSeparator/>
      </w:r>
    </w:p>
  </w:footnote>
  <w:footnote w:id="1">
    <w:p w14:paraId="6F9AEE0B" w14:textId="2CC2A72B" w:rsidR="002B1BBE" w:rsidRPr="00A34362" w:rsidRDefault="002B1BBE">
      <w:pPr>
        <w:pStyle w:val="Notedebasdepage"/>
      </w:pPr>
      <w:r w:rsidRPr="00A34362">
        <w:rPr>
          <w:rStyle w:val="Appelnotedebasdep"/>
        </w:rPr>
        <w:footnoteRef/>
      </w:r>
      <w:r w:rsidRPr="00A34362">
        <w:t xml:space="preserve"> </w:t>
      </w:r>
      <w:r w:rsidRPr="00A34362">
        <w:fldChar w:fldCharType="begin"/>
      </w:r>
      <w:r w:rsidR="001F72B1" w:rsidRPr="00A34362">
        <w:instrText xml:space="preserve"> ADDIN ZOTERO_ITEM CSL_CITATION {"citationID":"p0wty6HB","properties":{"formattedCitation":"({\\i{}MONACO GRAND PRIX: Die Entstehung unserer Formel 1 | Gerrits Tagebuch #95 | Miniatur Wunderland} 2024)","plainCitation":"(MONACO GRAND PRIX: Die Entstehung unserer Formel 1 | Gerrits Tagebuch #95 | Miniatur Wunderland 2024)","noteIndex":1},"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MONACO GRAND PRIX: Die Entstehung unserer Formel 1 | Gerrits Tagebuch #95 | Miniatur Wunderland</w:t>
      </w:r>
      <w:r w:rsidRPr="00A34362">
        <w:rPr>
          <w:rFonts w:cs="Liberation Serif"/>
          <w:kern w:val="0"/>
        </w:rPr>
        <w:t xml:space="preserve"> 2024)</w:t>
      </w:r>
      <w:r w:rsidRPr="00A34362">
        <w:fldChar w:fldCharType="end"/>
      </w:r>
    </w:p>
  </w:footnote>
  <w:footnote w:id="2">
    <w:p w14:paraId="36BAE5E1" w14:textId="350958EF" w:rsidR="00265DDA" w:rsidRPr="00A34362" w:rsidRDefault="00265DDA">
      <w:pPr>
        <w:pStyle w:val="Notedebasdepage"/>
      </w:pPr>
      <w:r w:rsidRPr="00A34362">
        <w:rPr>
          <w:rStyle w:val="Appelnotedebasdep"/>
        </w:rPr>
        <w:footnoteRef/>
      </w:r>
      <w:r w:rsidRPr="00A34362">
        <w:t xml:space="preserve"> </w:t>
      </w:r>
      <w:r w:rsidRPr="00A34362">
        <w:fldChar w:fldCharType="begin"/>
      </w:r>
      <w:r w:rsidR="001F72B1" w:rsidRPr="00A34362">
        <w:instrText xml:space="preserve"> ADDIN ZOTERO_ITEM CSL_CITATION {"citationID":"dn8rXomZ","properties":{"formattedCitation":"({\\i{}Formel-1-Rennstrecke in Monaco | Gerrits Tagebuch #45 | Miniatur Wunderland} 2015)","plainCitation":"(Formel-1-Rennstrecke in Monaco | Gerrits Tagebuch #45 | Miniatur Wunderland 2015)","noteIndex":2},"citationItems":[{"id":"n1aLuNnc/vWuOern8","uris":["http://zotero.org/users/local/mm9M02TK/items/S8ZEGI6D"],"itemData":{"id":68,"type":"motion_picture","abstract":"English subtitles available.\n\nIn der 45. Folge wird Gerrits persönlicher Traum von einer Formel-1-Rennstrecke thematisiert. Nach dem Bau des Italien-Abschnitts wird Monaco errichtet. Der Charme des Stadtsta","dimensions":"12:05","source":"YouTube","title":"Formel-1-Rennstrecke in Monaco | Gerrits Tagebuch #45 | Miniatur Wunderland","URL":"https://www.youtube.com/watch?v=bl5jziS66Zk","director":[{"literal":"Miniatur Wunderland"}],"accessed":{"date-parts":[["2025",6,30]]},"issued":{"date-parts":[["2015",1,9]]}}}],"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Formel-1-Rennstrecke in Monaco | Gerrits Tagebuch #45 | Miniatur Wunderland</w:t>
      </w:r>
      <w:r w:rsidRPr="00A34362">
        <w:rPr>
          <w:rFonts w:cs="Liberation Serif"/>
          <w:kern w:val="0"/>
        </w:rPr>
        <w:t xml:space="preserve"> 2015)</w:t>
      </w:r>
      <w:r w:rsidRPr="00A34362">
        <w:fldChar w:fldCharType="end"/>
      </w:r>
    </w:p>
  </w:footnote>
  <w:footnote w:id="3">
    <w:p w14:paraId="2C7AD016" w14:textId="2389B0EB" w:rsidR="00137CF9" w:rsidRPr="00A34362" w:rsidRDefault="00137CF9" w:rsidP="00137CF9">
      <w:pPr>
        <w:pStyle w:val="Notedebasdepage"/>
      </w:pPr>
      <w:r w:rsidRPr="00A34362">
        <w:rPr>
          <w:rStyle w:val="Appelnotedebasdep"/>
        </w:rPr>
        <w:footnoteRef/>
      </w:r>
      <w:r w:rsidRPr="00A34362">
        <w:t xml:space="preserve"> </w:t>
      </w:r>
      <w:r w:rsidRPr="00A34362">
        <w:fldChar w:fldCharType="begin"/>
      </w:r>
      <w:r w:rsidR="001F72B1" w:rsidRPr="00A34362">
        <w:instrText xml:space="preserve"> ADDIN ZOTERO_ITEM CSL_CITATION {"citationID":"bHiqylKT","properties":{"formattedCitation":"({\\i{}Formel 1 Prototyp: 1. Highspeedrunde MONACO GRAND PRIX | Gerrits Tagebuch #71 | Miniatur Wunderland} 2020)","plainCitation":"(Formel 1 Prototyp: 1. Highspeedrunde MONACO GRAND PRIX | Gerrits Tagebuch #71 | Miniatur Wunderland 2020)","noteIndex":3},"citationItems":[{"id":"n1aLuNnc/ilfCO2ZR","uris":["http://zotero.org/users/local/mm9M02TK/items/J62W7FYV"],"itemData":{"id":70,"type":"motion_picture","abstract":"In der 71. Folge von Gerrits Tagebuch drehen die Formel-1-Autos mit Highspeed die ersten Runden auf der Teststrecke. \nFür die 21 Meter lange Formel-1-Strecke, mit komplexen Leiterbahnen, lötet bzw. bestückt Sascha in über 16 Stunden einen Prototyp einer Steuerplatine in filigraner Handarbeit. \nAußerdem zeichnet Jens das erste F1-Auto am Computer in 3D und präsentiert uns die ersten Druckteile.","dimensions":"11:15","source":"YouTube","title":"Formel 1 Prototyp: 1. Highspeedrunde MONACO GRAND PRIX | Gerrits Tagebuch #71 | Miniatur Wunderland","title-short":"Formel 1 Prototyp","URL":"https://www.youtube.com/watch?v=D6jwZYrvSv4","director":[{"literal":"Miniatur Wunderland"}],"accessed":{"date-parts":[["2025",6,30]]},"issued":{"date-parts":[["2020",2,2]]}}}],"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Formel 1 Prototyp: 1. Highspeedrunde MONACO GRAND PRIX | Gerrits Tagebuch #71 | Miniatur Wunderland</w:t>
      </w:r>
      <w:r w:rsidRPr="00A34362">
        <w:rPr>
          <w:rFonts w:cs="Liberation Serif"/>
          <w:kern w:val="0"/>
        </w:rPr>
        <w:t xml:space="preserve"> 2020)</w:t>
      </w:r>
      <w:r w:rsidRPr="00A34362">
        <w:fldChar w:fldCharType="end"/>
      </w:r>
    </w:p>
  </w:footnote>
  <w:footnote w:id="4">
    <w:p w14:paraId="5A7E6FBE" w14:textId="53F7167A" w:rsidR="00DE1F65" w:rsidRPr="00A34362" w:rsidRDefault="00DE1F65">
      <w:pPr>
        <w:pStyle w:val="Notedebasdepage"/>
      </w:pPr>
      <w:r w:rsidRPr="00A34362">
        <w:rPr>
          <w:rStyle w:val="Appelnotedebasdep"/>
        </w:rPr>
        <w:footnoteRef/>
      </w:r>
      <w:r w:rsidRPr="00A34362">
        <w:t xml:space="preserve"> </w:t>
      </w:r>
      <w:r w:rsidRPr="00A34362">
        <w:fldChar w:fldCharType="begin"/>
      </w:r>
      <w:r w:rsidR="001F72B1" w:rsidRPr="00A34362">
        <w:instrText xml:space="preserve"> ADDIN ZOTERO_ITEM CSL_CITATION {"citationID":"FggtW5fJ","properties":{"formattedCitation":"({\\i{}Formel 1: Fortschritte in der Software | Gerrits Tagebuch #82 | Miniatur Wunderland} 2022)","plainCitation":"(Formel 1: Fortschritte in der Software | Gerrits Tagebuch #82 | Miniatur Wunderland 2022)","noteIndex":4},"citationItems":[{"id":"n1aLuNnc/m0BqAltj","uris":["http://zotero.org/users/local/mm9M02TK/items/R3N2M3XF"],"itemData":{"id":71,"type":"motion_picture","abstract":"Seit 2014 arbeiten Gerrit und sein Team an der Entwicklung eines realistisches Formel-1-Rennen für unseren Monaco-Abschnitt. Auf der 21-Meter Strecke soll es Überholmanöver, Ziehharmonika-Effekt in Kurven, eine Boxengasse und immer neue Zieleinläufen geben. In der heutigen Folge zeigt uns Gerrit, welche Software-Fortschritte er in über unzähligen Programmierstunden gemacht hat. Unter anderem können die Fahrzeuge jetzt sauber überholen, das Saftycar-Auto fährt und Startaufstellungen können gefahren werden.","dimensions":"13:14","source":"YouTube","title":"Formel 1: Fortschritte in der Software | Gerrits Tagebuch #82 | Miniatur Wunderland","title-short":"Formel 1","URL":"https://www.youtube.com/watch?v=3ujaGUFfgC0","director":[{"literal":"Miniatur Wunderland"}],"accessed":{"date-parts":[["2025",6,30]]},"issued":{"date-parts":[["2022",3,13]]}}}],"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Formel 1: Fortschritte in der Software | Gerrits Tagebuch #82 | Miniatur Wunderland</w:t>
      </w:r>
      <w:r w:rsidRPr="00A34362">
        <w:rPr>
          <w:rFonts w:cs="Liberation Serif"/>
          <w:kern w:val="0"/>
        </w:rPr>
        <w:t xml:space="preserve"> 2022)</w:t>
      </w:r>
      <w:r w:rsidRPr="00A34362">
        <w:fldChar w:fldCharType="end"/>
      </w:r>
    </w:p>
  </w:footnote>
  <w:footnote w:id="5">
    <w:p w14:paraId="753997AE" w14:textId="6EAE6D5E" w:rsidR="00DE1F65" w:rsidRPr="00A34362" w:rsidRDefault="00DE1F65">
      <w:pPr>
        <w:pStyle w:val="Notedebasdepage"/>
      </w:pPr>
      <w:r w:rsidRPr="00A34362">
        <w:rPr>
          <w:rStyle w:val="Appelnotedebasdep"/>
        </w:rPr>
        <w:footnoteRef/>
      </w:r>
      <w:r w:rsidRPr="00A34362">
        <w:t xml:space="preserve"> </w:t>
      </w:r>
      <w:r w:rsidRPr="00A34362">
        <w:fldChar w:fldCharType="begin"/>
      </w:r>
      <w:r w:rsidR="001F72B1" w:rsidRPr="00A34362">
        <w:instrText xml:space="preserve"> ADDIN ZOTERO_ITEM CSL_CITATION {"citationID":"HVSAYyBu","properties":{"formattedCitation":"({\\i{}MONACO GRAND PRIX: Die Entstehung unserer Formel 1 | Gerrits Tagebuch #95 | Miniatur Wunderland} 2024)","plainCitation":"(MONACO GRAND PRIX: Die Entstehung unserer Formel 1 | Gerrits Tagebuch #95 | Miniatur Wunderland 2024)","noteIndex":5},"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MONACO GRAND PRIX: Die Entstehung unserer Formel 1 | Gerrits Tagebuch #95 | Miniatur Wunderland</w:t>
      </w:r>
      <w:r w:rsidRPr="00A34362">
        <w:rPr>
          <w:rFonts w:cs="Liberation Serif"/>
          <w:kern w:val="0"/>
        </w:rPr>
        <w:t xml:space="preserve"> 2024)</w:t>
      </w:r>
      <w:r w:rsidRPr="00A34362">
        <w:fldChar w:fldCharType="end"/>
      </w:r>
    </w:p>
  </w:footnote>
  <w:footnote w:id="6">
    <w:p w14:paraId="7B7163D2" w14:textId="226CD039" w:rsidR="00D62DF7" w:rsidRPr="00A34362" w:rsidRDefault="00D62DF7">
      <w:pPr>
        <w:pStyle w:val="Notedebasdepage"/>
      </w:pPr>
      <w:r w:rsidRPr="00A34362">
        <w:rPr>
          <w:rStyle w:val="Appelnotedebasdep"/>
        </w:rPr>
        <w:footnoteRef/>
      </w:r>
      <w:r w:rsidRPr="00A34362">
        <w:t xml:space="preserve"> </w:t>
      </w:r>
      <w:r w:rsidR="001F72B1" w:rsidRPr="00A34362">
        <w:fldChar w:fldCharType="begin"/>
      </w:r>
      <w:r w:rsidR="001F72B1" w:rsidRPr="00A34362">
        <w:instrText xml:space="preserve"> ADDIN ZOTERO_ITEM CSL_CITATION {"citationID":"ceWYPK7q","properties":{"formattedCitation":"({\\i{}Square Off - World\\uc0\\u8217{}s Smartest Chess Board} 2019)","plainCitation":"(Square Off - World’s Smartest Chess Board 2019)","noteIndex":6},"citationItems":[{"id":4,"uris":["http://zotero.org/users/local/siT019Lj/items/LWIBIQ22"],"itemData":{"id":4,"type":"webpage","abstract":"Challenge any online opponent across the globe or play against the artificial intelligence on this automated chess board.","container-title":"Kickstarter","language":"fr","title":"Square Off - World’s Smartest Chess Board","URL":"https://www.kickstarter.com/projects/infivention/square-off-worlds-smartest-chess-board-relaunched","accessed":{"date-parts":[["2025",8,11]]},"issued":{"date-parts":[["2019",10,22]]}}}],"schema":"https://github.com/citation-style-language/schema/raw/master/csl-citation.json"} </w:instrText>
      </w:r>
      <w:r w:rsidR="001F72B1" w:rsidRPr="00A34362">
        <w:fldChar w:fldCharType="separate"/>
      </w:r>
      <w:r w:rsidR="001F72B1" w:rsidRPr="00A34362">
        <w:rPr>
          <w:rFonts w:cs="Liberation Serif"/>
          <w:kern w:val="0"/>
        </w:rPr>
        <w:t>(</w:t>
      </w:r>
      <w:r w:rsidR="001F72B1" w:rsidRPr="00A34362">
        <w:rPr>
          <w:rFonts w:cs="Liberation Serif"/>
          <w:i/>
          <w:iCs/>
          <w:kern w:val="0"/>
        </w:rPr>
        <w:t>Square Off - World’s Smartest Chess Board</w:t>
      </w:r>
      <w:r w:rsidR="001F72B1" w:rsidRPr="00A34362">
        <w:rPr>
          <w:rFonts w:cs="Liberation Serif"/>
          <w:kern w:val="0"/>
        </w:rPr>
        <w:t xml:space="preserve"> 2019)</w:t>
      </w:r>
      <w:r w:rsidR="001F72B1" w:rsidRPr="00A34362">
        <w:fldChar w:fldCharType="end"/>
      </w:r>
    </w:p>
  </w:footnote>
  <w:footnote w:id="7">
    <w:p w14:paraId="78FD7995" w14:textId="7AD9045D" w:rsidR="00A34362" w:rsidRPr="00A34362" w:rsidRDefault="00A34362">
      <w:pPr>
        <w:pStyle w:val="Notedebasdepage"/>
        <w:rPr>
          <w:lang w:val="de-CH"/>
        </w:rPr>
      </w:pPr>
      <w:r w:rsidRPr="00A34362">
        <w:rPr>
          <w:rStyle w:val="Appelnotedebasdep"/>
        </w:rPr>
        <w:footnoteRef/>
      </w:r>
      <w:r w:rsidRPr="00A34362">
        <w:t xml:space="preserve"> </w:t>
      </w:r>
      <w:r w:rsidRPr="00A34362">
        <w:fldChar w:fldCharType="begin"/>
      </w:r>
      <w:r w:rsidRPr="00A34362">
        <w:instrText xml:space="preserve"> ADDIN ZOTERO_ITEM CSL_CITATION {"citationID":"5FHpHJjA","properties":{"formattedCitation":"({\\i{}The WEIRDEST Fix Ever: I Dumped My SquareOff Kingdom Chess Set!} 2023)","plainCitation":"(The WEIRDEST Fix Ever: I Dumped My SquareOff Kingdom Chess Set! 2023)","noteIndex":7},"citationItems":[{"id":1,"uris":["http://zotero.org/users/local/siT019Lj/items/R9EZA5MZ"],"itemData":{"id":1,"type":"motion_picture","abstract":"In this episode, I'm taking on the challenge of repairing a Square Off Kingdom Chess board, an extraordinary mix of classic chess and cutting-edge tech. I found this board with its self-moving pieces intriguing but it was plagued with connectivity issues. Join me as I dive into the guts of this board, navigate through some tricky customer service interactions, and hopefully bring the magic back to this fascinating chess game. Discover whether persistence, technical know-how, and a bit of luck can triumph over faulty firmware. Let's bring this game back to life together","dimensions":"32:30","source":"YouTube","title":"The WEIRDEST Fix Ever: I Dumped My SquareOff Kingdom Chess Set!","title-short":"The WEIRDEST Fix Ever","URL":"https://www.youtube.com/watch?v=y-M5DxNqQVI","director":[{"literal":"CanWeFixThat"}],"accessed":{"date-parts":[["2025",8,11]]},"issued":{"date-parts":[["2023",5,10]]}}}],"schema":"https://github.com/citation-style-language/schema/raw/master/csl-citation.json"} </w:instrText>
      </w:r>
      <w:r w:rsidRPr="00A34362">
        <w:fldChar w:fldCharType="separate"/>
      </w:r>
      <w:r w:rsidRPr="00A34362">
        <w:rPr>
          <w:rFonts w:cs="Liberation Serif"/>
          <w:kern w:val="0"/>
        </w:rPr>
        <w:t>(</w:t>
      </w:r>
      <w:r w:rsidRPr="00A34362">
        <w:rPr>
          <w:rFonts w:cs="Liberation Serif"/>
          <w:i/>
          <w:iCs/>
          <w:kern w:val="0"/>
        </w:rPr>
        <w:t>The WEIRDEST Fix Ever: I Dumped My SquareOff Kingdom Chess Set!</w:t>
      </w:r>
      <w:r w:rsidRPr="00A34362">
        <w:rPr>
          <w:rFonts w:cs="Liberation Serif"/>
          <w:kern w:val="0"/>
        </w:rPr>
        <w:t xml:space="preserve"> 2023)</w:t>
      </w:r>
      <w:r w:rsidRPr="00A3436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32614"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62030"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28177" w14:textId="77777777" w:rsidR="00560C1A" w:rsidRPr="00A34362" w:rsidRDefault="00560C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16027" w14:textId="77777777" w:rsidR="00560C1A" w:rsidRPr="00A34362" w:rsidRDefault="00560C1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41486"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AF7"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4872A" w14:textId="048767BB" w:rsidR="00560C1A" w:rsidRPr="00A34362" w:rsidRDefault="003149DC">
    <w:pPr>
      <w:pStyle w:val="En-tte"/>
      <w:rPr>
        <w:rFonts w:ascii="Liberation Sans" w:hAnsi="Liberation Sans"/>
        <w:color w:val="999999"/>
        <w:sz w:val="16"/>
        <w:szCs w:val="16"/>
      </w:rPr>
    </w:pPr>
    <w:r w:rsidRPr="00A34362">
      <w:rPr>
        <w:rFonts w:ascii="Liberation Sans" w:hAnsi="Liberation Sans"/>
        <w:color w:val="999999"/>
        <w:sz w:val="16"/>
        <w:szCs w:val="16"/>
      </w:rPr>
      <w:t>Mariot, Gaël</w:t>
    </w:r>
    <w:r w:rsidR="00560C1A" w:rsidRPr="00A34362">
      <w:rPr>
        <w:rFonts w:ascii="Liberation Sans" w:hAnsi="Liberation Sans"/>
        <w:color w:val="999999"/>
        <w:sz w:val="16"/>
        <w:szCs w:val="16"/>
      </w:rPr>
      <w:t xml:space="preserve"> – </w:t>
    </w:r>
    <w:r w:rsidRPr="00A34362">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sidRPr="00A34362">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sidRPr="00A34362">
      <w:rPr>
        <w:rFonts w:ascii="Liberation Sans" w:hAnsi="Liberation Sans"/>
        <w:color w:val="999999"/>
        <w:sz w:val="16"/>
        <w:szCs w:val="16"/>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A1E3438"/>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D5580C08"/>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F064E11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5109FF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AE881E8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6CC8EF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7DB88C80"/>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6C87D56"/>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26E4A7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A005842"/>
    <w:multiLevelType w:val="multilevel"/>
    <w:tmpl w:val="CEF05FCA"/>
    <w:lvl w:ilvl="0">
      <w:start w:val="1"/>
      <w:numFmt w:val="decimal"/>
      <w:lvlText w:val="%1."/>
      <w:lvlJc w:val="left"/>
      <w:pPr>
        <w:ind w:left="0" w:firstLine="0"/>
      </w:pPr>
    </w:lvl>
    <w:lvl w:ilvl="1">
      <w:start w:val="1"/>
      <w:numFmt w:val="decimal"/>
      <w:lvlText w:val="%1.%2."/>
      <w:lvlJc w:val="left"/>
      <w:pPr>
        <w:ind w:left="0" w:firstLine="0"/>
      </w:pPr>
    </w:lvl>
    <w:lvl w:ilvl="2">
      <w:start w:val="1"/>
      <w:numFmt w:val="lowerLetter"/>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0DD96D71"/>
    <w:multiLevelType w:val="hybridMultilevel"/>
    <w:tmpl w:val="91561D5C"/>
    <w:lvl w:ilvl="0" w:tplc="D5E680AE">
      <w:numFmt w:val="bullet"/>
      <w:lvlText w:val="•"/>
      <w:lvlJc w:val="left"/>
      <w:pPr>
        <w:ind w:left="839" w:hanging="360"/>
      </w:pPr>
      <w:rPr>
        <w:rFonts w:ascii="Arial" w:eastAsia="Arial" w:hAnsi="Arial" w:cs="Arial" w:hint="default"/>
        <w:spacing w:val="0"/>
        <w:w w:val="101"/>
        <w:lang w:val="fr-FR" w:eastAsia="en-US" w:bidi="ar-SA"/>
      </w:rPr>
    </w:lvl>
    <w:lvl w:ilvl="1" w:tplc="22B498E0">
      <w:numFmt w:val="bullet"/>
      <w:lvlText w:val="•"/>
      <w:lvlJc w:val="left"/>
      <w:pPr>
        <w:ind w:left="1684" w:hanging="360"/>
      </w:pPr>
      <w:rPr>
        <w:rFonts w:hint="default"/>
        <w:lang w:val="fr-FR" w:eastAsia="en-US" w:bidi="ar-SA"/>
      </w:rPr>
    </w:lvl>
    <w:lvl w:ilvl="2" w:tplc="6D0CFE48">
      <w:numFmt w:val="bullet"/>
      <w:lvlText w:val="•"/>
      <w:lvlJc w:val="left"/>
      <w:pPr>
        <w:ind w:left="2529" w:hanging="360"/>
      </w:pPr>
      <w:rPr>
        <w:rFonts w:hint="default"/>
        <w:lang w:val="fr-FR" w:eastAsia="en-US" w:bidi="ar-SA"/>
      </w:rPr>
    </w:lvl>
    <w:lvl w:ilvl="3" w:tplc="973A12DA">
      <w:numFmt w:val="bullet"/>
      <w:lvlText w:val="•"/>
      <w:lvlJc w:val="left"/>
      <w:pPr>
        <w:ind w:left="3373" w:hanging="360"/>
      </w:pPr>
      <w:rPr>
        <w:rFonts w:hint="default"/>
        <w:lang w:val="fr-FR" w:eastAsia="en-US" w:bidi="ar-SA"/>
      </w:rPr>
    </w:lvl>
    <w:lvl w:ilvl="4" w:tplc="71A42C54">
      <w:numFmt w:val="bullet"/>
      <w:lvlText w:val="•"/>
      <w:lvlJc w:val="left"/>
      <w:pPr>
        <w:ind w:left="4218" w:hanging="360"/>
      </w:pPr>
      <w:rPr>
        <w:rFonts w:hint="default"/>
        <w:lang w:val="fr-FR" w:eastAsia="en-US" w:bidi="ar-SA"/>
      </w:rPr>
    </w:lvl>
    <w:lvl w:ilvl="5" w:tplc="0636C008">
      <w:numFmt w:val="bullet"/>
      <w:lvlText w:val="•"/>
      <w:lvlJc w:val="left"/>
      <w:pPr>
        <w:ind w:left="5063" w:hanging="360"/>
      </w:pPr>
      <w:rPr>
        <w:rFonts w:hint="default"/>
        <w:lang w:val="fr-FR" w:eastAsia="en-US" w:bidi="ar-SA"/>
      </w:rPr>
    </w:lvl>
    <w:lvl w:ilvl="6" w:tplc="ABBA86B2">
      <w:numFmt w:val="bullet"/>
      <w:lvlText w:val="•"/>
      <w:lvlJc w:val="left"/>
      <w:pPr>
        <w:ind w:left="5907" w:hanging="360"/>
      </w:pPr>
      <w:rPr>
        <w:rFonts w:hint="default"/>
        <w:lang w:val="fr-FR" w:eastAsia="en-US" w:bidi="ar-SA"/>
      </w:rPr>
    </w:lvl>
    <w:lvl w:ilvl="7" w:tplc="C102FA2C">
      <w:numFmt w:val="bullet"/>
      <w:lvlText w:val="•"/>
      <w:lvlJc w:val="left"/>
      <w:pPr>
        <w:ind w:left="6752" w:hanging="360"/>
      </w:pPr>
      <w:rPr>
        <w:rFonts w:hint="default"/>
        <w:lang w:val="fr-FR" w:eastAsia="en-US" w:bidi="ar-SA"/>
      </w:rPr>
    </w:lvl>
    <w:lvl w:ilvl="8" w:tplc="17B82E70">
      <w:numFmt w:val="bullet"/>
      <w:lvlText w:val="•"/>
      <w:lvlJc w:val="left"/>
      <w:pPr>
        <w:ind w:left="7596" w:hanging="360"/>
      </w:pPr>
      <w:rPr>
        <w:rFonts w:hint="default"/>
        <w:lang w:val="fr-FR" w:eastAsia="en-US" w:bidi="ar-SA"/>
      </w:rPr>
    </w:lvl>
  </w:abstractNum>
  <w:abstractNum w:abstractNumId="11" w15:restartNumberingAfterBreak="0">
    <w:nsid w:val="125212FF"/>
    <w:multiLevelType w:val="multilevel"/>
    <w:tmpl w:val="F2507180"/>
    <w:lvl w:ilvl="0">
      <w:start w:val="1"/>
      <w:numFmt w:val="bullet"/>
      <w:lvlText w:val=""/>
      <w:lvlJc w:val="left"/>
      <w:pPr>
        <w:tabs>
          <w:tab w:val="num" w:pos="1429"/>
        </w:tabs>
        <w:ind w:left="1429" w:hanging="360"/>
      </w:pPr>
      <w:rPr>
        <w:rFonts w:ascii="Symbol" w:hAnsi="Symbol" w:cs="Open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Open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Open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2" w15:restartNumberingAfterBreak="0">
    <w:nsid w:val="2A303DC0"/>
    <w:multiLevelType w:val="multilevel"/>
    <w:tmpl w:val="CEF05FCA"/>
    <w:lvl w:ilvl="0">
      <w:start w:val="1"/>
      <w:numFmt w:val="decimal"/>
      <w:pStyle w:val="Titre1"/>
      <w:lvlText w:val="%1."/>
      <w:lvlJc w:val="left"/>
      <w:pPr>
        <w:ind w:left="0" w:firstLine="0"/>
      </w:pPr>
    </w:lvl>
    <w:lvl w:ilvl="1">
      <w:start w:val="1"/>
      <w:numFmt w:val="decimal"/>
      <w:pStyle w:val="Titre2"/>
      <w:lvlText w:val="%1.%2."/>
      <w:lvlJc w:val="left"/>
      <w:pPr>
        <w:ind w:left="0" w:firstLine="0"/>
      </w:pPr>
    </w:lvl>
    <w:lvl w:ilvl="2">
      <w:start w:val="1"/>
      <w:numFmt w:val="lowerLetter"/>
      <w:pStyle w:val="Titre3"/>
      <w:lvlText w:val="%3)"/>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3" w15:restartNumberingAfterBreak="0">
    <w:nsid w:val="372963A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9AE792C"/>
    <w:multiLevelType w:val="multilevel"/>
    <w:tmpl w:val="CEC4DD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79130623">
    <w:abstractNumId w:val="12"/>
  </w:num>
  <w:num w:numId="2" w16cid:durableId="897862126">
    <w:abstractNumId w:val="11"/>
  </w:num>
  <w:num w:numId="3" w16cid:durableId="1184053034">
    <w:abstractNumId w:val="3"/>
  </w:num>
  <w:num w:numId="4" w16cid:durableId="1466505225">
    <w:abstractNumId w:val="4"/>
  </w:num>
  <w:num w:numId="5" w16cid:durableId="217665630">
    <w:abstractNumId w:val="5"/>
  </w:num>
  <w:num w:numId="6" w16cid:durableId="228006243">
    <w:abstractNumId w:val="6"/>
  </w:num>
  <w:num w:numId="7" w16cid:durableId="322927561">
    <w:abstractNumId w:val="8"/>
  </w:num>
  <w:num w:numId="8" w16cid:durableId="663901645">
    <w:abstractNumId w:val="0"/>
  </w:num>
  <w:num w:numId="9" w16cid:durableId="1629050104">
    <w:abstractNumId w:val="1"/>
  </w:num>
  <w:num w:numId="10" w16cid:durableId="576520927">
    <w:abstractNumId w:val="2"/>
  </w:num>
  <w:num w:numId="11" w16cid:durableId="425345704">
    <w:abstractNumId w:val="7"/>
  </w:num>
  <w:num w:numId="12" w16cid:durableId="1045908818">
    <w:abstractNumId w:val="9"/>
  </w:num>
  <w:num w:numId="13" w16cid:durableId="289626374">
    <w:abstractNumId w:val="14"/>
  </w:num>
  <w:num w:numId="14" w16cid:durableId="1295284381">
    <w:abstractNumId w:val="13"/>
  </w:num>
  <w:num w:numId="15" w16cid:durableId="25775430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F1B"/>
    <w:rsid w:val="00001430"/>
    <w:rsid w:val="00010DA9"/>
    <w:rsid w:val="000279BD"/>
    <w:rsid w:val="00043817"/>
    <w:rsid w:val="00061834"/>
    <w:rsid w:val="000701BC"/>
    <w:rsid w:val="00075679"/>
    <w:rsid w:val="000774CA"/>
    <w:rsid w:val="00084136"/>
    <w:rsid w:val="000855E4"/>
    <w:rsid w:val="00086DF7"/>
    <w:rsid w:val="00087677"/>
    <w:rsid w:val="000B0FBC"/>
    <w:rsid w:val="000B5EC2"/>
    <w:rsid w:val="000B62AF"/>
    <w:rsid w:val="000C37FC"/>
    <w:rsid w:val="000C3B94"/>
    <w:rsid w:val="000D0CCF"/>
    <w:rsid w:val="000D5352"/>
    <w:rsid w:val="000D7B3F"/>
    <w:rsid w:val="000F2723"/>
    <w:rsid w:val="00113106"/>
    <w:rsid w:val="00114E51"/>
    <w:rsid w:val="00116EDA"/>
    <w:rsid w:val="0012147D"/>
    <w:rsid w:val="00122E20"/>
    <w:rsid w:val="001317F4"/>
    <w:rsid w:val="00131E91"/>
    <w:rsid w:val="00134B86"/>
    <w:rsid w:val="00135175"/>
    <w:rsid w:val="00137CF9"/>
    <w:rsid w:val="00142BB1"/>
    <w:rsid w:val="001445BF"/>
    <w:rsid w:val="0014592E"/>
    <w:rsid w:val="001462FC"/>
    <w:rsid w:val="0015436A"/>
    <w:rsid w:val="00170E7F"/>
    <w:rsid w:val="00177692"/>
    <w:rsid w:val="00187150"/>
    <w:rsid w:val="001875E6"/>
    <w:rsid w:val="0019314B"/>
    <w:rsid w:val="001A00EA"/>
    <w:rsid w:val="001C756C"/>
    <w:rsid w:val="001D11E1"/>
    <w:rsid w:val="001D574F"/>
    <w:rsid w:val="001E38FC"/>
    <w:rsid w:val="001E7793"/>
    <w:rsid w:val="001E79E3"/>
    <w:rsid w:val="001F14DA"/>
    <w:rsid w:val="001F72B1"/>
    <w:rsid w:val="00204F83"/>
    <w:rsid w:val="002145E5"/>
    <w:rsid w:val="002172D0"/>
    <w:rsid w:val="00240719"/>
    <w:rsid w:val="00241E72"/>
    <w:rsid w:val="002453D7"/>
    <w:rsid w:val="00257B8C"/>
    <w:rsid w:val="0026105C"/>
    <w:rsid w:val="00265DDA"/>
    <w:rsid w:val="002927F4"/>
    <w:rsid w:val="0029456B"/>
    <w:rsid w:val="0029653A"/>
    <w:rsid w:val="002A01B2"/>
    <w:rsid w:val="002A5F1B"/>
    <w:rsid w:val="002B1BBE"/>
    <w:rsid w:val="002C00DD"/>
    <w:rsid w:val="002D3041"/>
    <w:rsid w:val="002D5ED6"/>
    <w:rsid w:val="002E324C"/>
    <w:rsid w:val="002F35CD"/>
    <w:rsid w:val="002F5EC3"/>
    <w:rsid w:val="003059DC"/>
    <w:rsid w:val="003149DC"/>
    <w:rsid w:val="00317956"/>
    <w:rsid w:val="003220B0"/>
    <w:rsid w:val="00346165"/>
    <w:rsid w:val="003512C1"/>
    <w:rsid w:val="00356205"/>
    <w:rsid w:val="00361080"/>
    <w:rsid w:val="00363F0A"/>
    <w:rsid w:val="003658B3"/>
    <w:rsid w:val="00382F99"/>
    <w:rsid w:val="00384B5B"/>
    <w:rsid w:val="00395F11"/>
    <w:rsid w:val="003A2CFC"/>
    <w:rsid w:val="003B31E8"/>
    <w:rsid w:val="003B54BF"/>
    <w:rsid w:val="003C3E90"/>
    <w:rsid w:val="003D0E9F"/>
    <w:rsid w:val="003D46E9"/>
    <w:rsid w:val="003E47B3"/>
    <w:rsid w:val="003F2AEB"/>
    <w:rsid w:val="003F6BA2"/>
    <w:rsid w:val="003F7A60"/>
    <w:rsid w:val="00416679"/>
    <w:rsid w:val="00427B03"/>
    <w:rsid w:val="0043472E"/>
    <w:rsid w:val="0044550A"/>
    <w:rsid w:val="00460C23"/>
    <w:rsid w:val="00462272"/>
    <w:rsid w:val="0046750F"/>
    <w:rsid w:val="00474FCE"/>
    <w:rsid w:val="00476E26"/>
    <w:rsid w:val="00485950"/>
    <w:rsid w:val="004A301E"/>
    <w:rsid w:val="004B0768"/>
    <w:rsid w:val="004B0D7F"/>
    <w:rsid w:val="004C174F"/>
    <w:rsid w:val="004D2A56"/>
    <w:rsid w:val="004D4B87"/>
    <w:rsid w:val="004E7593"/>
    <w:rsid w:val="004E782E"/>
    <w:rsid w:val="004F27A3"/>
    <w:rsid w:val="004F5F26"/>
    <w:rsid w:val="004F65BA"/>
    <w:rsid w:val="004F7351"/>
    <w:rsid w:val="00500672"/>
    <w:rsid w:val="00513ECA"/>
    <w:rsid w:val="005344D9"/>
    <w:rsid w:val="00540700"/>
    <w:rsid w:val="00541700"/>
    <w:rsid w:val="0056025D"/>
    <w:rsid w:val="00560C1A"/>
    <w:rsid w:val="00567AA4"/>
    <w:rsid w:val="00570E3C"/>
    <w:rsid w:val="005768F8"/>
    <w:rsid w:val="0058545F"/>
    <w:rsid w:val="005B2CA4"/>
    <w:rsid w:val="005B76F3"/>
    <w:rsid w:val="005C338C"/>
    <w:rsid w:val="005D1A8A"/>
    <w:rsid w:val="005D1FFC"/>
    <w:rsid w:val="005D63B7"/>
    <w:rsid w:val="005E0785"/>
    <w:rsid w:val="006138C9"/>
    <w:rsid w:val="00614F95"/>
    <w:rsid w:val="006178D4"/>
    <w:rsid w:val="0065483A"/>
    <w:rsid w:val="00660392"/>
    <w:rsid w:val="0067362E"/>
    <w:rsid w:val="00682830"/>
    <w:rsid w:val="00690D5C"/>
    <w:rsid w:val="006B7411"/>
    <w:rsid w:val="006C1B15"/>
    <w:rsid w:val="006C3C4B"/>
    <w:rsid w:val="006D0526"/>
    <w:rsid w:val="006F5103"/>
    <w:rsid w:val="00715C65"/>
    <w:rsid w:val="0073010A"/>
    <w:rsid w:val="00740B5D"/>
    <w:rsid w:val="00744F72"/>
    <w:rsid w:val="007520E1"/>
    <w:rsid w:val="00753499"/>
    <w:rsid w:val="0076094E"/>
    <w:rsid w:val="007741B7"/>
    <w:rsid w:val="007849A9"/>
    <w:rsid w:val="00793F0E"/>
    <w:rsid w:val="007973C7"/>
    <w:rsid w:val="00797D1F"/>
    <w:rsid w:val="007A0A57"/>
    <w:rsid w:val="007A54F7"/>
    <w:rsid w:val="007B3AE5"/>
    <w:rsid w:val="007B5B33"/>
    <w:rsid w:val="007D1C18"/>
    <w:rsid w:val="007E71BA"/>
    <w:rsid w:val="007F5DCA"/>
    <w:rsid w:val="007F5E76"/>
    <w:rsid w:val="00803173"/>
    <w:rsid w:val="008104EA"/>
    <w:rsid w:val="00815FA2"/>
    <w:rsid w:val="00827467"/>
    <w:rsid w:val="008351A3"/>
    <w:rsid w:val="00846A30"/>
    <w:rsid w:val="008525F9"/>
    <w:rsid w:val="00860052"/>
    <w:rsid w:val="008611A2"/>
    <w:rsid w:val="0086281A"/>
    <w:rsid w:val="00880133"/>
    <w:rsid w:val="00892F47"/>
    <w:rsid w:val="008933E9"/>
    <w:rsid w:val="008B14D5"/>
    <w:rsid w:val="008C22A3"/>
    <w:rsid w:val="008C504F"/>
    <w:rsid w:val="008C627E"/>
    <w:rsid w:val="008D1AB5"/>
    <w:rsid w:val="008D21E1"/>
    <w:rsid w:val="008D77CF"/>
    <w:rsid w:val="008F08CF"/>
    <w:rsid w:val="009258E0"/>
    <w:rsid w:val="0093117E"/>
    <w:rsid w:val="0094179F"/>
    <w:rsid w:val="009436B9"/>
    <w:rsid w:val="00963B3B"/>
    <w:rsid w:val="00965911"/>
    <w:rsid w:val="00973018"/>
    <w:rsid w:val="009743B2"/>
    <w:rsid w:val="009776B5"/>
    <w:rsid w:val="00984A0C"/>
    <w:rsid w:val="00991F1B"/>
    <w:rsid w:val="009A2575"/>
    <w:rsid w:val="009A492F"/>
    <w:rsid w:val="009A5186"/>
    <w:rsid w:val="009A60A1"/>
    <w:rsid w:val="009B1ADE"/>
    <w:rsid w:val="009D0EBC"/>
    <w:rsid w:val="009E18B2"/>
    <w:rsid w:val="009F5852"/>
    <w:rsid w:val="009F70B0"/>
    <w:rsid w:val="00A16544"/>
    <w:rsid w:val="00A16F43"/>
    <w:rsid w:val="00A318DB"/>
    <w:rsid w:val="00A34362"/>
    <w:rsid w:val="00A454B3"/>
    <w:rsid w:val="00A45E04"/>
    <w:rsid w:val="00A62406"/>
    <w:rsid w:val="00A63DA7"/>
    <w:rsid w:val="00A6479F"/>
    <w:rsid w:val="00A64FA4"/>
    <w:rsid w:val="00A65E47"/>
    <w:rsid w:val="00A917F4"/>
    <w:rsid w:val="00A96CAE"/>
    <w:rsid w:val="00AB1282"/>
    <w:rsid w:val="00AB17A8"/>
    <w:rsid w:val="00AD12BB"/>
    <w:rsid w:val="00AD35F2"/>
    <w:rsid w:val="00AE56BF"/>
    <w:rsid w:val="00AF2E7F"/>
    <w:rsid w:val="00B00FA7"/>
    <w:rsid w:val="00B10248"/>
    <w:rsid w:val="00B2707A"/>
    <w:rsid w:val="00B31202"/>
    <w:rsid w:val="00B32299"/>
    <w:rsid w:val="00B4645D"/>
    <w:rsid w:val="00B60618"/>
    <w:rsid w:val="00B7275D"/>
    <w:rsid w:val="00B73977"/>
    <w:rsid w:val="00B82892"/>
    <w:rsid w:val="00B83A2E"/>
    <w:rsid w:val="00B85096"/>
    <w:rsid w:val="00B8586E"/>
    <w:rsid w:val="00B9064B"/>
    <w:rsid w:val="00B94BFB"/>
    <w:rsid w:val="00BA1005"/>
    <w:rsid w:val="00BA26F0"/>
    <w:rsid w:val="00BA77AB"/>
    <w:rsid w:val="00BC3961"/>
    <w:rsid w:val="00BE0FB1"/>
    <w:rsid w:val="00BF0332"/>
    <w:rsid w:val="00BF054F"/>
    <w:rsid w:val="00BF066F"/>
    <w:rsid w:val="00C019D2"/>
    <w:rsid w:val="00C33EB3"/>
    <w:rsid w:val="00C363BA"/>
    <w:rsid w:val="00C4136F"/>
    <w:rsid w:val="00C544F7"/>
    <w:rsid w:val="00C54F57"/>
    <w:rsid w:val="00C558EC"/>
    <w:rsid w:val="00C63EA7"/>
    <w:rsid w:val="00C648EB"/>
    <w:rsid w:val="00C67644"/>
    <w:rsid w:val="00C73F33"/>
    <w:rsid w:val="00C770CF"/>
    <w:rsid w:val="00C87A07"/>
    <w:rsid w:val="00C943DE"/>
    <w:rsid w:val="00CB01D0"/>
    <w:rsid w:val="00CC3473"/>
    <w:rsid w:val="00CE18B4"/>
    <w:rsid w:val="00CE5AF4"/>
    <w:rsid w:val="00D27CBD"/>
    <w:rsid w:val="00D35BC6"/>
    <w:rsid w:val="00D46791"/>
    <w:rsid w:val="00D51E8A"/>
    <w:rsid w:val="00D5691E"/>
    <w:rsid w:val="00D62DF7"/>
    <w:rsid w:val="00D755D9"/>
    <w:rsid w:val="00D75E67"/>
    <w:rsid w:val="00DC36F9"/>
    <w:rsid w:val="00DC51A6"/>
    <w:rsid w:val="00DD5FB3"/>
    <w:rsid w:val="00DE1F65"/>
    <w:rsid w:val="00DF4796"/>
    <w:rsid w:val="00E07CAE"/>
    <w:rsid w:val="00E1215E"/>
    <w:rsid w:val="00E174CD"/>
    <w:rsid w:val="00E3281F"/>
    <w:rsid w:val="00E363E0"/>
    <w:rsid w:val="00E46832"/>
    <w:rsid w:val="00E51CC8"/>
    <w:rsid w:val="00E51D24"/>
    <w:rsid w:val="00E56499"/>
    <w:rsid w:val="00E86ABB"/>
    <w:rsid w:val="00E905ED"/>
    <w:rsid w:val="00EA21A7"/>
    <w:rsid w:val="00EB7B3B"/>
    <w:rsid w:val="00EC354C"/>
    <w:rsid w:val="00EC35BA"/>
    <w:rsid w:val="00EC4D31"/>
    <w:rsid w:val="00EC79DD"/>
    <w:rsid w:val="00ED1B27"/>
    <w:rsid w:val="00ED665B"/>
    <w:rsid w:val="00EE12E7"/>
    <w:rsid w:val="00EE2053"/>
    <w:rsid w:val="00F04978"/>
    <w:rsid w:val="00F40ABB"/>
    <w:rsid w:val="00F541AD"/>
    <w:rsid w:val="00F55275"/>
    <w:rsid w:val="00F61673"/>
    <w:rsid w:val="00F77972"/>
    <w:rsid w:val="00F82AAC"/>
    <w:rsid w:val="00F87F0F"/>
    <w:rsid w:val="00F96E52"/>
    <w:rsid w:val="00FA092E"/>
    <w:rsid w:val="00FB4B71"/>
    <w:rsid w:val="00FB5EBE"/>
    <w:rsid w:val="00FB7F78"/>
    <w:rsid w:val="00FC69AA"/>
    <w:rsid w:val="00FE129B"/>
    <w:rsid w:val="00FF515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4AC1"/>
  <w15:docId w15:val="{A03E5ED1-1546-8E4D-9C31-5B7B0AB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ans CJK SC Regular" w:hAnsi="Liberation Serif" w:cs="Lohit Devanagari"/>
        <w:kern w:val="2"/>
        <w:sz w:val="24"/>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CH"/>
    </w:rPr>
  </w:style>
  <w:style w:type="paragraph" w:styleId="Titre1">
    <w:name w:val="heading 1"/>
    <w:basedOn w:val="Normal"/>
    <w:next w:val="Corpsdetexte15interligne"/>
    <w:uiPriority w:val="9"/>
    <w:qFormat/>
    <w:rsid w:val="00177692"/>
    <w:pPr>
      <w:pageBreakBefore/>
      <w:numPr>
        <w:numId w:val="1"/>
      </w:numPr>
      <w:spacing w:before="794" w:after="454" w:line="360" w:lineRule="auto"/>
      <w:jc w:val="center"/>
      <w:outlineLvl w:val="0"/>
    </w:pPr>
    <w:rPr>
      <w:rFonts w:ascii="Liberation Sans" w:hAnsi="Liberation Sans"/>
      <w:b/>
      <w:smallCaps/>
      <w:sz w:val="32"/>
    </w:rPr>
  </w:style>
  <w:style w:type="paragraph" w:styleId="Titre2">
    <w:name w:val="heading 2"/>
    <w:basedOn w:val="Titre1"/>
    <w:next w:val="Corpsdetexte15interligne"/>
    <w:uiPriority w:val="9"/>
    <w:unhideWhenUsed/>
    <w:qFormat/>
    <w:rsid w:val="00240719"/>
    <w:pPr>
      <w:pageBreakBefore w:val="0"/>
      <w:numPr>
        <w:ilvl w:val="1"/>
      </w:numPr>
      <w:spacing w:before="454" w:after="170"/>
      <w:jc w:val="left"/>
      <w:outlineLvl w:val="1"/>
    </w:pPr>
    <w:rPr>
      <w:bCs/>
      <w:color w:val="000000"/>
      <w:sz w:val="28"/>
      <w:szCs w:val="32"/>
    </w:rPr>
  </w:style>
  <w:style w:type="paragraph" w:styleId="Titre3">
    <w:name w:val="heading 3"/>
    <w:basedOn w:val="Titre2"/>
    <w:next w:val="Corpsdetexte15interligne"/>
    <w:uiPriority w:val="9"/>
    <w:unhideWhenUsed/>
    <w:qFormat/>
    <w:pPr>
      <w:keepNext/>
      <w:numPr>
        <w:ilvl w:val="2"/>
      </w:numPr>
      <w:tabs>
        <w:tab w:val="left" w:pos="1417"/>
        <w:tab w:val="left" w:pos="1984"/>
      </w:tabs>
      <w:spacing w:after="113"/>
      <w:ind w:left="283"/>
      <w:jc w:val="both"/>
      <w:outlineLvl w:val="2"/>
    </w:pPr>
    <w:rPr>
      <w:iCs/>
      <w:sz w:val="24"/>
      <w:szCs w:val="24"/>
      <w:lang w:val="sq-AL"/>
    </w:rPr>
  </w:style>
  <w:style w:type="paragraph" w:styleId="Titre4">
    <w:name w:val="heading 4"/>
    <w:basedOn w:val="Titre3"/>
    <w:next w:val="Corpsdetexte"/>
    <w:uiPriority w:val="9"/>
    <w:semiHidden/>
    <w:unhideWhenUsed/>
    <w:qFormat/>
    <w:pPr>
      <w:numPr>
        <w:ilvl w:val="3"/>
      </w:numPr>
      <w:spacing w:before="0" w:after="0"/>
      <w:ind w:left="680"/>
      <w:outlineLvl w:val="3"/>
    </w:pPr>
    <w:rPr>
      <w:rFonts w:ascii="Arial" w:hAnsi="Arial"/>
    </w:rPr>
  </w:style>
  <w:style w:type="paragraph" w:styleId="Titre5">
    <w:name w:val="heading 5"/>
    <w:basedOn w:val="Normal"/>
    <w:next w:val="Corpsdetexte"/>
    <w:uiPriority w:val="9"/>
    <w:semiHidden/>
    <w:unhideWhenUsed/>
    <w:qFormat/>
    <w:pPr>
      <w:numPr>
        <w:ilvl w:val="4"/>
        <w:numId w:val="1"/>
      </w:numPr>
      <w:spacing w:before="120" w:after="60"/>
      <w:outlineLvl w:val="4"/>
    </w:pPr>
    <w:rPr>
      <w:b/>
      <w:bCs/>
    </w:rPr>
  </w:style>
  <w:style w:type="paragraph" w:styleId="Titre6">
    <w:name w:val="heading 6"/>
    <w:basedOn w:val="Normal"/>
    <w:next w:val="Corpsdetexte"/>
    <w:uiPriority w:val="9"/>
    <w:semiHidden/>
    <w:unhideWhenUsed/>
    <w:qFormat/>
    <w:pPr>
      <w:numPr>
        <w:ilvl w:val="5"/>
        <w:numId w:val="1"/>
      </w:numPr>
      <w:spacing w:before="60" w:after="60"/>
      <w:outlineLvl w:val="5"/>
    </w:pPr>
    <w:rPr>
      <w:b/>
      <w:bCs/>
      <w:i/>
      <w:iCs/>
    </w:rPr>
  </w:style>
  <w:style w:type="paragraph" w:styleId="Titre7">
    <w:name w:val="heading 7"/>
    <w:basedOn w:val="Normal"/>
    <w:next w:val="Corpsdetexte"/>
    <w:qFormat/>
    <w:pPr>
      <w:numPr>
        <w:ilvl w:val="6"/>
        <w:numId w:val="1"/>
      </w:numPr>
      <w:spacing w:before="60" w:after="60"/>
      <w:outlineLvl w:val="6"/>
    </w:pPr>
    <w:rPr>
      <w:b/>
      <w:bCs/>
      <w:sz w:val="22"/>
      <w:szCs w:val="22"/>
    </w:rPr>
  </w:style>
  <w:style w:type="paragraph" w:styleId="Titre8">
    <w:name w:val="heading 8"/>
    <w:basedOn w:val="Normal"/>
    <w:next w:val="Corpsdetexte"/>
    <w:qFormat/>
    <w:pPr>
      <w:numPr>
        <w:ilvl w:val="7"/>
        <w:numId w:val="1"/>
      </w:numPr>
      <w:spacing w:before="60" w:after="60"/>
      <w:outlineLvl w:val="7"/>
    </w:pPr>
    <w:rPr>
      <w:b/>
      <w:bCs/>
      <w:i/>
      <w:iCs/>
      <w:sz w:val="22"/>
      <w:szCs w:val="22"/>
    </w:rPr>
  </w:style>
  <w:style w:type="paragraph" w:styleId="Titre9">
    <w:name w:val="heading 9"/>
    <w:basedOn w:val="Normal"/>
    <w:next w:val="Corpsdetexte"/>
    <w:qFormat/>
    <w:pPr>
      <w:numPr>
        <w:ilvl w:val="8"/>
        <w:numId w:val="1"/>
      </w:numPr>
      <w:spacing w:before="60" w:after="60"/>
      <w:outlineLvl w:val="8"/>
    </w:pPr>
    <w:rPr>
      <w:b/>
      <w:b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character" w:customStyle="1" w:styleId="Sautdindex">
    <w:name w:val="Saut d'index"/>
    <w:qFormat/>
  </w:style>
  <w:style w:type="paragraph" w:styleId="Tabledesillustrations">
    <w:name w:val="table of figures"/>
    <w:basedOn w:val="Normal"/>
    <w:next w:val="Normal"/>
    <w:uiPriority w:val="99"/>
    <w:unhideWhenUsed/>
    <w:rsid w:val="001D574F"/>
    <w:rPr>
      <w:rFonts w:cs="Mangal"/>
      <w:szCs w:val="21"/>
    </w:rPr>
  </w:style>
  <w:style w:type="character" w:customStyle="1" w:styleId="Caractresdenumrotation">
    <w:name w:val="Caractères de numérotation"/>
    <w:qFormat/>
  </w:style>
  <w:style w:type="character" w:styleId="Numrodepage">
    <w:name w:val="page number"/>
    <w:basedOn w:val="Policepardfaut"/>
    <w:qFormat/>
  </w:style>
  <w:style w:type="character" w:customStyle="1" w:styleId="Puces">
    <w:name w:val="Puces"/>
    <w:qFormat/>
    <w:rPr>
      <w:rFonts w:ascii="OpenSymbol" w:eastAsia="OpenSymbol" w:hAnsi="OpenSymbol" w:cs="OpenSymbol"/>
    </w:rPr>
  </w:style>
  <w:style w:type="character" w:customStyle="1" w:styleId="Substituant">
    <w:name w:val="Substituant"/>
    <w:qFormat/>
    <w:rPr>
      <w:smallCaps/>
      <w:color w:val="008080"/>
      <w:u w:val="dotted"/>
    </w:rPr>
  </w:style>
  <w:style w:type="character" w:customStyle="1" w:styleId="Character20style">
    <w:name w:val="Character_20_style"/>
    <w:qFormat/>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styleId="Titre">
    <w:name w:val="Title"/>
    <w:basedOn w:val="Normal"/>
    <w:next w:val="Corpsdetexte"/>
    <w:uiPriority w:val="10"/>
    <w:qFormat/>
    <w:pPr>
      <w:jc w:val="center"/>
    </w:pPr>
    <w:rPr>
      <w:rFonts w:ascii="Arial" w:hAnsi="Arial"/>
      <w:b/>
      <w:bCs/>
      <w:smallCaps/>
      <w:sz w:val="32"/>
      <w:szCs w:val="56"/>
    </w:rPr>
  </w:style>
  <w:style w:type="paragraph" w:styleId="Corpsdetexte">
    <w:name w:val="Body Text"/>
    <w:basedOn w:val="Normal"/>
    <w:link w:val="CorpsdetexteCar"/>
    <w:uiPriority w:val="1"/>
    <w:qFormat/>
    <w:pPr>
      <w:spacing w:after="140"/>
      <w:ind w:firstLine="680"/>
      <w:jc w:val="both"/>
    </w:pPr>
  </w:style>
  <w:style w:type="paragraph" w:styleId="Liste">
    <w:name w:val="List"/>
    <w:basedOn w:val="Corpsdetexte"/>
  </w:style>
  <w:style w:type="paragraph" w:styleId="Lgende">
    <w:name w:val="caption"/>
    <w:basedOn w:val="Normal"/>
    <w:qFormat/>
    <w:pPr>
      <w:suppressLineNumbers/>
      <w:spacing w:before="120" w:after="120" w:line="360" w:lineRule="auto"/>
    </w:pPr>
    <w:rPr>
      <w:i/>
      <w:iCs/>
    </w:rPr>
  </w:style>
  <w:style w:type="paragraph" w:customStyle="1" w:styleId="Index">
    <w:name w:val="Index"/>
    <w:basedOn w:val="Corpsdetexte15interligne"/>
    <w:qFormat/>
    <w:pPr>
      <w:suppressLineNumbers/>
    </w:pPr>
  </w:style>
  <w:style w:type="paragraph" w:customStyle="1" w:styleId="En-tteetpieddepage">
    <w:name w:val="En-tête et pied de page"/>
    <w:basedOn w:val="Normal"/>
    <w:qFormat/>
    <w:pPr>
      <w:suppressLineNumbers/>
      <w:tabs>
        <w:tab w:val="center" w:pos="4819"/>
        <w:tab w:val="right" w:pos="9638"/>
      </w:tabs>
    </w:pPr>
  </w:style>
  <w:style w:type="paragraph" w:styleId="En-tte">
    <w:name w:val="header"/>
    <w:basedOn w:val="Normal"/>
    <w:pPr>
      <w:suppressLineNumbers/>
      <w:tabs>
        <w:tab w:val="center" w:pos="4819"/>
        <w:tab w:val="right" w:pos="9638"/>
      </w:tabs>
    </w:pPr>
  </w:style>
  <w:style w:type="paragraph" w:customStyle="1" w:styleId="Contenudecadre">
    <w:name w:val="Contenu de cadre"/>
    <w:basedOn w:val="Normal"/>
    <w:qFormat/>
  </w:style>
  <w:style w:type="paragraph" w:customStyle="1" w:styleId="Contenudetableau">
    <w:name w:val="Contenu de tableau"/>
    <w:basedOn w:val="Normal"/>
    <w:qFormat/>
    <w:pPr>
      <w:suppressLineNumbers/>
    </w:pPr>
    <w:rPr>
      <w:rFonts w:ascii="Liberation Sans" w:hAnsi="Liberation Sans"/>
    </w:rPr>
  </w:style>
  <w:style w:type="paragraph" w:customStyle="1" w:styleId="Titredetableau">
    <w:name w:val="Titre de tableau"/>
    <w:basedOn w:val="Contenudetableau"/>
    <w:qFormat/>
    <w:pPr>
      <w:jc w:val="center"/>
    </w:pPr>
    <w:rPr>
      <w:b/>
      <w:bCs/>
    </w:rPr>
  </w:style>
  <w:style w:type="paragraph" w:styleId="Pieddepage">
    <w:name w:val="footer"/>
    <w:basedOn w:val="Normal"/>
    <w:pPr>
      <w:pageBreakBefore/>
      <w:suppressLineNumbers/>
      <w:tabs>
        <w:tab w:val="center" w:pos="4536"/>
        <w:tab w:val="right" w:pos="9072"/>
      </w:tabs>
    </w:pPr>
  </w:style>
  <w:style w:type="paragraph" w:styleId="TitreTR">
    <w:name w:val="toa heading"/>
    <w:basedOn w:val="Lgende"/>
    <w:rsid w:val="00177692"/>
    <w:pPr>
      <w:spacing w:before="454" w:after="232"/>
      <w:jc w:val="center"/>
    </w:pPr>
    <w:rPr>
      <w:rFonts w:ascii="Arial" w:hAnsi="Arial"/>
      <w:b/>
      <w:bCs/>
      <w:i w:val="0"/>
      <w:smallCaps/>
      <w:sz w:val="32"/>
      <w:szCs w:val="32"/>
    </w:rPr>
  </w:style>
  <w:style w:type="paragraph" w:styleId="TM1">
    <w:name w:val="toc 1"/>
    <w:basedOn w:val="Index"/>
    <w:uiPriority w:val="39"/>
    <w:rsid w:val="00965911"/>
    <w:pPr>
      <w:suppressLineNumbers w:val="0"/>
      <w:spacing w:before="120" w:after="0" w:line="240" w:lineRule="auto"/>
      <w:ind w:firstLine="0"/>
      <w:jc w:val="left"/>
    </w:pPr>
    <w:rPr>
      <w:rFonts w:asciiTheme="minorHAnsi" w:hAnsiTheme="minorHAnsi" w:cstheme="minorHAnsi"/>
      <w:b/>
      <w:bCs/>
      <w:iCs/>
    </w:rPr>
  </w:style>
  <w:style w:type="paragraph" w:customStyle="1" w:styleId="Txtstandard">
    <w:name w:val="Txt_standard"/>
    <w:qFormat/>
    <w:pPr>
      <w:spacing w:before="240" w:line="360" w:lineRule="auto"/>
      <w:ind w:firstLine="567"/>
      <w:jc w:val="both"/>
    </w:pPr>
    <w:rPr>
      <w:rFonts w:ascii="Times New Roman" w:eastAsia="Times New Roman" w:hAnsi="Times New Roman" w:cs="Times New Roman"/>
      <w:kern w:val="0"/>
      <w:lang w:val="sq-AL" w:eastAsia="fr-FR" w:bidi="ar-SA"/>
    </w:rPr>
  </w:style>
  <w:style w:type="paragraph" w:customStyle="1" w:styleId="Titrefiguresetillustrations">
    <w:name w:val="Titre figures et illustrations"/>
    <w:qFormat/>
    <w:pPr>
      <w:spacing w:line="360" w:lineRule="auto"/>
      <w:jc w:val="center"/>
    </w:pPr>
    <w:rPr>
      <w:rFonts w:ascii="Times New Roman" w:eastAsia="Times New Roman" w:hAnsi="Times New Roman" w:cs="Times New Roman"/>
      <w:b/>
      <w:bCs/>
      <w:color w:val="000000"/>
      <w:kern w:val="0"/>
      <w:sz w:val="20"/>
      <w:lang w:val="sq-AL" w:eastAsia="fr-FR" w:bidi="ar-SA"/>
    </w:rPr>
  </w:style>
  <w:style w:type="paragraph" w:customStyle="1" w:styleId="Titretableau">
    <w:name w:val="Titre_tableau"/>
    <w:basedOn w:val="Titrefiguresetillustrations"/>
    <w:qFormat/>
  </w:style>
  <w:style w:type="paragraph" w:customStyle="1" w:styleId="TxtListepuce2">
    <w:name w:val="Txt_Liste à puce 2"/>
    <w:qFormat/>
    <w:pPr>
      <w:spacing w:line="360" w:lineRule="auto"/>
      <w:ind w:left="1208" w:hanging="357"/>
      <w:jc w:val="both"/>
    </w:pPr>
    <w:rPr>
      <w:rFonts w:ascii="Times New Roman" w:eastAsia="Times New Roman" w:hAnsi="Times New Roman" w:cs="Times New Roman"/>
      <w:bCs/>
      <w:iCs/>
      <w:kern w:val="0"/>
      <w:lang w:val="sq-AL" w:eastAsia="fr-FR" w:bidi="ar-SA"/>
    </w:rPr>
  </w:style>
  <w:style w:type="paragraph" w:customStyle="1" w:styleId="TxtListepuce1">
    <w:name w:val="Txt_Liste à puce 1"/>
    <w:basedOn w:val="TxtListepuce2"/>
    <w:qFormat/>
  </w:style>
  <w:style w:type="paragraph" w:customStyle="1" w:styleId="Txtlistenumrote">
    <w:name w:val="Txt_liste numérotée"/>
    <w:basedOn w:val="TxtListepuce1"/>
    <w:qFormat/>
  </w:style>
  <w:style w:type="paragraph" w:styleId="Sous-titre">
    <w:name w:val="Subtitle"/>
    <w:basedOn w:val="Normal"/>
    <w:next w:val="Corpsdetexte"/>
    <w:uiPriority w:val="11"/>
    <w:qFormat/>
    <w:pPr>
      <w:spacing w:before="60" w:after="120"/>
      <w:jc w:val="center"/>
    </w:pPr>
    <w:rPr>
      <w:sz w:val="36"/>
      <w:szCs w:val="36"/>
    </w:rPr>
  </w:style>
  <w:style w:type="paragraph" w:styleId="TM2">
    <w:name w:val="toc 2"/>
    <w:basedOn w:val="Index"/>
    <w:uiPriority w:val="39"/>
    <w:pPr>
      <w:suppressLineNumbers w:val="0"/>
      <w:spacing w:before="120" w:after="0" w:line="240" w:lineRule="auto"/>
      <w:ind w:left="240" w:firstLine="0"/>
      <w:jc w:val="left"/>
    </w:pPr>
    <w:rPr>
      <w:rFonts w:asciiTheme="minorHAnsi" w:hAnsiTheme="minorHAnsi" w:cstheme="minorHAnsi"/>
      <w:b/>
      <w:bCs/>
      <w:sz w:val="22"/>
      <w:szCs w:val="22"/>
    </w:rPr>
  </w:style>
  <w:style w:type="paragraph" w:styleId="TM3">
    <w:name w:val="toc 3"/>
    <w:basedOn w:val="Index"/>
    <w:uiPriority w:val="39"/>
    <w:pPr>
      <w:suppressLineNumbers w:val="0"/>
      <w:spacing w:after="0" w:line="240" w:lineRule="auto"/>
      <w:ind w:left="480" w:firstLine="0"/>
      <w:jc w:val="left"/>
    </w:pPr>
    <w:rPr>
      <w:rFonts w:asciiTheme="minorHAnsi" w:hAnsiTheme="minorHAnsi" w:cstheme="minorHAnsi"/>
      <w:sz w:val="20"/>
      <w:szCs w:val="20"/>
    </w:rPr>
  </w:style>
  <w:style w:type="paragraph" w:styleId="TM4">
    <w:name w:val="toc 4"/>
    <w:basedOn w:val="Index"/>
    <w:pPr>
      <w:suppressLineNumbers w:val="0"/>
      <w:spacing w:after="0" w:line="240" w:lineRule="auto"/>
      <w:ind w:left="720" w:firstLine="0"/>
      <w:jc w:val="left"/>
    </w:pPr>
    <w:rPr>
      <w:rFonts w:asciiTheme="minorHAnsi" w:hAnsiTheme="minorHAnsi" w:cstheme="minorHAnsi"/>
      <w:sz w:val="20"/>
      <w:szCs w:val="20"/>
    </w:rPr>
  </w:style>
  <w:style w:type="paragraph" w:customStyle="1" w:styleId="IllustrationIndexHeading">
    <w:name w:val="Illustration Index Heading"/>
    <w:basedOn w:val="Titre1"/>
    <w:next w:val="Corpsdetexte"/>
    <w:qFormat/>
    <w:pPr>
      <w:numPr>
        <w:numId w:val="0"/>
      </w:numPr>
      <w:suppressLineNumbers/>
      <w:spacing w:before="238" w:after="227"/>
    </w:pPr>
    <w:rPr>
      <w:bCs/>
      <w:szCs w:val="32"/>
    </w:rPr>
  </w:style>
  <w:style w:type="paragraph" w:customStyle="1" w:styleId="Titredindexdetableaux">
    <w:name w:val="Titre d'index de tableaux"/>
    <w:basedOn w:val="Titre1"/>
    <w:qFormat/>
    <w:pPr>
      <w:numPr>
        <w:numId w:val="0"/>
      </w:numPr>
      <w:suppressLineNumbers/>
      <w:spacing w:before="238" w:after="227"/>
    </w:pPr>
    <w:rPr>
      <w:bCs/>
      <w:szCs w:val="32"/>
    </w:rPr>
  </w:style>
  <w:style w:type="paragraph" w:customStyle="1" w:styleId="IllustrationIndex1">
    <w:name w:val="Illustration Index 1"/>
    <w:basedOn w:val="Index"/>
    <w:qFormat/>
    <w:pPr>
      <w:tabs>
        <w:tab w:val="right" w:leader="dot" w:pos="9072"/>
      </w:tabs>
      <w:ind w:firstLine="0"/>
      <w:jc w:val="center"/>
    </w:pPr>
  </w:style>
  <w:style w:type="paragraph" w:customStyle="1" w:styleId="Illustration">
    <w:name w:val="Illustration"/>
    <w:basedOn w:val="Lgende"/>
    <w:qFormat/>
    <w:pPr>
      <w:spacing w:before="57" w:after="57"/>
    </w:pPr>
  </w:style>
  <w:style w:type="paragraph" w:customStyle="1" w:styleId="Annexe">
    <w:name w:val="Annexe"/>
    <w:basedOn w:val="Lgende"/>
    <w:qFormat/>
  </w:style>
  <w:style w:type="paragraph" w:customStyle="1" w:styleId="Annexes">
    <w:name w:val="Annexes"/>
    <w:basedOn w:val="Titre1"/>
    <w:qFormat/>
    <w:rsid w:val="007849A9"/>
    <w:pPr>
      <w:numPr>
        <w:numId w:val="0"/>
      </w:numPr>
      <w:outlineLvl w:val="9"/>
    </w:pPr>
  </w:style>
  <w:style w:type="paragraph" w:customStyle="1" w:styleId="Titredindexpersonnalis">
    <w:name w:val="Titre d'index personnalisé"/>
    <w:basedOn w:val="Titre1"/>
    <w:qFormat/>
    <w:pPr>
      <w:numPr>
        <w:numId w:val="0"/>
      </w:numPr>
      <w:suppressLineNumbers/>
      <w:spacing w:before="238" w:after="232"/>
    </w:pPr>
    <w:rPr>
      <w:bCs/>
      <w:szCs w:val="32"/>
    </w:rPr>
  </w:style>
  <w:style w:type="paragraph" w:customStyle="1" w:styleId="Indexpersonnalis1">
    <w:name w:val="Index personnalisé 1"/>
    <w:basedOn w:val="Index"/>
    <w:qFormat/>
    <w:pPr>
      <w:tabs>
        <w:tab w:val="right" w:leader="dot" w:pos="9639"/>
      </w:tabs>
      <w:ind w:left="567" w:hanging="567"/>
    </w:pPr>
  </w:style>
  <w:style w:type="paragraph" w:customStyle="1" w:styleId="Titredindexdobjets">
    <w:name w:val="Titre d'index d'objets"/>
    <w:basedOn w:val="Titre1"/>
    <w:qFormat/>
    <w:pPr>
      <w:numPr>
        <w:numId w:val="0"/>
      </w:numPr>
      <w:suppressLineNumbers/>
    </w:pPr>
    <w:rPr>
      <w:bCs/>
      <w:szCs w:val="32"/>
    </w:rPr>
  </w:style>
  <w:style w:type="paragraph" w:customStyle="1" w:styleId="Citations">
    <w:name w:val="Citations"/>
    <w:basedOn w:val="Normal"/>
    <w:qFormat/>
    <w:pPr>
      <w:spacing w:after="283"/>
      <w:ind w:left="567" w:right="567"/>
    </w:pPr>
  </w:style>
  <w:style w:type="paragraph" w:customStyle="1" w:styleId="Contenudeliste">
    <w:name w:val="Contenu de liste"/>
    <w:basedOn w:val="Normal"/>
    <w:qFormat/>
    <w:pPr>
      <w:ind w:left="567"/>
    </w:pPr>
  </w:style>
  <w:style w:type="paragraph" w:customStyle="1" w:styleId="Texteprformat">
    <w:name w:val="Texte préformaté"/>
    <w:basedOn w:val="Normal"/>
    <w:qFormat/>
    <w:rPr>
      <w:rFonts w:ascii="Liberation Mono" w:eastAsia="Courier New" w:hAnsi="Liberation Mono" w:cs="Liberation Mono"/>
      <w:sz w:val="20"/>
      <w:szCs w:val="20"/>
    </w:rPr>
  </w:style>
  <w:style w:type="paragraph" w:customStyle="1" w:styleId="Sourcediillustrationnapparaissantpasdanslatabledesmatires">
    <w:name w:val="Source d'iillustration;n'apparaissant pas dans la table des matières"/>
    <w:basedOn w:val="Lgende"/>
    <w:qFormat/>
  </w:style>
  <w:style w:type="paragraph" w:customStyle="1" w:styleId="Alinangatif">
    <w:name w:val="Alinéa négatif"/>
    <w:basedOn w:val="Corpsdetexte"/>
    <w:qFormat/>
    <w:pPr>
      <w:tabs>
        <w:tab w:val="left" w:pos="567"/>
      </w:tabs>
      <w:ind w:left="567" w:hanging="283"/>
    </w:pPr>
  </w:style>
  <w:style w:type="paragraph" w:customStyle="1" w:styleId="Titre10">
    <w:name w:val="Titre 10"/>
    <w:basedOn w:val="Normal"/>
    <w:next w:val="Corpsdetexte"/>
    <w:qFormat/>
    <w:pPr>
      <w:spacing w:before="60" w:after="60"/>
      <w:outlineLvl w:val="8"/>
    </w:pPr>
    <w:rPr>
      <w:b/>
      <w:bCs/>
      <w:sz w:val="21"/>
      <w:szCs w:val="21"/>
    </w:rPr>
  </w:style>
  <w:style w:type="paragraph" w:styleId="Index1">
    <w:name w:val="index 1"/>
    <w:basedOn w:val="Index"/>
    <w:pPr>
      <w:ind w:firstLine="0"/>
    </w:pPr>
  </w:style>
  <w:style w:type="paragraph" w:styleId="Index2">
    <w:name w:val="index 2"/>
    <w:basedOn w:val="Index"/>
    <w:pPr>
      <w:ind w:left="283" w:firstLine="0"/>
    </w:pPr>
  </w:style>
  <w:style w:type="paragraph" w:styleId="Index3">
    <w:name w:val="index 3"/>
    <w:basedOn w:val="Index"/>
    <w:pPr>
      <w:ind w:left="566" w:firstLine="0"/>
    </w:pPr>
  </w:style>
  <w:style w:type="paragraph" w:customStyle="1" w:styleId="Indexlexicalsparateur">
    <w:name w:val="Index lexical : séparateur"/>
    <w:basedOn w:val="Index"/>
    <w:qFormat/>
    <w:pPr>
      <w:ind w:firstLine="0"/>
    </w:pPr>
  </w:style>
  <w:style w:type="paragraph" w:customStyle="1" w:styleId="Indexdobjets1">
    <w:name w:val="Index d'objets 1"/>
    <w:basedOn w:val="Index"/>
    <w:qFormat/>
    <w:pPr>
      <w:tabs>
        <w:tab w:val="right" w:leader="dot" w:pos="9072"/>
      </w:tabs>
      <w:ind w:firstLine="0"/>
    </w:pPr>
  </w:style>
  <w:style w:type="paragraph" w:styleId="Salutations">
    <w:name w:val="Salutation"/>
    <w:basedOn w:val="Normal"/>
    <w:pPr>
      <w:suppressLineNumbers/>
    </w:pPr>
  </w:style>
  <w:style w:type="paragraph" w:styleId="Adresseexpditeur">
    <w:name w:val="envelope return"/>
    <w:basedOn w:val="Normal"/>
    <w:pPr>
      <w:suppressLineNumbers/>
      <w:spacing w:after="60"/>
    </w:pPr>
  </w:style>
  <w:style w:type="paragraph" w:styleId="Adressedestinataire">
    <w:name w:val="envelope address"/>
    <w:basedOn w:val="Normal"/>
    <w:pPr>
      <w:suppressLineNumbers/>
      <w:spacing w:after="60"/>
    </w:pPr>
  </w:style>
  <w:style w:type="paragraph" w:customStyle="1" w:styleId="TitreTDM">
    <w:name w:val="Titre TDM"/>
    <w:basedOn w:val="Numrotation4dbut"/>
    <w:qFormat/>
  </w:style>
  <w:style w:type="paragraph" w:customStyle="1" w:styleId="Numrotation4dbut">
    <w:name w:val="Numérotation 4 début"/>
    <w:basedOn w:val="Liste"/>
    <w:next w:val="Listenumros4"/>
    <w:qFormat/>
    <w:pPr>
      <w:spacing w:before="240" w:after="120"/>
      <w:ind w:left="1440" w:hanging="360"/>
    </w:pPr>
  </w:style>
  <w:style w:type="paragraph" w:styleId="Listenumros4">
    <w:name w:val="List Number 4"/>
    <w:basedOn w:val="Liste"/>
    <w:pPr>
      <w:spacing w:after="120"/>
      <w:ind w:left="1440" w:hanging="360"/>
    </w:pPr>
  </w:style>
  <w:style w:type="paragraph" w:customStyle="1" w:styleId="Indexpersonnalis10">
    <w:name w:val="Index personnalisé 10"/>
    <w:basedOn w:val="Index"/>
    <w:qFormat/>
    <w:pPr>
      <w:tabs>
        <w:tab w:val="right" w:leader="dot" w:pos="9355"/>
      </w:tabs>
      <w:ind w:left="2547" w:firstLine="0"/>
    </w:pPr>
  </w:style>
  <w:style w:type="paragraph" w:customStyle="1" w:styleId="Tabledesmatiresniveau10">
    <w:name w:val="Table des matières niveau 10"/>
    <w:basedOn w:val="Index"/>
    <w:qFormat/>
    <w:pPr>
      <w:tabs>
        <w:tab w:val="right" w:leader="dot" w:pos="9355"/>
      </w:tabs>
      <w:ind w:left="2547" w:firstLine="0"/>
    </w:pPr>
  </w:style>
  <w:style w:type="paragraph" w:styleId="TM9">
    <w:name w:val="toc 9"/>
    <w:basedOn w:val="Index"/>
    <w:pPr>
      <w:suppressLineNumbers w:val="0"/>
      <w:spacing w:after="0" w:line="240" w:lineRule="auto"/>
      <w:ind w:left="1920" w:firstLine="0"/>
      <w:jc w:val="left"/>
    </w:pPr>
    <w:rPr>
      <w:rFonts w:asciiTheme="minorHAnsi" w:hAnsiTheme="minorHAnsi" w:cstheme="minorHAnsi"/>
      <w:sz w:val="20"/>
      <w:szCs w:val="20"/>
    </w:rPr>
  </w:style>
  <w:style w:type="paragraph" w:customStyle="1" w:styleId="Figure">
    <w:name w:val="Figure"/>
    <w:basedOn w:val="Lgende"/>
    <w:qFormat/>
  </w:style>
  <w:style w:type="paragraph" w:styleId="Titreindex">
    <w:name w:val="index heading"/>
    <w:basedOn w:val="Normal"/>
    <w:pPr>
      <w:suppressLineNumbers/>
    </w:pPr>
    <w:rPr>
      <w:b/>
      <w:bCs/>
      <w:sz w:val="32"/>
      <w:szCs w:val="32"/>
    </w:rPr>
  </w:style>
  <w:style w:type="paragraph" w:customStyle="1" w:styleId="Indexpersonnalis2">
    <w:name w:val="Index personnalisé 2"/>
    <w:basedOn w:val="Index"/>
    <w:qFormat/>
    <w:pPr>
      <w:tabs>
        <w:tab w:val="right" w:leader="dot" w:pos="9639"/>
      </w:tabs>
      <w:ind w:left="567" w:hanging="567"/>
    </w:pPr>
  </w:style>
  <w:style w:type="paragraph" w:customStyle="1" w:styleId="Indexpersonnalis3">
    <w:name w:val="Index personnalisé 3"/>
    <w:basedOn w:val="Index"/>
    <w:qFormat/>
    <w:pPr>
      <w:tabs>
        <w:tab w:val="right" w:leader="dot" w:pos="9355"/>
      </w:tabs>
      <w:ind w:left="566" w:firstLine="0"/>
    </w:pPr>
  </w:style>
  <w:style w:type="paragraph" w:customStyle="1" w:styleId="Indexpersonnalis4">
    <w:name w:val="Index personnalisé 4"/>
    <w:basedOn w:val="Index"/>
    <w:qFormat/>
    <w:pPr>
      <w:tabs>
        <w:tab w:val="right" w:leader="dot" w:pos="9355"/>
      </w:tabs>
      <w:ind w:left="849" w:firstLine="0"/>
    </w:pPr>
  </w:style>
  <w:style w:type="paragraph" w:customStyle="1" w:styleId="Indexpersonnalis5">
    <w:name w:val="Index personnalisé 5"/>
    <w:basedOn w:val="Index"/>
    <w:qFormat/>
    <w:pPr>
      <w:tabs>
        <w:tab w:val="right" w:leader="dot" w:pos="9355"/>
      </w:tabs>
      <w:ind w:left="1132" w:firstLine="0"/>
    </w:pPr>
  </w:style>
  <w:style w:type="paragraph" w:customStyle="1" w:styleId="Indexpersonnalis6">
    <w:name w:val="Index personnalisé 6"/>
    <w:basedOn w:val="Index"/>
    <w:qFormat/>
    <w:pPr>
      <w:tabs>
        <w:tab w:val="right" w:leader="dot" w:pos="9355"/>
      </w:tabs>
      <w:ind w:left="1415" w:firstLine="0"/>
    </w:pPr>
  </w:style>
  <w:style w:type="paragraph" w:customStyle="1" w:styleId="Indexpersonnalis7">
    <w:name w:val="Index personnalisé 7"/>
    <w:basedOn w:val="Index"/>
    <w:qFormat/>
    <w:pPr>
      <w:tabs>
        <w:tab w:val="right" w:leader="dot" w:pos="9355"/>
      </w:tabs>
      <w:ind w:left="1698" w:firstLine="0"/>
    </w:pPr>
  </w:style>
  <w:style w:type="paragraph" w:customStyle="1" w:styleId="Indexpersonnalis8">
    <w:name w:val="Index personnalisé 8"/>
    <w:basedOn w:val="Index"/>
    <w:qFormat/>
    <w:pPr>
      <w:tabs>
        <w:tab w:val="right" w:leader="dot" w:pos="9355"/>
      </w:tabs>
      <w:ind w:left="1981" w:firstLine="0"/>
    </w:pPr>
  </w:style>
  <w:style w:type="paragraph" w:customStyle="1" w:styleId="Indexpersonnalis9">
    <w:name w:val="Index personnalisé 9"/>
    <w:basedOn w:val="Index"/>
    <w:qFormat/>
    <w:pPr>
      <w:tabs>
        <w:tab w:val="right" w:leader="dot" w:pos="9355"/>
      </w:tabs>
      <w:ind w:left="2264" w:firstLine="0"/>
    </w:pPr>
  </w:style>
  <w:style w:type="paragraph" w:customStyle="1" w:styleId="Tableau">
    <w:name w:val="Tableau"/>
    <w:basedOn w:val="Lgende"/>
    <w:qFormat/>
    <w:pPr>
      <w:spacing w:before="57" w:after="57"/>
    </w:pPr>
  </w:style>
  <w:style w:type="paragraph" w:customStyle="1" w:styleId="western">
    <w:name w:val="western"/>
    <w:basedOn w:val="Normal"/>
    <w:qFormat/>
    <w:pPr>
      <w:spacing w:before="280" w:after="142" w:line="360" w:lineRule="auto"/>
    </w:pPr>
    <w:rPr>
      <w:rFonts w:ascii="Arial" w:eastAsia="Times New Roman" w:hAnsi="Arial" w:cs="Arial"/>
      <w:lang w:eastAsia="fr-CH"/>
    </w:rPr>
  </w:style>
  <w:style w:type="paragraph" w:styleId="Notedebasdepage">
    <w:name w:val="footnote text"/>
    <w:basedOn w:val="Normal"/>
    <w:pPr>
      <w:suppressLineNumbers/>
      <w:ind w:left="339" w:hanging="339"/>
    </w:pPr>
    <w:rPr>
      <w:sz w:val="20"/>
      <w:szCs w:val="20"/>
    </w:rPr>
  </w:style>
  <w:style w:type="paragraph" w:customStyle="1" w:styleId="Titre1non-numrot">
    <w:name w:val="Titre 1 non-numéroté"/>
    <w:basedOn w:val="Titre1"/>
    <w:next w:val="Corpsdetexte15interligne"/>
    <w:qFormat/>
    <w:pPr>
      <w:pageBreakBefore w:val="0"/>
      <w:numPr>
        <w:numId w:val="0"/>
      </w:numPr>
    </w:pPr>
  </w:style>
  <w:style w:type="paragraph" w:customStyle="1" w:styleId="bibliographie">
    <w:name w:val="bibliographie"/>
    <w:basedOn w:val="Corpsdetexte15interligne"/>
    <w:qFormat/>
    <w:pPr>
      <w:tabs>
        <w:tab w:val="left" w:pos="3402"/>
      </w:tabs>
      <w:ind w:left="1701" w:hanging="1701"/>
      <w:jc w:val="left"/>
    </w:pPr>
  </w:style>
  <w:style w:type="paragraph" w:customStyle="1" w:styleId="Bibliographie1">
    <w:name w:val="Bibliographie 1"/>
    <w:basedOn w:val="Index"/>
    <w:qFormat/>
    <w:pPr>
      <w:tabs>
        <w:tab w:val="right" w:leader="dot" w:pos="9355"/>
      </w:tabs>
      <w:ind w:firstLine="0"/>
    </w:pPr>
  </w:style>
  <w:style w:type="paragraph" w:customStyle="1" w:styleId="Corpsdetexte15interligne">
    <w:name w:val="Corps de texte 1;5 interligne"/>
    <w:basedOn w:val="Corpsdetexte"/>
    <w:qFormat/>
    <w:pPr>
      <w:spacing w:line="360" w:lineRule="auto"/>
    </w:pPr>
  </w:style>
  <w:style w:type="paragraph" w:customStyle="1" w:styleId="Lgendehorstable">
    <w:name w:val="Légende hors table"/>
    <w:basedOn w:val="Illustration"/>
    <w:qFormat/>
  </w:style>
  <w:style w:type="paragraph" w:customStyle="1" w:styleId="Corpsdetexte1">
    <w:name w:val="Corps de texte 1"/>
    <w:aliases w:val="5 interligne"/>
    <w:basedOn w:val="Corpsdetexte15interligne"/>
    <w:rsid w:val="00B2707A"/>
  </w:style>
  <w:style w:type="character" w:styleId="Lienhypertexte">
    <w:name w:val="Hyperlink"/>
    <w:basedOn w:val="Policepardfaut"/>
    <w:uiPriority w:val="99"/>
    <w:unhideWhenUsed/>
    <w:rsid w:val="002F35CD"/>
    <w:rPr>
      <w:color w:val="0563C1" w:themeColor="hyperlink"/>
      <w:u w:val="single"/>
    </w:rPr>
  </w:style>
  <w:style w:type="paragraph" w:customStyle="1" w:styleId="Titre2non-numrothorsTDM">
    <w:name w:val="Titre 2 non-numéroté hors TDM"/>
    <w:basedOn w:val="Corpsdetexte1"/>
    <w:next w:val="Corpsdetexte1"/>
    <w:qFormat/>
    <w:rsid w:val="00F61673"/>
    <w:pPr>
      <w:ind w:firstLine="0"/>
    </w:pPr>
    <w:rPr>
      <w:b/>
    </w:rPr>
  </w:style>
  <w:style w:type="character" w:customStyle="1" w:styleId="CorpsdetexteCar">
    <w:name w:val="Corps de texte Car"/>
    <w:basedOn w:val="Policepardfaut"/>
    <w:link w:val="Corpsdetexte"/>
    <w:rsid w:val="00D755D9"/>
  </w:style>
  <w:style w:type="paragraph" w:styleId="NormalWeb">
    <w:name w:val="Normal (Web)"/>
    <w:basedOn w:val="Normal"/>
    <w:uiPriority w:val="99"/>
    <w:unhideWhenUsed/>
    <w:rsid w:val="00F96E52"/>
    <w:pPr>
      <w:spacing w:before="100" w:beforeAutospacing="1" w:after="142"/>
      <w:ind w:firstLine="680"/>
      <w:jc w:val="both"/>
    </w:pPr>
    <w:rPr>
      <w:rFonts w:ascii="Times New Roman" w:eastAsia="Times New Roman" w:hAnsi="Times New Roman" w:cs="Times New Roman"/>
      <w:kern w:val="0"/>
      <w:lang w:eastAsia="fr-FR" w:bidi="ar-SA"/>
    </w:rPr>
  </w:style>
  <w:style w:type="paragraph" w:styleId="TM5">
    <w:name w:val="toc 5"/>
    <w:basedOn w:val="Normal"/>
    <w:next w:val="Normal"/>
    <w:autoRedefine/>
    <w:uiPriority w:val="39"/>
    <w:unhideWhenUsed/>
    <w:rsid w:val="00F61673"/>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F61673"/>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F61673"/>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F61673"/>
    <w:pPr>
      <w:ind w:left="1680"/>
    </w:pPr>
    <w:rPr>
      <w:rFonts w:asciiTheme="minorHAnsi" w:hAnsiTheme="minorHAnsi" w:cstheme="minorHAnsi"/>
      <w:sz w:val="20"/>
      <w:szCs w:val="20"/>
    </w:rPr>
  </w:style>
  <w:style w:type="paragraph" w:styleId="Rvision">
    <w:name w:val="Revision"/>
    <w:hidden/>
    <w:uiPriority w:val="99"/>
    <w:semiHidden/>
    <w:rsid w:val="00965911"/>
    <w:rPr>
      <w:rFonts w:cs="Mangal"/>
      <w:szCs w:val="21"/>
    </w:rPr>
  </w:style>
  <w:style w:type="paragraph" w:styleId="Textedebulles">
    <w:name w:val="Balloon Text"/>
    <w:basedOn w:val="Normal"/>
    <w:link w:val="TextedebullesCar"/>
    <w:uiPriority w:val="99"/>
    <w:semiHidden/>
    <w:unhideWhenUsed/>
    <w:rsid w:val="00965911"/>
    <w:rPr>
      <w:rFonts w:ascii="Times New Roman" w:hAnsi="Times New Roman" w:cs="Mangal"/>
      <w:sz w:val="18"/>
      <w:szCs w:val="16"/>
    </w:rPr>
  </w:style>
  <w:style w:type="character" w:customStyle="1" w:styleId="TextedebullesCar">
    <w:name w:val="Texte de bulles Car"/>
    <w:basedOn w:val="Policepardfaut"/>
    <w:link w:val="Textedebulles"/>
    <w:uiPriority w:val="99"/>
    <w:semiHidden/>
    <w:rsid w:val="00965911"/>
    <w:rPr>
      <w:rFonts w:ascii="Times New Roman" w:hAnsi="Times New Roman" w:cs="Mangal"/>
      <w:sz w:val="18"/>
      <w:szCs w:val="16"/>
    </w:rPr>
  </w:style>
  <w:style w:type="character" w:styleId="Textedelespacerserv">
    <w:name w:val="Placeholder Text"/>
    <w:basedOn w:val="Policepardfaut"/>
    <w:uiPriority w:val="99"/>
    <w:semiHidden/>
    <w:rsid w:val="0073010A"/>
    <w:rPr>
      <w:color w:val="666666"/>
    </w:rPr>
  </w:style>
  <w:style w:type="character" w:styleId="Mentionnonrsolue">
    <w:name w:val="Unresolved Mention"/>
    <w:basedOn w:val="Policepardfaut"/>
    <w:uiPriority w:val="99"/>
    <w:semiHidden/>
    <w:unhideWhenUsed/>
    <w:rsid w:val="0044550A"/>
    <w:rPr>
      <w:color w:val="605E5C"/>
      <w:shd w:val="clear" w:color="auto" w:fill="E1DFDD"/>
    </w:rPr>
  </w:style>
  <w:style w:type="paragraph" w:styleId="Paragraphedeliste">
    <w:name w:val="List Paragraph"/>
    <w:basedOn w:val="Normal"/>
    <w:uiPriority w:val="1"/>
    <w:qFormat/>
    <w:rsid w:val="00317956"/>
    <w:pPr>
      <w:widowControl w:val="0"/>
      <w:autoSpaceDE w:val="0"/>
      <w:autoSpaceDN w:val="0"/>
      <w:ind w:left="838" w:hanging="359"/>
    </w:pPr>
    <w:rPr>
      <w:rFonts w:ascii="Times New Roman" w:eastAsia="Times New Roman" w:hAnsi="Times New Roman" w:cs="Times New Roman"/>
      <w:kern w:val="0"/>
      <w:sz w:val="22"/>
      <w:szCs w:val="22"/>
      <w:lang w:eastAsia="en-US" w:bidi="ar-SA"/>
    </w:rPr>
  </w:style>
  <w:style w:type="character" w:styleId="Lienhypertextesuivivisit">
    <w:name w:val="FollowedHyperlink"/>
    <w:basedOn w:val="Policepardfaut"/>
    <w:uiPriority w:val="99"/>
    <w:semiHidden/>
    <w:unhideWhenUsed/>
    <w:rsid w:val="00991F1B"/>
    <w:rPr>
      <w:color w:val="954F72" w:themeColor="followedHyperlink"/>
      <w:u w:val="single"/>
    </w:rPr>
  </w:style>
  <w:style w:type="character" w:styleId="Appelnotedebasdep">
    <w:name w:val="footnote reference"/>
    <w:basedOn w:val="Policepardfaut"/>
    <w:uiPriority w:val="99"/>
    <w:semiHidden/>
    <w:unhideWhenUsed/>
    <w:rsid w:val="002B1BBE"/>
    <w:rPr>
      <w:vertAlign w:val="superscript"/>
    </w:rPr>
  </w:style>
  <w:style w:type="character" w:styleId="Appeldenotedefin">
    <w:name w:val="endnote reference"/>
    <w:basedOn w:val="Policepardfaut"/>
    <w:uiPriority w:val="99"/>
    <w:semiHidden/>
    <w:unhideWhenUsed/>
    <w:rsid w:val="00B83A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94084">
      <w:bodyDiv w:val="1"/>
      <w:marLeft w:val="0"/>
      <w:marRight w:val="0"/>
      <w:marTop w:val="0"/>
      <w:marBottom w:val="0"/>
      <w:divBdr>
        <w:top w:val="none" w:sz="0" w:space="0" w:color="auto"/>
        <w:left w:val="none" w:sz="0" w:space="0" w:color="auto"/>
        <w:bottom w:val="none" w:sz="0" w:space="0" w:color="auto"/>
        <w:right w:val="none" w:sz="0" w:space="0" w:color="auto"/>
      </w:divBdr>
      <w:divsChild>
        <w:div w:id="1092511184">
          <w:marLeft w:val="0"/>
          <w:marRight w:val="0"/>
          <w:marTop w:val="0"/>
          <w:marBottom w:val="0"/>
          <w:divBdr>
            <w:top w:val="none" w:sz="0" w:space="0" w:color="auto"/>
            <w:left w:val="none" w:sz="0" w:space="0" w:color="auto"/>
            <w:bottom w:val="none" w:sz="0" w:space="0" w:color="auto"/>
            <w:right w:val="none" w:sz="0" w:space="0" w:color="auto"/>
          </w:divBdr>
          <w:divsChild>
            <w:div w:id="20712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3133">
      <w:bodyDiv w:val="1"/>
      <w:marLeft w:val="0"/>
      <w:marRight w:val="0"/>
      <w:marTop w:val="0"/>
      <w:marBottom w:val="0"/>
      <w:divBdr>
        <w:top w:val="none" w:sz="0" w:space="0" w:color="auto"/>
        <w:left w:val="none" w:sz="0" w:space="0" w:color="auto"/>
        <w:bottom w:val="none" w:sz="0" w:space="0" w:color="auto"/>
        <w:right w:val="none" w:sz="0" w:space="0" w:color="auto"/>
      </w:divBdr>
      <w:divsChild>
        <w:div w:id="613680509">
          <w:marLeft w:val="0"/>
          <w:marRight w:val="0"/>
          <w:marTop w:val="0"/>
          <w:marBottom w:val="0"/>
          <w:divBdr>
            <w:top w:val="none" w:sz="0" w:space="0" w:color="auto"/>
            <w:left w:val="none" w:sz="0" w:space="0" w:color="auto"/>
            <w:bottom w:val="none" w:sz="0" w:space="0" w:color="auto"/>
            <w:right w:val="none" w:sz="0" w:space="0" w:color="auto"/>
          </w:divBdr>
          <w:divsChild>
            <w:div w:id="369306402">
              <w:marLeft w:val="0"/>
              <w:marRight w:val="0"/>
              <w:marTop w:val="0"/>
              <w:marBottom w:val="0"/>
              <w:divBdr>
                <w:top w:val="none" w:sz="0" w:space="0" w:color="auto"/>
                <w:left w:val="none" w:sz="0" w:space="0" w:color="auto"/>
                <w:bottom w:val="none" w:sz="0" w:space="0" w:color="auto"/>
                <w:right w:val="none" w:sz="0" w:space="0" w:color="auto"/>
              </w:divBdr>
            </w:div>
            <w:div w:id="1196389373">
              <w:marLeft w:val="0"/>
              <w:marRight w:val="0"/>
              <w:marTop w:val="0"/>
              <w:marBottom w:val="0"/>
              <w:divBdr>
                <w:top w:val="none" w:sz="0" w:space="0" w:color="auto"/>
                <w:left w:val="none" w:sz="0" w:space="0" w:color="auto"/>
                <w:bottom w:val="none" w:sz="0" w:space="0" w:color="auto"/>
                <w:right w:val="none" w:sz="0" w:space="0" w:color="auto"/>
              </w:divBdr>
            </w:div>
            <w:div w:id="1566724891">
              <w:marLeft w:val="0"/>
              <w:marRight w:val="0"/>
              <w:marTop w:val="0"/>
              <w:marBottom w:val="0"/>
              <w:divBdr>
                <w:top w:val="none" w:sz="0" w:space="0" w:color="auto"/>
                <w:left w:val="none" w:sz="0" w:space="0" w:color="auto"/>
                <w:bottom w:val="none" w:sz="0" w:space="0" w:color="auto"/>
                <w:right w:val="none" w:sz="0" w:space="0" w:color="auto"/>
              </w:divBdr>
            </w:div>
            <w:div w:id="1350793660">
              <w:marLeft w:val="0"/>
              <w:marRight w:val="0"/>
              <w:marTop w:val="0"/>
              <w:marBottom w:val="0"/>
              <w:divBdr>
                <w:top w:val="none" w:sz="0" w:space="0" w:color="auto"/>
                <w:left w:val="none" w:sz="0" w:space="0" w:color="auto"/>
                <w:bottom w:val="none" w:sz="0" w:space="0" w:color="auto"/>
                <w:right w:val="none" w:sz="0" w:space="0" w:color="auto"/>
              </w:divBdr>
            </w:div>
            <w:div w:id="10177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3864">
      <w:bodyDiv w:val="1"/>
      <w:marLeft w:val="0"/>
      <w:marRight w:val="0"/>
      <w:marTop w:val="0"/>
      <w:marBottom w:val="0"/>
      <w:divBdr>
        <w:top w:val="none" w:sz="0" w:space="0" w:color="auto"/>
        <w:left w:val="none" w:sz="0" w:space="0" w:color="auto"/>
        <w:bottom w:val="none" w:sz="0" w:space="0" w:color="auto"/>
        <w:right w:val="none" w:sz="0" w:space="0" w:color="auto"/>
      </w:divBdr>
      <w:divsChild>
        <w:div w:id="1757945848">
          <w:marLeft w:val="0"/>
          <w:marRight w:val="0"/>
          <w:marTop w:val="0"/>
          <w:marBottom w:val="0"/>
          <w:divBdr>
            <w:top w:val="none" w:sz="0" w:space="0" w:color="auto"/>
            <w:left w:val="none" w:sz="0" w:space="0" w:color="auto"/>
            <w:bottom w:val="none" w:sz="0" w:space="0" w:color="auto"/>
            <w:right w:val="none" w:sz="0" w:space="0" w:color="auto"/>
          </w:divBdr>
          <w:divsChild>
            <w:div w:id="695959478">
              <w:marLeft w:val="0"/>
              <w:marRight w:val="0"/>
              <w:marTop w:val="0"/>
              <w:marBottom w:val="0"/>
              <w:divBdr>
                <w:top w:val="none" w:sz="0" w:space="0" w:color="auto"/>
                <w:left w:val="none" w:sz="0" w:space="0" w:color="auto"/>
                <w:bottom w:val="none" w:sz="0" w:space="0" w:color="auto"/>
                <w:right w:val="none" w:sz="0" w:space="0" w:color="auto"/>
              </w:divBdr>
            </w:div>
            <w:div w:id="64323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77642">
      <w:bodyDiv w:val="1"/>
      <w:marLeft w:val="0"/>
      <w:marRight w:val="0"/>
      <w:marTop w:val="0"/>
      <w:marBottom w:val="0"/>
      <w:divBdr>
        <w:top w:val="none" w:sz="0" w:space="0" w:color="auto"/>
        <w:left w:val="none" w:sz="0" w:space="0" w:color="auto"/>
        <w:bottom w:val="none" w:sz="0" w:space="0" w:color="auto"/>
        <w:right w:val="none" w:sz="0" w:space="0" w:color="auto"/>
      </w:divBdr>
      <w:divsChild>
        <w:div w:id="2086147187">
          <w:marLeft w:val="0"/>
          <w:marRight w:val="0"/>
          <w:marTop w:val="0"/>
          <w:marBottom w:val="0"/>
          <w:divBdr>
            <w:top w:val="none" w:sz="0" w:space="0" w:color="auto"/>
            <w:left w:val="none" w:sz="0" w:space="0" w:color="auto"/>
            <w:bottom w:val="none" w:sz="0" w:space="0" w:color="auto"/>
            <w:right w:val="none" w:sz="0" w:space="0" w:color="auto"/>
          </w:divBdr>
          <w:divsChild>
            <w:div w:id="68278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9866">
      <w:bodyDiv w:val="1"/>
      <w:marLeft w:val="0"/>
      <w:marRight w:val="0"/>
      <w:marTop w:val="0"/>
      <w:marBottom w:val="0"/>
      <w:divBdr>
        <w:top w:val="none" w:sz="0" w:space="0" w:color="auto"/>
        <w:left w:val="none" w:sz="0" w:space="0" w:color="auto"/>
        <w:bottom w:val="none" w:sz="0" w:space="0" w:color="auto"/>
        <w:right w:val="none" w:sz="0" w:space="0" w:color="auto"/>
      </w:divBdr>
      <w:divsChild>
        <w:div w:id="1174419520">
          <w:marLeft w:val="0"/>
          <w:marRight w:val="0"/>
          <w:marTop w:val="0"/>
          <w:marBottom w:val="0"/>
          <w:divBdr>
            <w:top w:val="none" w:sz="0" w:space="0" w:color="auto"/>
            <w:left w:val="none" w:sz="0" w:space="0" w:color="auto"/>
            <w:bottom w:val="none" w:sz="0" w:space="0" w:color="auto"/>
            <w:right w:val="none" w:sz="0" w:space="0" w:color="auto"/>
          </w:divBdr>
          <w:divsChild>
            <w:div w:id="17697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0012">
      <w:bodyDiv w:val="1"/>
      <w:marLeft w:val="0"/>
      <w:marRight w:val="0"/>
      <w:marTop w:val="0"/>
      <w:marBottom w:val="0"/>
      <w:divBdr>
        <w:top w:val="none" w:sz="0" w:space="0" w:color="auto"/>
        <w:left w:val="none" w:sz="0" w:space="0" w:color="auto"/>
        <w:bottom w:val="none" w:sz="0" w:space="0" w:color="auto"/>
        <w:right w:val="none" w:sz="0" w:space="0" w:color="auto"/>
      </w:divBdr>
      <w:divsChild>
        <w:div w:id="2131702935">
          <w:marLeft w:val="0"/>
          <w:marRight w:val="0"/>
          <w:marTop w:val="0"/>
          <w:marBottom w:val="0"/>
          <w:divBdr>
            <w:top w:val="none" w:sz="0" w:space="0" w:color="auto"/>
            <w:left w:val="none" w:sz="0" w:space="0" w:color="auto"/>
            <w:bottom w:val="none" w:sz="0" w:space="0" w:color="auto"/>
            <w:right w:val="none" w:sz="0" w:space="0" w:color="auto"/>
          </w:divBdr>
          <w:divsChild>
            <w:div w:id="98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4361">
      <w:bodyDiv w:val="1"/>
      <w:marLeft w:val="0"/>
      <w:marRight w:val="0"/>
      <w:marTop w:val="0"/>
      <w:marBottom w:val="0"/>
      <w:divBdr>
        <w:top w:val="none" w:sz="0" w:space="0" w:color="auto"/>
        <w:left w:val="none" w:sz="0" w:space="0" w:color="auto"/>
        <w:bottom w:val="none" w:sz="0" w:space="0" w:color="auto"/>
        <w:right w:val="none" w:sz="0" w:space="0" w:color="auto"/>
      </w:divBdr>
      <w:divsChild>
        <w:div w:id="1853950066">
          <w:marLeft w:val="0"/>
          <w:marRight w:val="0"/>
          <w:marTop w:val="0"/>
          <w:marBottom w:val="0"/>
          <w:divBdr>
            <w:top w:val="none" w:sz="0" w:space="0" w:color="auto"/>
            <w:left w:val="none" w:sz="0" w:space="0" w:color="auto"/>
            <w:bottom w:val="none" w:sz="0" w:space="0" w:color="auto"/>
            <w:right w:val="none" w:sz="0" w:space="0" w:color="auto"/>
          </w:divBdr>
          <w:divsChild>
            <w:div w:id="1457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75190">
      <w:bodyDiv w:val="1"/>
      <w:marLeft w:val="0"/>
      <w:marRight w:val="0"/>
      <w:marTop w:val="0"/>
      <w:marBottom w:val="0"/>
      <w:divBdr>
        <w:top w:val="none" w:sz="0" w:space="0" w:color="auto"/>
        <w:left w:val="none" w:sz="0" w:space="0" w:color="auto"/>
        <w:bottom w:val="none" w:sz="0" w:space="0" w:color="auto"/>
        <w:right w:val="none" w:sz="0" w:space="0" w:color="auto"/>
      </w:divBdr>
      <w:divsChild>
        <w:div w:id="1423842183">
          <w:marLeft w:val="0"/>
          <w:marRight w:val="0"/>
          <w:marTop w:val="0"/>
          <w:marBottom w:val="0"/>
          <w:divBdr>
            <w:top w:val="none" w:sz="0" w:space="0" w:color="auto"/>
            <w:left w:val="none" w:sz="0" w:space="0" w:color="auto"/>
            <w:bottom w:val="none" w:sz="0" w:space="0" w:color="auto"/>
            <w:right w:val="none" w:sz="0" w:space="0" w:color="auto"/>
          </w:divBdr>
          <w:divsChild>
            <w:div w:id="9362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4264">
      <w:bodyDiv w:val="1"/>
      <w:marLeft w:val="0"/>
      <w:marRight w:val="0"/>
      <w:marTop w:val="0"/>
      <w:marBottom w:val="0"/>
      <w:divBdr>
        <w:top w:val="none" w:sz="0" w:space="0" w:color="auto"/>
        <w:left w:val="none" w:sz="0" w:space="0" w:color="auto"/>
        <w:bottom w:val="none" w:sz="0" w:space="0" w:color="auto"/>
        <w:right w:val="none" w:sz="0" w:space="0" w:color="auto"/>
      </w:divBdr>
      <w:divsChild>
        <w:div w:id="1327899120">
          <w:marLeft w:val="0"/>
          <w:marRight w:val="0"/>
          <w:marTop w:val="0"/>
          <w:marBottom w:val="0"/>
          <w:divBdr>
            <w:top w:val="none" w:sz="0" w:space="0" w:color="auto"/>
            <w:left w:val="none" w:sz="0" w:space="0" w:color="auto"/>
            <w:bottom w:val="none" w:sz="0" w:space="0" w:color="auto"/>
            <w:right w:val="none" w:sz="0" w:space="0" w:color="auto"/>
          </w:divBdr>
          <w:divsChild>
            <w:div w:id="9544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88694">
      <w:bodyDiv w:val="1"/>
      <w:marLeft w:val="0"/>
      <w:marRight w:val="0"/>
      <w:marTop w:val="0"/>
      <w:marBottom w:val="0"/>
      <w:divBdr>
        <w:top w:val="none" w:sz="0" w:space="0" w:color="auto"/>
        <w:left w:val="none" w:sz="0" w:space="0" w:color="auto"/>
        <w:bottom w:val="none" w:sz="0" w:space="0" w:color="auto"/>
        <w:right w:val="none" w:sz="0" w:space="0" w:color="auto"/>
      </w:divBdr>
      <w:divsChild>
        <w:div w:id="1521240293">
          <w:marLeft w:val="0"/>
          <w:marRight w:val="0"/>
          <w:marTop w:val="0"/>
          <w:marBottom w:val="0"/>
          <w:divBdr>
            <w:top w:val="none" w:sz="0" w:space="0" w:color="auto"/>
            <w:left w:val="none" w:sz="0" w:space="0" w:color="auto"/>
            <w:bottom w:val="none" w:sz="0" w:space="0" w:color="auto"/>
            <w:right w:val="none" w:sz="0" w:space="0" w:color="auto"/>
          </w:divBdr>
          <w:divsChild>
            <w:div w:id="54055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7373">
      <w:bodyDiv w:val="1"/>
      <w:marLeft w:val="0"/>
      <w:marRight w:val="0"/>
      <w:marTop w:val="0"/>
      <w:marBottom w:val="0"/>
      <w:divBdr>
        <w:top w:val="none" w:sz="0" w:space="0" w:color="auto"/>
        <w:left w:val="none" w:sz="0" w:space="0" w:color="auto"/>
        <w:bottom w:val="none" w:sz="0" w:space="0" w:color="auto"/>
        <w:right w:val="none" w:sz="0" w:space="0" w:color="auto"/>
      </w:divBdr>
    </w:div>
    <w:div w:id="390075650">
      <w:bodyDiv w:val="1"/>
      <w:marLeft w:val="0"/>
      <w:marRight w:val="0"/>
      <w:marTop w:val="0"/>
      <w:marBottom w:val="0"/>
      <w:divBdr>
        <w:top w:val="none" w:sz="0" w:space="0" w:color="auto"/>
        <w:left w:val="none" w:sz="0" w:space="0" w:color="auto"/>
        <w:bottom w:val="none" w:sz="0" w:space="0" w:color="auto"/>
        <w:right w:val="none" w:sz="0" w:space="0" w:color="auto"/>
      </w:divBdr>
      <w:divsChild>
        <w:div w:id="315302907">
          <w:marLeft w:val="0"/>
          <w:marRight w:val="0"/>
          <w:marTop w:val="0"/>
          <w:marBottom w:val="0"/>
          <w:divBdr>
            <w:top w:val="none" w:sz="0" w:space="0" w:color="auto"/>
            <w:left w:val="none" w:sz="0" w:space="0" w:color="auto"/>
            <w:bottom w:val="none" w:sz="0" w:space="0" w:color="auto"/>
            <w:right w:val="none" w:sz="0" w:space="0" w:color="auto"/>
          </w:divBdr>
          <w:divsChild>
            <w:div w:id="57285235">
              <w:marLeft w:val="0"/>
              <w:marRight w:val="0"/>
              <w:marTop w:val="0"/>
              <w:marBottom w:val="0"/>
              <w:divBdr>
                <w:top w:val="none" w:sz="0" w:space="0" w:color="auto"/>
                <w:left w:val="none" w:sz="0" w:space="0" w:color="auto"/>
                <w:bottom w:val="none" w:sz="0" w:space="0" w:color="auto"/>
                <w:right w:val="none" w:sz="0" w:space="0" w:color="auto"/>
              </w:divBdr>
            </w:div>
            <w:div w:id="935745587">
              <w:marLeft w:val="0"/>
              <w:marRight w:val="0"/>
              <w:marTop w:val="0"/>
              <w:marBottom w:val="0"/>
              <w:divBdr>
                <w:top w:val="none" w:sz="0" w:space="0" w:color="auto"/>
                <w:left w:val="none" w:sz="0" w:space="0" w:color="auto"/>
                <w:bottom w:val="none" w:sz="0" w:space="0" w:color="auto"/>
                <w:right w:val="none" w:sz="0" w:space="0" w:color="auto"/>
              </w:divBdr>
            </w:div>
            <w:div w:id="889805898">
              <w:marLeft w:val="0"/>
              <w:marRight w:val="0"/>
              <w:marTop w:val="0"/>
              <w:marBottom w:val="0"/>
              <w:divBdr>
                <w:top w:val="none" w:sz="0" w:space="0" w:color="auto"/>
                <w:left w:val="none" w:sz="0" w:space="0" w:color="auto"/>
                <w:bottom w:val="none" w:sz="0" w:space="0" w:color="auto"/>
                <w:right w:val="none" w:sz="0" w:space="0" w:color="auto"/>
              </w:divBdr>
            </w:div>
            <w:div w:id="410545782">
              <w:marLeft w:val="0"/>
              <w:marRight w:val="0"/>
              <w:marTop w:val="0"/>
              <w:marBottom w:val="0"/>
              <w:divBdr>
                <w:top w:val="none" w:sz="0" w:space="0" w:color="auto"/>
                <w:left w:val="none" w:sz="0" w:space="0" w:color="auto"/>
                <w:bottom w:val="none" w:sz="0" w:space="0" w:color="auto"/>
                <w:right w:val="none" w:sz="0" w:space="0" w:color="auto"/>
              </w:divBdr>
            </w:div>
            <w:div w:id="1055542271">
              <w:marLeft w:val="0"/>
              <w:marRight w:val="0"/>
              <w:marTop w:val="0"/>
              <w:marBottom w:val="0"/>
              <w:divBdr>
                <w:top w:val="none" w:sz="0" w:space="0" w:color="auto"/>
                <w:left w:val="none" w:sz="0" w:space="0" w:color="auto"/>
                <w:bottom w:val="none" w:sz="0" w:space="0" w:color="auto"/>
                <w:right w:val="none" w:sz="0" w:space="0" w:color="auto"/>
              </w:divBdr>
            </w:div>
            <w:div w:id="216741141">
              <w:marLeft w:val="0"/>
              <w:marRight w:val="0"/>
              <w:marTop w:val="0"/>
              <w:marBottom w:val="0"/>
              <w:divBdr>
                <w:top w:val="none" w:sz="0" w:space="0" w:color="auto"/>
                <w:left w:val="none" w:sz="0" w:space="0" w:color="auto"/>
                <w:bottom w:val="none" w:sz="0" w:space="0" w:color="auto"/>
                <w:right w:val="none" w:sz="0" w:space="0" w:color="auto"/>
              </w:divBdr>
            </w:div>
            <w:div w:id="1869101085">
              <w:marLeft w:val="0"/>
              <w:marRight w:val="0"/>
              <w:marTop w:val="0"/>
              <w:marBottom w:val="0"/>
              <w:divBdr>
                <w:top w:val="none" w:sz="0" w:space="0" w:color="auto"/>
                <w:left w:val="none" w:sz="0" w:space="0" w:color="auto"/>
                <w:bottom w:val="none" w:sz="0" w:space="0" w:color="auto"/>
                <w:right w:val="none" w:sz="0" w:space="0" w:color="auto"/>
              </w:divBdr>
            </w:div>
            <w:div w:id="1166282115">
              <w:marLeft w:val="0"/>
              <w:marRight w:val="0"/>
              <w:marTop w:val="0"/>
              <w:marBottom w:val="0"/>
              <w:divBdr>
                <w:top w:val="none" w:sz="0" w:space="0" w:color="auto"/>
                <w:left w:val="none" w:sz="0" w:space="0" w:color="auto"/>
                <w:bottom w:val="none" w:sz="0" w:space="0" w:color="auto"/>
                <w:right w:val="none" w:sz="0" w:space="0" w:color="auto"/>
              </w:divBdr>
            </w:div>
            <w:div w:id="1756123815">
              <w:marLeft w:val="0"/>
              <w:marRight w:val="0"/>
              <w:marTop w:val="0"/>
              <w:marBottom w:val="0"/>
              <w:divBdr>
                <w:top w:val="none" w:sz="0" w:space="0" w:color="auto"/>
                <w:left w:val="none" w:sz="0" w:space="0" w:color="auto"/>
                <w:bottom w:val="none" w:sz="0" w:space="0" w:color="auto"/>
                <w:right w:val="none" w:sz="0" w:space="0" w:color="auto"/>
              </w:divBdr>
            </w:div>
            <w:div w:id="212161615">
              <w:marLeft w:val="0"/>
              <w:marRight w:val="0"/>
              <w:marTop w:val="0"/>
              <w:marBottom w:val="0"/>
              <w:divBdr>
                <w:top w:val="none" w:sz="0" w:space="0" w:color="auto"/>
                <w:left w:val="none" w:sz="0" w:space="0" w:color="auto"/>
                <w:bottom w:val="none" w:sz="0" w:space="0" w:color="auto"/>
                <w:right w:val="none" w:sz="0" w:space="0" w:color="auto"/>
              </w:divBdr>
            </w:div>
            <w:div w:id="2012370286">
              <w:marLeft w:val="0"/>
              <w:marRight w:val="0"/>
              <w:marTop w:val="0"/>
              <w:marBottom w:val="0"/>
              <w:divBdr>
                <w:top w:val="none" w:sz="0" w:space="0" w:color="auto"/>
                <w:left w:val="none" w:sz="0" w:space="0" w:color="auto"/>
                <w:bottom w:val="none" w:sz="0" w:space="0" w:color="auto"/>
                <w:right w:val="none" w:sz="0" w:space="0" w:color="auto"/>
              </w:divBdr>
            </w:div>
            <w:div w:id="1559509933">
              <w:marLeft w:val="0"/>
              <w:marRight w:val="0"/>
              <w:marTop w:val="0"/>
              <w:marBottom w:val="0"/>
              <w:divBdr>
                <w:top w:val="none" w:sz="0" w:space="0" w:color="auto"/>
                <w:left w:val="none" w:sz="0" w:space="0" w:color="auto"/>
                <w:bottom w:val="none" w:sz="0" w:space="0" w:color="auto"/>
                <w:right w:val="none" w:sz="0" w:space="0" w:color="auto"/>
              </w:divBdr>
            </w:div>
            <w:div w:id="761336468">
              <w:marLeft w:val="0"/>
              <w:marRight w:val="0"/>
              <w:marTop w:val="0"/>
              <w:marBottom w:val="0"/>
              <w:divBdr>
                <w:top w:val="none" w:sz="0" w:space="0" w:color="auto"/>
                <w:left w:val="none" w:sz="0" w:space="0" w:color="auto"/>
                <w:bottom w:val="none" w:sz="0" w:space="0" w:color="auto"/>
                <w:right w:val="none" w:sz="0" w:space="0" w:color="auto"/>
              </w:divBdr>
            </w:div>
            <w:div w:id="1442144701">
              <w:marLeft w:val="0"/>
              <w:marRight w:val="0"/>
              <w:marTop w:val="0"/>
              <w:marBottom w:val="0"/>
              <w:divBdr>
                <w:top w:val="none" w:sz="0" w:space="0" w:color="auto"/>
                <w:left w:val="none" w:sz="0" w:space="0" w:color="auto"/>
                <w:bottom w:val="none" w:sz="0" w:space="0" w:color="auto"/>
                <w:right w:val="none" w:sz="0" w:space="0" w:color="auto"/>
              </w:divBdr>
            </w:div>
            <w:div w:id="1432579349">
              <w:marLeft w:val="0"/>
              <w:marRight w:val="0"/>
              <w:marTop w:val="0"/>
              <w:marBottom w:val="0"/>
              <w:divBdr>
                <w:top w:val="none" w:sz="0" w:space="0" w:color="auto"/>
                <w:left w:val="none" w:sz="0" w:space="0" w:color="auto"/>
                <w:bottom w:val="none" w:sz="0" w:space="0" w:color="auto"/>
                <w:right w:val="none" w:sz="0" w:space="0" w:color="auto"/>
              </w:divBdr>
            </w:div>
            <w:div w:id="1957330907">
              <w:marLeft w:val="0"/>
              <w:marRight w:val="0"/>
              <w:marTop w:val="0"/>
              <w:marBottom w:val="0"/>
              <w:divBdr>
                <w:top w:val="none" w:sz="0" w:space="0" w:color="auto"/>
                <w:left w:val="none" w:sz="0" w:space="0" w:color="auto"/>
                <w:bottom w:val="none" w:sz="0" w:space="0" w:color="auto"/>
                <w:right w:val="none" w:sz="0" w:space="0" w:color="auto"/>
              </w:divBdr>
            </w:div>
            <w:div w:id="417017831">
              <w:marLeft w:val="0"/>
              <w:marRight w:val="0"/>
              <w:marTop w:val="0"/>
              <w:marBottom w:val="0"/>
              <w:divBdr>
                <w:top w:val="none" w:sz="0" w:space="0" w:color="auto"/>
                <w:left w:val="none" w:sz="0" w:space="0" w:color="auto"/>
                <w:bottom w:val="none" w:sz="0" w:space="0" w:color="auto"/>
                <w:right w:val="none" w:sz="0" w:space="0" w:color="auto"/>
              </w:divBdr>
            </w:div>
            <w:div w:id="1064835381">
              <w:marLeft w:val="0"/>
              <w:marRight w:val="0"/>
              <w:marTop w:val="0"/>
              <w:marBottom w:val="0"/>
              <w:divBdr>
                <w:top w:val="none" w:sz="0" w:space="0" w:color="auto"/>
                <w:left w:val="none" w:sz="0" w:space="0" w:color="auto"/>
                <w:bottom w:val="none" w:sz="0" w:space="0" w:color="auto"/>
                <w:right w:val="none" w:sz="0" w:space="0" w:color="auto"/>
              </w:divBdr>
            </w:div>
            <w:div w:id="238831842">
              <w:marLeft w:val="0"/>
              <w:marRight w:val="0"/>
              <w:marTop w:val="0"/>
              <w:marBottom w:val="0"/>
              <w:divBdr>
                <w:top w:val="none" w:sz="0" w:space="0" w:color="auto"/>
                <w:left w:val="none" w:sz="0" w:space="0" w:color="auto"/>
                <w:bottom w:val="none" w:sz="0" w:space="0" w:color="auto"/>
                <w:right w:val="none" w:sz="0" w:space="0" w:color="auto"/>
              </w:divBdr>
            </w:div>
          </w:divsChild>
        </w:div>
        <w:div w:id="1952087967">
          <w:marLeft w:val="0"/>
          <w:marRight w:val="0"/>
          <w:marTop w:val="0"/>
          <w:marBottom w:val="0"/>
          <w:divBdr>
            <w:top w:val="none" w:sz="0" w:space="0" w:color="auto"/>
            <w:left w:val="none" w:sz="0" w:space="0" w:color="auto"/>
            <w:bottom w:val="none" w:sz="0" w:space="0" w:color="auto"/>
            <w:right w:val="none" w:sz="0" w:space="0" w:color="auto"/>
          </w:divBdr>
        </w:div>
        <w:div w:id="865289290">
          <w:marLeft w:val="0"/>
          <w:marRight w:val="0"/>
          <w:marTop w:val="0"/>
          <w:marBottom w:val="0"/>
          <w:divBdr>
            <w:top w:val="none" w:sz="0" w:space="0" w:color="auto"/>
            <w:left w:val="none" w:sz="0" w:space="0" w:color="auto"/>
            <w:bottom w:val="none" w:sz="0" w:space="0" w:color="auto"/>
            <w:right w:val="none" w:sz="0" w:space="0" w:color="auto"/>
          </w:divBdr>
        </w:div>
        <w:div w:id="1470900554">
          <w:marLeft w:val="0"/>
          <w:marRight w:val="0"/>
          <w:marTop w:val="0"/>
          <w:marBottom w:val="0"/>
          <w:divBdr>
            <w:top w:val="none" w:sz="0" w:space="0" w:color="auto"/>
            <w:left w:val="none" w:sz="0" w:space="0" w:color="auto"/>
            <w:bottom w:val="none" w:sz="0" w:space="0" w:color="auto"/>
            <w:right w:val="none" w:sz="0" w:space="0" w:color="auto"/>
          </w:divBdr>
        </w:div>
        <w:div w:id="2103138409">
          <w:marLeft w:val="0"/>
          <w:marRight w:val="0"/>
          <w:marTop w:val="0"/>
          <w:marBottom w:val="0"/>
          <w:divBdr>
            <w:top w:val="none" w:sz="0" w:space="0" w:color="auto"/>
            <w:left w:val="none" w:sz="0" w:space="0" w:color="auto"/>
            <w:bottom w:val="none" w:sz="0" w:space="0" w:color="auto"/>
            <w:right w:val="none" w:sz="0" w:space="0" w:color="auto"/>
          </w:divBdr>
        </w:div>
        <w:div w:id="1384711873">
          <w:marLeft w:val="0"/>
          <w:marRight w:val="0"/>
          <w:marTop w:val="0"/>
          <w:marBottom w:val="0"/>
          <w:divBdr>
            <w:top w:val="none" w:sz="0" w:space="0" w:color="auto"/>
            <w:left w:val="none" w:sz="0" w:space="0" w:color="auto"/>
            <w:bottom w:val="none" w:sz="0" w:space="0" w:color="auto"/>
            <w:right w:val="none" w:sz="0" w:space="0" w:color="auto"/>
          </w:divBdr>
        </w:div>
      </w:divsChild>
    </w:div>
    <w:div w:id="434599327">
      <w:bodyDiv w:val="1"/>
      <w:marLeft w:val="0"/>
      <w:marRight w:val="0"/>
      <w:marTop w:val="0"/>
      <w:marBottom w:val="0"/>
      <w:divBdr>
        <w:top w:val="none" w:sz="0" w:space="0" w:color="auto"/>
        <w:left w:val="none" w:sz="0" w:space="0" w:color="auto"/>
        <w:bottom w:val="none" w:sz="0" w:space="0" w:color="auto"/>
        <w:right w:val="none" w:sz="0" w:space="0" w:color="auto"/>
      </w:divBdr>
    </w:div>
    <w:div w:id="453906800">
      <w:bodyDiv w:val="1"/>
      <w:marLeft w:val="0"/>
      <w:marRight w:val="0"/>
      <w:marTop w:val="0"/>
      <w:marBottom w:val="0"/>
      <w:divBdr>
        <w:top w:val="none" w:sz="0" w:space="0" w:color="auto"/>
        <w:left w:val="none" w:sz="0" w:space="0" w:color="auto"/>
        <w:bottom w:val="none" w:sz="0" w:space="0" w:color="auto"/>
        <w:right w:val="none" w:sz="0" w:space="0" w:color="auto"/>
      </w:divBdr>
      <w:divsChild>
        <w:div w:id="1070466449">
          <w:marLeft w:val="0"/>
          <w:marRight w:val="0"/>
          <w:marTop w:val="0"/>
          <w:marBottom w:val="0"/>
          <w:divBdr>
            <w:top w:val="none" w:sz="0" w:space="0" w:color="auto"/>
            <w:left w:val="none" w:sz="0" w:space="0" w:color="auto"/>
            <w:bottom w:val="none" w:sz="0" w:space="0" w:color="auto"/>
            <w:right w:val="none" w:sz="0" w:space="0" w:color="auto"/>
          </w:divBdr>
          <w:divsChild>
            <w:div w:id="4600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252901">
      <w:bodyDiv w:val="1"/>
      <w:marLeft w:val="0"/>
      <w:marRight w:val="0"/>
      <w:marTop w:val="0"/>
      <w:marBottom w:val="0"/>
      <w:divBdr>
        <w:top w:val="none" w:sz="0" w:space="0" w:color="auto"/>
        <w:left w:val="none" w:sz="0" w:space="0" w:color="auto"/>
        <w:bottom w:val="none" w:sz="0" w:space="0" w:color="auto"/>
        <w:right w:val="none" w:sz="0" w:space="0" w:color="auto"/>
      </w:divBdr>
      <w:divsChild>
        <w:div w:id="1177691730">
          <w:marLeft w:val="0"/>
          <w:marRight w:val="0"/>
          <w:marTop w:val="0"/>
          <w:marBottom w:val="0"/>
          <w:divBdr>
            <w:top w:val="none" w:sz="0" w:space="0" w:color="auto"/>
            <w:left w:val="none" w:sz="0" w:space="0" w:color="auto"/>
            <w:bottom w:val="none" w:sz="0" w:space="0" w:color="auto"/>
            <w:right w:val="none" w:sz="0" w:space="0" w:color="auto"/>
          </w:divBdr>
          <w:divsChild>
            <w:div w:id="228659348">
              <w:marLeft w:val="0"/>
              <w:marRight w:val="0"/>
              <w:marTop w:val="0"/>
              <w:marBottom w:val="0"/>
              <w:divBdr>
                <w:top w:val="none" w:sz="0" w:space="0" w:color="auto"/>
                <w:left w:val="none" w:sz="0" w:space="0" w:color="auto"/>
                <w:bottom w:val="none" w:sz="0" w:space="0" w:color="auto"/>
                <w:right w:val="none" w:sz="0" w:space="0" w:color="auto"/>
              </w:divBdr>
            </w:div>
            <w:div w:id="449326883">
              <w:marLeft w:val="0"/>
              <w:marRight w:val="0"/>
              <w:marTop w:val="0"/>
              <w:marBottom w:val="0"/>
              <w:divBdr>
                <w:top w:val="none" w:sz="0" w:space="0" w:color="auto"/>
                <w:left w:val="none" w:sz="0" w:space="0" w:color="auto"/>
                <w:bottom w:val="none" w:sz="0" w:space="0" w:color="auto"/>
                <w:right w:val="none" w:sz="0" w:space="0" w:color="auto"/>
              </w:divBdr>
            </w:div>
            <w:div w:id="1791435022">
              <w:marLeft w:val="0"/>
              <w:marRight w:val="0"/>
              <w:marTop w:val="0"/>
              <w:marBottom w:val="0"/>
              <w:divBdr>
                <w:top w:val="none" w:sz="0" w:space="0" w:color="auto"/>
                <w:left w:val="none" w:sz="0" w:space="0" w:color="auto"/>
                <w:bottom w:val="none" w:sz="0" w:space="0" w:color="auto"/>
                <w:right w:val="none" w:sz="0" w:space="0" w:color="auto"/>
              </w:divBdr>
            </w:div>
            <w:div w:id="845556841">
              <w:marLeft w:val="0"/>
              <w:marRight w:val="0"/>
              <w:marTop w:val="0"/>
              <w:marBottom w:val="0"/>
              <w:divBdr>
                <w:top w:val="none" w:sz="0" w:space="0" w:color="auto"/>
                <w:left w:val="none" w:sz="0" w:space="0" w:color="auto"/>
                <w:bottom w:val="none" w:sz="0" w:space="0" w:color="auto"/>
                <w:right w:val="none" w:sz="0" w:space="0" w:color="auto"/>
              </w:divBdr>
            </w:div>
            <w:div w:id="10759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5982">
      <w:bodyDiv w:val="1"/>
      <w:marLeft w:val="0"/>
      <w:marRight w:val="0"/>
      <w:marTop w:val="0"/>
      <w:marBottom w:val="0"/>
      <w:divBdr>
        <w:top w:val="none" w:sz="0" w:space="0" w:color="auto"/>
        <w:left w:val="none" w:sz="0" w:space="0" w:color="auto"/>
        <w:bottom w:val="none" w:sz="0" w:space="0" w:color="auto"/>
        <w:right w:val="none" w:sz="0" w:space="0" w:color="auto"/>
      </w:divBdr>
      <w:divsChild>
        <w:div w:id="615065110">
          <w:marLeft w:val="0"/>
          <w:marRight w:val="0"/>
          <w:marTop w:val="0"/>
          <w:marBottom w:val="0"/>
          <w:divBdr>
            <w:top w:val="none" w:sz="0" w:space="0" w:color="auto"/>
            <w:left w:val="none" w:sz="0" w:space="0" w:color="auto"/>
            <w:bottom w:val="none" w:sz="0" w:space="0" w:color="auto"/>
            <w:right w:val="none" w:sz="0" w:space="0" w:color="auto"/>
          </w:divBdr>
          <w:divsChild>
            <w:div w:id="2041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3618">
      <w:bodyDiv w:val="1"/>
      <w:marLeft w:val="0"/>
      <w:marRight w:val="0"/>
      <w:marTop w:val="0"/>
      <w:marBottom w:val="0"/>
      <w:divBdr>
        <w:top w:val="none" w:sz="0" w:space="0" w:color="auto"/>
        <w:left w:val="none" w:sz="0" w:space="0" w:color="auto"/>
        <w:bottom w:val="none" w:sz="0" w:space="0" w:color="auto"/>
        <w:right w:val="none" w:sz="0" w:space="0" w:color="auto"/>
      </w:divBdr>
      <w:divsChild>
        <w:div w:id="2080638166">
          <w:marLeft w:val="0"/>
          <w:marRight w:val="0"/>
          <w:marTop w:val="0"/>
          <w:marBottom w:val="0"/>
          <w:divBdr>
            <w:top w:val="none" w:sz="0" w:space="0" w:color="auto"/>
            <w:left w:val="none" w:sz="0" w:space="0" w:color="auto"/>
            <w:bottom w:val="none" w:sz="0" w:space="0" w:color="auto"/>
            <w:right w:val="none" w:sz="0" w:space="0" w:color="auto"/>
          </w:divBdr>
          <w:divsChild>
            <w:div w:id="7518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62195">
      <w:bodyDiv w:val="1"/>
      <w:marLeft w:val="0"/>
      <w:marRight w:val="0"/>
      <w:marTop w:val="0"/>
      <w:marBottom w:val="0"/>
      <w:divBdr>
        <w:top w:val="none" w:sz="0" w:space="0" w:color="auto"/>
        <w:left w:val="none" w:sz="0" w:space="0" w:color="auto"/>
        <w:bottom w:val="none" w:sz="0" w:space="0" w:color="auto"/>
        <w:right w:val="none" w:sz="0" w:space="0" w:color="auto"/>
      </w:divBdr>
      <w:divsChild>
        <w:div w:id="1509755015">
          <w:marLeft w:val="0"/>
          <w:marRight w:val="0"/>
          <w:marTop w:val="0"/>
          <w:marBottom w:val="0"/>
          <w:divBdr>
            <w:top w:val="none" w:sz="0" w:space="0" w:color="auto"/>
            <w:left w:val="none" w:sz="0" w:space="0" w:color="auto"/>
            <w:bottom w:val="none" w:sz="0" w:space="0" w:color="auto"/>
            <w:right w:val="none" w:sz="0" w:space="0" w:color="auto"/>
          </w:divBdr>
          <w:divsChild>
            <w:div w:id="98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3666">
      <w:bodyDiv w:val="1"/>
      <w:marLeft w:val="0"/>
      <w:marRight w:val="0"/>
      <w:marTop w:val="0"/>
      <w:marBottom w:val="0"/>
      <w:divBdr>
        <w:top w:val="none" w:sz="0" w:space="0" w:color="auto"/>
        <w:left w:val="none" w:sz="0" w:space="0" w:color="auto"/>
        <w:bottom w:val="none" w:sz="0" w:space="0" w:color="auto"/>
        <w:right w:val="none" w:sz="0" w:space="0" w:color="auto"/>
      </w:divBdr>
      <w:divsChild>
        <w:div w:id="824005685">
          <w:marLeft w:val="0"/>
          <w:marRight w:val="0"/>
          <w:marTop w:val="0"/>
          <w:marBottom w:val="0"/>
          <w:divBdr>
            <w:top w:val="none" w:sz="0" w:space="0" w:color="auto"/>
            <w:left w:val="none" w:sz="0" w:space="0" w:color="auto"/>
            <w:bottom w:val="none" w:sz="0" w:space="0" w:color="auto"/>
            <w:right w:val="none" w:sz="0" w:space="0" w:color="auto"/>
          </w:divBdr>
          <w:divsChild>
            <w:div w:id="1943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313754">
      <w:bodyDiv w:val="1"/>
      <w:marLeft w:val="0"/>
      <w:marRight w:val="0"/>
      <w:marTop w:val="0"/>
      <w:marBottom w:val="0"/>
      <w:divBdr>
        <w:top w:val="none" w:sz="0" w:space="0" w:color="auto"/>
        <w:left w:val="none" w:sz="0" w:space="0" w:color="auto"/>
        <w:bottom w:val="none" w:sz="0" w:space="0" w:color="auto"/>
        <w:right w:val="none" w:sz="0" w:space="0" w:color="auto"/>
      </w:divBdr>
      <w:divsChild>
        <w:div w:id="232350971">
          <w:marLeft w:val="0"/>
          <w:marRight w:val="0"/>
          <w:marTop w:val="0"/>
          <w:marBottom w:val="0"/>
          <w:divBdr>
            <w:top w:val="none" w:sz="0" w:space="0" w:color="auto"/>
            <w:left w:val="none" w:sz="0" w:space="0" w:color="auto"/>
            <w:bottom w:val="none" w:sz="0" w:space="0" w:color="auto"/>
            <w:right w:val="none" w:sz="0" w:space="0" w:color="auto"/>
          </w:divBdr>
          <w:divsChild>
            <w:div w:id="50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482731">
      <w:bodyDiv w:val="1"/>
      <w:marLeft w:val="0"/>
      <w:marRight w:val="0"/>
      <w:marTop w:val="0"/>
      <w:marBottom w:val="0"/>
      <w:divBdr>
        <w:top w:val="none" w:sz="0" w:space="0" w:color="auto"/>
        <w:left w:val="none" w:sz="0" w:space="0" w:color="auto"/>
        <w:bottom w:val="none" w:sz="0" w:space="0" w:color="auto"/>
        <w:right w:val="none" w:sz="0" w:space="0" w:color="auto"/>
      </w:divBdr>
      <w:divsChild>
        <w:div w:id="1793135772">
          <w:marLeft w:val="0"/>
          <w:marRight w:val="0"/>
          <w:marTop w:val="0"/>
          <w:marBottom w:val="0"/>
          <w:divBdr>
            <w:top w:val="none" w:sz="0" w:space="0" w:color="auto"/>
            <w:left w:val="none" w:sz="0" w:space="0" w:color="auto"/>
            <w:bottom w:val="none" w:sz="0" w:space="0" w:color="auto"/>
            <w:right w:val="none" w:sz="0" w:space="0" w:color="auto"/>
          </w:divBdr>
          <w:divsChild>
            <w:div w:id="2688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1010">
      <w:bodyDiv w:val="1"/>
      <w:marLeft w:val="0"/>
      <w:marRight w:val="0"/>
      <w:marTop w:val="0"/>
      <w:marBottom w:val="0"/>
      <w:divBdr>
        <w:top w:val="none" w:sz="0" w:space="0" w:color="auto"/>
        <w:left w:val="none" w:sz="0" w:space="0" w:color="auto"/>
        <w:bottom w:val="none" w:sz="0" w:space="0" w:color="auto"/>
        <w:right w:val="none" w:sz="0" w:space="0" w:color="auto"/>
      </w:divBdr>
      <w:divsChild>
        <w:div w:id="1474978777">
          <w:marLeft w:val="0"/>
          <w:marRight w:val="0"/>
          <w:marTop w:val="0"/>
          <w:marBottom w:val="0"/>
          <w:divBdr>
            <w:top w:val="none" w:sz="0" w:space="0" w:color="auto"/>
            <w:left w:val="none" w:sz="0" w:space="0" w:color="auto"/>
            <w:bottom w:val="none" w:sz="0" w:space="0" w:color="auto"/>
            <w:right w:val="none" w:sz="0" w:space="0" w:color="auto"/>
          </w:divBdr>
          <w:divsChild>
            <w:div w:id="6898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4542">
      <w:bodyDiv w:val="1"/>
      <w:marLeft w:val="0"/>
      <w:marRight w:val="0"/>
      <w:marTop w:val="0"/>
      <w:marBottom w:val="0"/>
      <w:divBdr>
        <w:top w:val="none" w:sz="0" w:space="0" w:color="auto"/>
        <w:left w:val="none" w:sz="0" w:space="0" w:color="auto"/>
        <w:bottom w:val="none" w:sz="0" w:space="0" w:color="auto"/>
        <w:right w:val="none" w:sz="0" w:space="0" w:color="auto"/>
      </w:divBdr>
      <w:divsChild>
        <w:div w:id="1219509867">
          <w:marLeft w:val="0"/>
          <w:marRight w:val="0"/>
          <w:marTop w:val="0"/>
          <w:marBottom w:val="0"/>
          <w:divBdr>
            <w:top w:val="none" w:sz="0" w:space="0" w:color="auto"/>
            <w:left w:val="none" w:sz="0" w:space="0" w:color="auto"/>
            <w:bottom w:val="none" w:sz="0" w:space="0" w:color="auto"/>
            <w:right w:val="none" w:sz="0" w:space="0" w:color="auto"/>
          </w:divBdr>
          <w:divsChild>
            <w:div w:id="18458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75261">
      <w:bodyDiv w:val="1"/>
      <w:marLeft w:val="0"/>
      <w:marRight w:val="0"/>
      <w:marTop w:val="0"/>
      <w:marBottom w:val="0"/>
      <w:divBdr>
        <w:top w:val="none" w:sz="0" w:space="0" w:color="auto"/>
        <w:left w:val="none" w:sz="0" w:space="0" w:color="auto"/>
        <w:bottom w:val="none" w:sz="0" w:space="0" w:color="auto"/>
        <w:right w:val="none" w:sz="0" w:space="0" w:color="auto"/>
      </w:divBdr>
      <w:divsChild>
        <w:div w:id="1515414392">
          <w:marLeft w:val="0"/>
          <w:marRight w:val="0"/>
          <w:marTop w:val="0"/>
          <w:marBottom w:val="0"/>
          <w:divBdr>
            <w:top w:val="none" w:sz="0" w:space="0" w:color="auto"/>
            <w:left w:val="none" w:sz="0" w:space="0" w:color="auto"/>
            <w:bottom w:val="none" w:sz="0" w:space="0" w:color="auto"/>
            <w:right w:val="none" w:sz="0" w:space="0" w:color="auto"/>
          </w:divBdr>
          <w:divsChild>
            <w:div w:id="174503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6055">
      <w:bodyDiv w:val="1"/>
      <w:marLeft w:val="0"/>
      <w:marRight w:val="0"/>
      <w:marTop w:val="0"/>
      <w:marBottom w:val="0"/>
      <w:divBdr>
        <w:top w:val="none" w:sz="0" w:space="0" w:color="auto"/>
        <w:left w:val="none" w:sz="0" w:space="0" w:color="auto"/>
        <w:bottom w:val="none" w:sz="0" w:space="0" w:color="auto"/>
        <w:right w:val="none" w:sz="0" w:space="0" w:color="auto"/>
      </w:divBdr>
      <w:divsChild>
        <w:div w:id="1152404700">
          <w:marLeft w:val="0"/>
          <w:marRight w:val="0"/>
          <w:marTop w:val="0"/>
          <w:marBottom w:val="0"/>
          <w:divBdr>
            <w:top w:val="none" w:sz="0" w:space="0" w:color="auto"/>
            <w:left w:val="none" w:sz="0" w:space="0" w:color="auto"/>
            <w:bottom w:val="none" w:sz="0" w:space="0" w:color="auto"/>
            <w:right w:val="none" w:sz="0" w:space="0" w:color="auto"/>
          </w:divBdr>
          <w:divsChild>
            <w:div w:id="673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3657">
      <w:bodyDiv w:val="1"/>
      <w:marLeft w:val="0"/>
      <w:marRight w:val="0"/>
      <w:marTop w:val="0"/>
      <w:marBottom w:val="0"/>
      <w:divBdr>
        <w:top w:val="none" w:sz="0" w:space="0" w:color="auto"/>
        <w:left w:val="none" w:sz="0" w:space="0" w:color="auto"/>
        <w:bottom w:val="none" w:sz="0" w:space="0" w:color="auto"/>
        <w:right w:val="none" w:sz="0" w:space="0" w:color="auto"/>
      </w:divBdr>
      <w:divsChild>
        <w:div w:id="1567371402">
          <w:marLeft w:val="0"/>
          <w:marRight w:val="0"/>
          <w:marTop w:val="0"/>
          <w:marBottom w:val="0"/>
          <w:divBdr>
            <w:top w:val="none" w:sz="0" w:space="0" w:color="auto"/>
            <w:left w:val="none" w:sz="0" w:space="0" w:color="auto"/>
            <w:bottom w:val="none" w:sz="0" w:space="0" w:color="auto"/>
            <w:right w:val="none" w:sz="0" w:space="0" w:color="auto"/>
          </w:divBdr>
          <w:divsChild>
            <w:div w:id="27572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1618">
      <w:bodyDiv w:val="1"/>
      <w:marLeft w:val="0"/>
      <w:marRight w:val="0"/>
      <w:marTop w:val="0"/>
      <w:marBottom w:val="0"/>
      <w:divBdr>
        <w:top w:val="none" w:sz="0" w:space="0" w:color="auto"/>
        <w:left w:val="none" w:sz="0" w:space="0" w:color="auto"/>
        <w:bottom w:val="none" w:sz="0" w:space="0" w:color="auto"/>
        <w:right w:val="none" w:sz="0" w:space="0" w:color="auto"/>
      </w:divBdr>
      <w:divsChild>
        <w:div w:id="795490429">
          <w:marLeft w:val="0"/>
          <w:marRight w:val="0"/>
          <w:marTop w:val="0"/>
          <w:marBottom w:val="0"/>
          <w:divBdr>
            <w:top w:val="none" w:sz="0" w:space="0" w:color="auto"/>
            <w:left w:val="none" w:sz="0" w:space="0" w:color="auto"/>
            <w:bottom w:val="none" w:sz="0" w:space="0" w:color="auto"/>
            <w:right w:val="none" w:sz="0" w:space="0" w:color="auto"/>
          </w:divBdr>
          <w:divsChild>
            <w:div w:id="29598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8436">
      <w:bodyDiv w:val="1"/>
      <w:marLeft w:val="0"/>
      <w:marRight w:val="0"/>
      <w:marTop w:val="0"/>
      <w:marBottom w:val="0"/>
      <w:divBdr>
        <w:top w:val="none" w:sz="0" w:space="0" w:color="auto"/>
        <w:left w:val="none" w:sz="0" w:space="0" w:color="auto"/>
        <w:bottom w:val="none" w:sz="0" w:space="0" w:color="auto"/>
        <w:right w:val="none" w:sz="0" w:space="0" w:color="auto"/>
      </w:divBdr>
      <w:divsChild>
        <w:div w:id="467362020">
          <w:marLeft w:val="0"/>
          <w:marRight w:val="0"/>
          <w:marTop w:val="0"/>
          <w:marBottom w:val="0"/>
          <w:divBdr>
            <w:top w:val="none" w:sz="0" w:space="0" w:color="auto"/>
            <w:left w:val="none" w:sz="0" w:space="0" w:color="auto"/>
            <w:bottom w:val="none" w:sz="0" w:space="0" w:color="auto"/>
            <w:right w:val="none" w:sz="0" w:space="0" w:color="auto"/>
          </w:divBdr>
          <w:divsChild>
            <w:div w:id="7608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23249">
      <w:bodyDiv w:val="1"/>
      <w:marLeft w:val="0"/>
      <w:marRight w:val="0"/>
      <w:marTop w:val="0"/>
      <w:marBottom w:val="0"/>
      <w:divBdr>
        <w:top w:val="none" w:sz="0" w:space="0" w:color="auto"/>
        <w:left w:val="none" w:sz="0" w:space="0" w:color="auto"/>
        <w:bottom w:val="none" w:sz="0" w:space="0" w:color="auto"/>
        <w:right w:val="none" w:sz="0" w:space="0" w:color="auto"/>
      </w:divBdr>
      <w:divsChild>
        <w:div w:id="770125348">
          <w:marLeft w:val="0"/>
          <w:marRight w:val="0"/>
          <w:marTop w:val="0"/>
          <w:marBottom w:val="0"/>
          <w:divBdr>
            <w:top w:val="none" w:sz="0" w:space="0" w:color="auto"/>
            <w:left w:val="none" w:sz="0" w:space="0" w:color="auto"/>
            <w:bottom w:val="none" w:sz="0" w:space="0" w:color="auto"/>
            <w:right w:val="none" w:sz="0" w:space="0" w:color="auto"/>
          </w:divBdr>
          <w:divsChild>
            <w:div w:id="52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9722">
      <w:bodyDiv w:val="1"/>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sChild>
            <w:div w:id="1691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3579">
      <w:bodyDiv w:val="1"/>
      <w:marLeft w:val="0"/>
      <w:marRight w:val="0"/>
      <w:marTop w:val="0"/>
      <w:marBottom w:val="0"/>
      <w:divBdr>
        <w:top w:val="none" w:sz="0" w:space="0" w:color="auto"/>
        <w:left w:val="none" w:sz="0" w:space="0" w:color="auto"/>
        <w:bottom w:val="none" w:sz="0" w:space="0" w:color="auto"/>
        <w:right w:val="none" w:sz="0" w:space="0" w:color="auto"/>
      </w:divBdr>
      <w:divsChild>
        <w:div w:id="1125083872">
          <w:marLeft w:val="0"/>
          <w:marRight w:val="0"/>
          <w:marTop w:val="0"/>
          <w:marBottom w:val="0"/>
          <w:divBdr>
            <w:top w:val="none" w:sz="0" w:space="0" w:color="auto"/>
            <w:left w:val="none" w:sz="0" w:space="0" w:color="auto"/>
            <w:bottom w:val="none" w:sz="0" w:space="0" w:color="auto"/>
            <w:right w:val="none" w:sz="0" w:space="0" w:color="auto"/>
          </w:divBdr>
          <w:divsChild>
            <w:div w:id="20640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1448">
      <w:bodyDiv w:val="1"/>
      <w:marLeft w:val="0"/>
      <w:marRight w:val="0"/>
      <w:marTop w:val="0"/>
      <w:marBottom w:val="0"/>
      <w:divBdr>
        <w:top w:val="none" w:sz="0" w:space="0" w:color="auto"/>
        <w:left w:val="none" w:sz="0" w:space="0" w:color="auto"/>
        <w:bottom w:val="none" w:sz="0" w:space="0" w:color="auto"/>
        <w:right w:val="none" w:sz="0" w:space="0" w:color="auto"/>
      </w:divBdr>
      <w:divsChild>
        <w:div w:id="1903179311">
          <w:marLeft w:val="0"/>
          <w:marRight w:val="0"/>
          <w:marTop w:val="0"/>
          <w:marBottom w:val="0"/>
          <w:divBdr>
            <w:top w:val="none" w:sz="0" w:space="0" w:color="auto"/>
            <w:left w:val="none" w:sz="0" w:space="0" w:color="auto"/>
            <w:bottom w:val="none" w:sz="0" w:space="0" w:color="auto"/>
            <w:right w:val="none" w:sz="0" w:space="0" w:color="auto"/>
          </w:divBdr>
          <w:divsChild>
            <w:div w:id="11997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6341">
      <w:bodyDiv w:val="1"/>
      <w:marLeft w:val="0"/>
      <w:marRight w:val="0"/>
      <w:marTop w:val="0"/>
      <w:marBottom w:val="0"/>
      <w:divBdr>
        <w:top w:val="none" w:sz="0" w:space="0" w:color="auto"/>
        <w:left w:val="none" w:sz="0" w:space="0" w:color="auto"/>
        <w:bottom w:val="none" w:sz="0" w:space="0" w:color="auto"/>
        <w:right w:val="none" w:sz="0" w:space="0" w:color="auto"/>
      </w:divBdr>
      <w:divsChild>
        <w:div w:id="647321231">
          <w:marLeft w:val="0"/>
          <w:marRight w:val="0"/>
          <w:marTop w:val="0"/>
          <w:marBottom w:val="0"/>
          <w:divBdr>
            <w:top w:val="none" w:sz="0" w:space="0" w:color="auto"/>
            <w:left w:val="none" w:sz="0" w:space="0" w:color="auto"/>
            <w:bottom w:val="none" w:sz="0" w:space="0" w:color="auto"/>
            <w:right w:val="none" w:sz="0" w:space="0" w:color="auto"/>
          </w:divBdr>
          <w:divsChild>
            <w:div w:id="5791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289">
      <w:bodyDiv w:val="1"/>
      <w:marLeft w:val="0"/>
      <w:marRight w:val="0"/>
      <w:marTop w:val="0"/>
      <w:marBottom w:val="0"/>
      <w:divBdr>
        <w:top w:val="none" w:sz="0" w:space="0" w:color="auto"/>
        <w:left w:val="none" w:sz="0" w:space="0" w:color="auto"/>
        <w:bottom w:val="none" w:sz="0" w:space="0" w:color="auto"/>
        <w:right w:val="none" w:sz="0" w:space="0" w:color="auto"/>
      </w:divBdr>
    </w:div>
    <w:div w:id="1194927343">
      <w:bodyDiv w:val="1"/>
      <w:marLeft w:val="0"/>
      <w:marRight w:val="0"/>
      <w:marTop w:val="0"/>
      <w:marBottom w:val="0"/>
      <w:divBdr>
        <w:top w:val="none" w:sz="0" w:space="0" w:color="auto"/>
        <w:left w:val="none" w:sz="0" w:space="0" w:color="auto"/>
        <w:bottom w:val="none" w:sz="0" w:space="0" w:color="auto"/>
        <w:right w:val="none" w:sz="0" w:space="0" w:color="auto"/>
      </w:divBdr>
      <w:divsChild>
        <w:div w:id="457991550">
          <w:marLeft w:val="0"/>
          <w:marRight w:val="0"/>
          <w:marTop w:val="0"/>
          <w:marBottom w:val="0"/>
          <w:divBdr>
            <w:top w:val="none" w:sz="0" w:space="0" w:color="auto"/>
            <w:left w:val="none" w:sz="0" w:space="0" w:color="auto"/>
            <w:bottom w:val="none" w:sz="0" w:space="0" w:color="auto"/>
            <w:right w:val="none" w:sz="0" w:space="0" w:color="auto"/>
          </w:divBdr>
          <w:divsChild>
            <w:div w:id="2360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3028">
      <w:bodyDiv w:val="1"/>
      <w:marLeft w:val="0"/>
      <w:marRight w:val="0"/>
      <w:marTop w:val="0"/>
      <w:marBottom w:val="0"/>
      <w:divBdr>
        <w:top w:val="none" w:sz="0" w:space="0" w:color="auto"/>
        <w:left w:val="none" w:sz="0" w:space="0" w:color="auto"/>
        <w:bottom w:val="none" w:sz="0" w:space="0" w:color="auto"/>
        <w:right w:val="none" w:sz="0" w:space="0" w:color="auto"/>
      </w:divBdr>
      <w:divsChild>
        <w:div w:id="1465002032">
          <w:marLeft w:val="0"/>
          <w:marRight w:val="0"/>
          <w:marTop w:val="0"/>
          <w:marBottom w:val="0"/>
          <w:divBdr>
            <w:top w:val="none" w:sz="0" w:space="0" w:color="auto"/>
            <w:left w:val="none" w:sz="0" w:space="0" w:color="auto"/>
            <w:bottom w:val="none" w:sz="0" w:space="0" w:color="auto"/>
            <w:right w:val="none" w:sz="0" w:space="0" w:color="auto"/>
          </w:divBdr>
          <w:divsChild>
            <w:div w:id="100228951">
              <w:marLeft w:val="0"/>
              <w:marRight w:val="0"/>
              <w:marTop w:val="0"/>
              <w:marBottom w:val="0"/>
              <w:divBdr>
                <w:top w:val="none" w:sz="0" w:space="0" w:color="auto"/>
                <w:left w:val="none" w:sz="0" w:space="0" w:color="auto"/>
                <w:bottom w:val="none" w:sz="0" w:space="0" w:color="auto"/>
                <w:right w:val="none" w:sz="0" w:space="0" w:color="auto"/>
              </w:divBdr>
            </w:div>
            <w:div w:id="939290319">
              <w:marLeft w:val="0"/>
              <w:marRight w:val="0"/>
              <w:marTop w:val="0"/>
              <w:marBottom w:val="0"/>
              <w:divBdr>
                <w:top w:val="none" w:sz="0" w:space="0" w:color="auto"/>
                <w:left w:val="none" w:sz="0" w:space="0" w:color="auto"/>
                <w:bottom w:val="none" w:sz="0" w:space="0" w:color="auto"/>
                <w:right w:val="none" w:sz="0" w:space="0" w:color="auto"/>
              </w:divBdr>
            </w:div>
            <w:div w:id="693845727">
              <w:marLeft w:val="0"/>
              <w:marRight w:val="0"/>
              <w:marTop w:val="0"/>
              <w:marBottom w:val="0"/>
              <w:divBdr>
                <w:top w:val="none" w:sz="0" w:space="0" w:color="auto"/>
                <w:left w:val="none" w:sz="0" w:space="0" w:color="auto"/>
                <w:bottom w:val="none" w:sz="0" w:space="0" w:color="auto"/>
                <w:right w:val="none" w:sz="0" w:space="0" w:color="auto"/>
              </w:divBdr>
            </w:div>
            <w:div w:id="55050342">
              <w:marLeft w:val="0"/>
              <w:marRight w:val="0"/>
              <w:marTop w:val="0"/>
              <w:marBottom w:val="0"/>
              <w:divBdr>
                <w:top w:val="none" w:sz="0" w:space="0" w:color="auto"/>
                <w:left w:val="none" w:sz="0" w:space="0" w:color="auto"/>
                <w:bottom w:val="none" w:sz="0" w:space="0" w:color="auto"/>
                <w:right w:val="none" w:sz="0" w:space="0" w:color="auto"/>
              </w:divBdr>
            </w:div>
            <w:div w:id="1574392301">
              <w:marLeft w:val="0"/>
              <w:marRight w:val="0"/>
              <w:marTop w:val="0"/>
              <w:marBottom w:val="0"/>
              <w:divBdr>
                <w:top w:val="none" w:sz="0" w:space="0" w:color="auto"/>
                <w:left w:val="none" w:sz="0" w:space="0" w:color="auto"/>
                <w:bottom w:val="none" w:sz="0" w:space="0" w:color="auto"/>
                <w:right w:val="none" w:sz="0" w:space="0" w:color="auto"/>
              </w:divBdr>
            </w:div>
            <w:div w:id="142738075">
              <w:marLeft w:val="0"/>
              <w:marRight w:val="0"/>
              <w:marTop w:val="0"/>
              <w:marBottom w:val="0"/>
              <w:divBdr>
                <w:top w:val="none" w:sz="0" w:space="0" w:color="auto"/>
                <w:left w:val="none" w:sz="0" w:space="0" w:color="auto"/>
                <w:bottom w:val="none" w:sz="0" w:space="0" w:color="auto"/>
                <w:right w:val="none" w:sz="0" w:space="0" w:color="auto"/>
              </w:divBdr>
            </w:div>
            <w:div w:id="1871524213">
              <w:marLeft w:val="0"/>
              <w:marRight w:val="0"/>
              <w:marTop w:val="0"/>
              <w:marBottom w:val="0"/>
              <w:divBdr>
                <w:top w:val="none" w:sz="0" w:space="0" w:color="auto"/>
                <w:left w:val="none" w:sz="0" w:space="0" w:color="auto"/>
                <w:bottom w:val="none" w:sz="0" w:space="0" w:color="auto"/>
                <w:right w:val="none" w:sz="0" w:space="0" w:color="auto"/>
              </w:divBdr>
            </w:div>
            <w:div w:id="1714421821">
              <w:marLeft w:val="0"/>
              <w:marRight w:val="0"/>
              <w:marTop w:val="0"/>
              <w:marBottom w:val="0"/>
              <w:divBdr>
                <w:top w:val="none" w:sz="0" w:space="0" w:color="auto"/>
                <w:left w:val="none" w:sz="0" w:space="0" w:color="auto"/>
                <w:bottom w:val="none" w:sz="0" w:space="0" w:color="auto"/>
                <w:right w:val="none" w:sz="0" w:space="0" w:color="auto"/>
              </w:divBdr>
            </w:div>
            <w:div w:id="1032220067">
              <w:marLeft w:val="0"/>
              <w:marRight w:val="0"/>
              <w:marTop w:val="0"/>
              <w:marBottom w:val="0"/>
              <w:divBdr>
                <w:top w:val="none" w:sz="0" w:space="0" w:color="auto"/>
                <w:left w:val="none" w:sz="0" w:space="0" w:color="auto"/>
                <w:bottom w:val="none" w:sz="0" w:space="0" w:color="auto"/>
                <w:right w:val="none" w:sz="0" w:space="0" w:color="auto"/>
              </w:divBdr>
            </w:div>
            <w:div w:id="752556132">
              <w:marLeft w:val="0"/>
              <w:marRight w:val="0"/>
              <w:marTop w:val="0"/>
              <w:marBottom w:val="0"/>
              <w:divBdr>
                <w:top w:val="none" w:sz="0" w:space="0" w:color="auto"/>
                <w:left w:val="none" w:sz="0" w:space="0" w:color="auto"/>
                <w:bottom w:val="none" w:sz="0" w:space="0" w:color="auto"/>
                <w:right w:val="none" w:sz="0" w:space="0" w:color="auto"/>
              </w:divBdr>
            </w:div>
            <w:div w:id="1450973931">
              <w:marLeft w:val="0"/>
              <w:marRight w:val="0"/>
              <w:marTop w:val="0"/>
              <w:marBottom w:val="0"/>
              <w:divBdr>
                <w:top w:val="none" w:sz="0" w:space="0" w:color="auto"/>
                <w:left w:val="none" w:sz="0" w:space="0" w:color="auto"/>
                <w:bottom w:val="none" w:sz="0" w:space="0" w:color="auto"/>
                <w:right w:val="none" w:sz="0" w:space="0" w:color="auto"/>
              </w:divBdr>
            </w:div>
            <w:div w:id="1074470251">
              <w:marLeft w:val="0"/>
              <w:marRight w:val="0"/>
              <w:marTop w:val="0"/>
              <w:marBottom w:val="0"/>
              <w:divBdr>
                <w:top w:val="none" w:sz="0" w:space="0" w:color="auto"/>
                <w:left w:val="none" w:sz="0" w:space="0" w:color="auto"/>
                <w:bottom w:val="none" w:sz="0" w:space="0" w:color="auto"/>
                <w:right w:val="none" w:sz="0" w:space="0" w:color="auto"/>
              </w:divBdr>
            </w:div>
            <w:div w:id="626354081">
              <w:marLeft w:val="0"/>
              <w:marRight w:val="0"/>
              <w:marTop w:val="0"/>
              <w:marBottom w:val="0"/>
              <w:divBdr>
                <w:top w:val="none" w:sz="0" w:space="0" w:color="auto"/>
                <w:left w:val="none" w:sz="0" w:space="0" w:color="auto"/>
                <w:bottom w:val="none" w:sz="0" w:space="0" w:color="auto"/>
                <w:right w:val="none" w:sz="0" w:space="0" w:color="auto"/>
              </w:divBdr>
            </w:div>
            <w:div w:id="785275842">
              <w:marLeft w:val="0"/>
              <w:marRight w:val="0"/>
              <w:marTop w:val="0"/>
              <w:marBottom w:val="0"/>
              <w:divBdr>
                <w:top w:val="none" w:sz="0" w:space="0" w:color="auto"/>
                <w:left w:val="none" w:sz="0" w:space="0" w:color="auto"/>
                <w:bottom w:val="none" w:sz="0" w:space="0" w:color="auto"/>
                <w:right w:val="none" w:sz="0" w:space="0" w:color="auto"/>
              </w:divBdr>
            </w:div>
            <w:div w:id="1374501880">
              <w:marLeft w:val="0"/>
              <w:marRight w:val="0"/>
              <w:marTop w:val="0"/>
              <w:marBottom w:val="0"/>
              <w:divBdr>
                <w:top w:val="none" w:sz="0" w:space="0" w:color="auto"/>
                <w:left w:val="none" w:sz="0" w:space="0" w:color="auto"/>
                <w:bottom w:val="none" w:sz="0" w:space="0" w:color="auto"/>
                <w:right w:val="none" w:sz="0" w:space="0" w:color="auto"/>
              </w:divBdr>
            </w:div>
            <w:div w:id="1089741176">
              <w:marLeft w:val="0"/>
              <w:marRight w:val="0"/>
              <w:marTop w:val="0"/>
              <w:marBottom w:val="0"/>
              <w:divBdr>
                <w:top w:val="none" w:sz="0" w:space="0" w:color="auto"/>
                <w:left w:val="none" w:sz="0" w:space="0" w:color="auto"/>
                <w:bottom w:val="none" w:sz="0" w:space="0" w:color="auto"/>
                <w:right w:val="none" w:sz="0" w:space="0" w:color="auto"/>
              </w:divBdr>
            </w:div>
            <w:div w:id="2013490247">
              <w:marLeft w:val="0"/>
              <w:marRight w:val="0"/>
              <w:marTop w:val="0"/>
              <w:marBottom w:val="0"/>
              <w:divBdr>
                <w:top w:val="none" w:sz="0" w:space="0" w:color="auto"/>
                <w:left w:val="none" w:sz="0" w:space="0" w:color="auto"/>
                <w:bottom w:val="none" w:sz="0" w:space="0" w:color="auto"/>
                <w:right w:val="none" w:sz="0" w:space="0" w:color="auto"/>
              </w:divBdr>
            </w:div>
            <w:div w:id="250167473">
              <w:marLeft w:val="0"/>
              <w:marRight w:val="0"/>
              <w:marTop w:val="0"/>
              <w:marBottom w:val="0"/>
              <w:divBdr>
                <w:top w:val="none" w:sz="0" w:space="0" w:color="auto"/>
                <w:left w:val="none" w:sz="0" w:space="0" w:color="auto"/>
                <w:bottom w:val="none" w:sz="0" w:space="0" w:color="auto"/>
                <w:right w:val="none" w:sz="0" w:space="0" w:color="auto"/>
              </w:divBdr>
            </w:div>
            <w:div w:id="1318415788">
              <w:marLeft w:val="0"/>
              <w:marRight w:val="0"/>
              <w:marTop w:val="0"/>
              <w:marBottom w:val="0"/>
              <w:divBdr>
                <w:top w:val="none" w:sz="0" w:space="0" w:color="auto"/>
                <w:left w:val="none" w:sz="0" w:space="0" w:color="auto"/>
                <w:bottom w:val="none" w:sz="0" w:space="0" w:color="auto"/>
                <w:right w:val="none" w:sz="0" w:space="0" w:color="auto"/>
              </w:divBdr>
            </w:div>
            <w:div w:id="116532583">
              <w:marLeft w:val="0"/>
              <w:marRight w:val="0"/>
              <w:marTop w:val="0"/>
              <w:marBottom w:val="0"/>
              <w:divBdr>
                <w:top w:val="none" w:sz="0" w:space="0" w:color="auto"/>
                <w:left w:val="none" w:sz="0" w:space="0" w:color="auto"/>
                <w:bottom w:val="none" w:sz="0" w:space="0" w:color="auto"/>
                <w:right w:val="none" w:sz="0" w:space="0" w:color="auto"/>
              </w:divBdr>
            </w:div>
            <w:div w:id="2007895541">
              <w:marLeft w:val="0"/>
              <w:marRight w:val="0"/>
              <w:marTop w:val="0"/>
              <w:marBottom w:val="0"/>
              <w:divBdr>
                <w:top w:val="none" w:sz="0" w:space="0" w:color="auto"/>
                <w:left w:val="none" w:sz="0" w:space="0" w:color="auto"/>
                <w:bottom w:val="none" w:sz="0" w:space="0" w:color="auto"/>
                <w:right w:val="none" w:sz="0" w:space="0" w:color="auto"/>
              </w:divBdr>
            </w:div>
            <w:div w:id="58289925">
              <w:marLeft w:val="0"/>
              <w:marRight w:val="0"/>
              <w:marTop w:val="0"/>
              <w:marBottom w:val="0"/>
              <w:divBdr>
                <w:top w:val="none" w:sz="0" w:space="0" w:color="auto"/>
                <w:left w:val="none" w:sz="0" w:space="0" w:color="auto"/>
                <w:bottom w:val="none" w:sz="0" w:space="0" w:color="auto"/>
                <w:right w:val="none" w:sz="0" w:space="0" w:color="auto"/>
              </w:divBdr>
            </w:div>
            <w:div w:id="1287196815">
              <w:marLeft w:val="0"/>
              <w:marRight w:val="0"/>
              <w:marTop w:val="0"/>
              <w:marBottom w:val="0"/>
              <w:divBdr>
                <w:top w:val="none" w:sz="0" w:space="0" w:color="auto"/>
                <w:left w:val="none" w:sz="0" w:space="0" w:color="auto"/>
                <w:bottom w:val="none" w:sz="0" w:space="0" w:color="auto"/>
                <w:right w:val="none" w:sz="0" w:space="0" w:color="auto"/>
              </w:divBdr>
            </w:div>
            <w:div w:id="1186166322">
              <w:marLeft w:val="0"/>
              <w:marRight w:val="0"/>
              <w:marTop w:val="0"/>
              <w:marBottom w:val="0"/>
              <w:divBdr>
                <w:top w:val="none" w:sz="0" w:space="0" w:color="auto"/>
                <w:left w:val="none" w:sz="0" w:space="0" w:color="auto"/>
                <w:bottom w:val="none" w:sz="0" w:space="0" w:color="auto"/>
                <w:right w:val="none" w:sz="0" w:space="0" w:color="auto"/>
              </w:divBdr>
            </w:div>
            <w:div w:id="400175155">
              <w:marLeft w:val="0"/>
              <w:marRight w:val="0"/>
              <w:marTop w:val="0"/>
              <w:marBottom w:val="0"/>
              <w:divBdr>
                <w:top w:val="none" w:sz="0" w:space="0" w:color="auto"/>
                <w:left w:val="none" w:sz="0" w:space="0" w:color="auto"/>
                <w:bottom w:val="none" w:sz="0" w:space="0" w:color="auto"/>
                <w:right w:val="none" w:sz="0" w:space="0" w:color="auto"/>
              </w:divBdr>
            </w:div>
            <w:div w:id="878131733">
              <w:marLeft w:val="0"/>
              <w:marRight w:val="0"/>
              <w:marTop w:val="0"/>
              <w:marBottom w:val="0"/>
              <w:divBdr>
                <w:top w:val="none" w:sz="0" w:space="0" w:color="auto"/>
                <w:left w:val="none" w:sz="0" w:space="0" w:color="auto"/>
                <w:bottom w:val="none" w:sz="0" w:space="0" w:color="auto"/>
                <w:right w:val="none" w:sz="0" w:space="0" w:color="auto"/>
              </w:divBdr>
            </w:div>
            <w:div w:id="1403720710">
              <w:marLeft w:val="0"/>
              <w:marRight w:val="0"/>
              <w:marTop w:val="0"/>
              <w:marBottom w:val="0"/>
              <w:divBdr>
                <w:top w:val="none" w:sz="0" w:space="0" w:color="auto"/>
                <w:left w:val="none" w:sz="0" w:space="0" w:color="auto"/>
                <w:bottom w:val="none" w:sz="0" w:space="0" w:color="auto"/>
                <w:right w:val="none" w:sz="0" w:space="0" w:color="auto"/>
              </w:divBdr>
            </w:div>
            <w:div w:id="120536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79284">
      <w:bodyDiv w:val="1"/>
      <w:marLeft w:val="0"/>
      <w:marRight w:val="0"/>
      <w:marTop w:val="0"/>
      <w:marBottom w:val="0"/>
      <w:divBdr>
        <w:top w:val="none" w:sz="0" w:space="0" w:color="auto"/>
        <w:left w:val="none" w:sz="0" w:space="0" w:color="auto"/>
        <w:bottom w:val="none" w:sz="0" w:space="0" w:color="auto"/>
        <w:right w:val="none" w:sz="0" w:space="0" w:color="auto"/>
      </w:divBdr>
      <w:divsChild>
        <w:div w:id="1950500607">
          <w:marLeft w:val="0"/>
          <w:marRight w:val="0"/>
          <w:marTop w:val="0"/>
          <w:marBottom w:val="0"/>
          <w:divBdr>
            <w:top w:val="none" w:sz="0" w:space="0" w:color="auto"/>
            <w:left w:val="none" w:sz="0" w:space="0" w:color="auto"/>
            <w:bottom w:val="none" w:sz="0" w:space="0" w:color="auto"/>
            <w:right w:val="none" w:sz="0" w:space="0" w:color="auto"/>
          </w:divBdr>
          <w:divsChild>
            <w:div w:id="8673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8915">
      <w:bodyDiv w:val="1"/>
      <w:marLeft w:val="0"/>
      <w:marRight w:val="0"/>
      <w:marTop w:val="0"/>
      <w:marBottom w:val="0"/>
      <w:divBdr>
        <w:top w:val="none" w:sz="0" w:space="0" w:color="auto"/>
        <w:left w:val="none" w:sz="0" w:space="0" w:color="auto"/>
        <w:bottom w:val="none" w:sz="0" w:space="0" w:color="auto"/>
        <w:right w:val="none" w:sz="0" w:space="0" w:color="auto"/>
      </w:divBdr>
      <w:divsChild>
        <w:div w:id="70547760">
          <w:marLeft w:val="0"/>
          <w:marRight w:val="0"/>
          <w:marTop w:val="0"/>
          <w:marBottom w:val="0"/>
          <w:divBdr>
            <w:top w:val="none" w:sz="0" w:space="0" w:color="auto"/>
            <w:left w:val="none" w:sz="0" w:space="0" w:color="auto"/>
            <w:bottom w:val="none" w:sz="0" w:space="0" w:color="auto"/>
            <w:right w:val="none" w:sz="0" w:space="0" w:color="auto"/>
          </w:divBdr>
          <w:divsChild>
            <w:div w:id="1782676116">
              <w:marLeft w:val="0"/>
              <w:marRight w:val="0"/>
              <w:marTop w:val="0"/>
              <w:marBottom w:val="0"/>
              <w:divBdr>
                <w:top w:val="none" w:sz="0" w:space="0" w:color="auto"/>
                <w:left w:val="none" w:sz="0" w:space="0" w:color="auto"/>
                <w:bottom w:val="none" w:sz="0" w:space="0" w:color="auto"/>
                <w:right w:val="none" w:sz="0" w:space="0" w:color="auto"/>
              </w:divBdr>
            </w:div>
            <w:div w:id="1027409367">
              <w:marLeft w:val="0"/>
              <w:marRight w:val="0"/>
              <w:marTop w:val="0"/>
              <w:marBottom w:val="0"/>
              <w:divBdr>
                <w:top w:val="none" w:sz="0" w:space="0" w:color="auto"/>
                <w:left w:val="none" w:sz="0" w:space="0" w:color="auto"/>
                <w:bottom w:val="none" w:sz="0" w:space="0" w:color="auto"/>
                <w:right w:val="none" w:sz="0" w:space="0" w:color="auto"/>
              </w:divBdr>
            </w:div>
            <w:div w:id="1320517">
              <w:marLeft w:val="0"/>
              <w:marRight w:val="0"/>
              <w:marTop w:val="0"/>
              <w:marBottom w:val="0"/>
              <w:divBdr>
                <w:top w:val="none" w:sz="0" w:space="0" w:color="auto"/>
                <w:left w:val="none" w:sz="0" w:space="0" w:color="auto"/>
                <w:bottom w:val="none" w:sz="0" w:space="0" w:color="auto"/>
                <w:right w:val="none" w:sz="0" w:space="0" w:color="auto"/>
              </w:divBdr>
            </w:div>
            <w:div w:id="910194453">
              <w:marLeft w:val="0"/>
              <w:marRight w:val="0"/>
              <w:marTop w:val="0"/>
              <w:marBottom w:val="0"/>
              <w:divBdr>
                <w:top w:val="none" w:sz="0" w:space="0" w:color="auto"/>
                <w:left w:val="none" w:sz="0" w:space="0" w:color="auto"/>
                <w:bottom w:val="none" w:sz="0" w:space="0" w:color="auto"/>
                <w:right w:val="none" w:sz="0" w:space="0" w:color="auto"/>
              </w:divBdr>
            </w:div>
            <w:div w:id="513422846">
              <w:marLeft w:val="0"/>
              <w:marRight w:val="0"/>
              <w:marTop w:val="0"/>
              <w:marBottom w:val="0"/>
              <w:divBdr>
                <w:top w:val="none" w:sz="0" w:space="0" w:color="auto"/>
                <w:left w:val="none" w:sz="0" w:space="0" w:color="auto"/>
                <w:bottom w:val="none" w:sz="0" w:space="0" w:color="auto"/>
                <w:right w:val="none" w:sz="0" w:space="0" w:color="auto"/>
              </w:divBdr>
            </w:div>
            <w:div w:id="1724523353">
              <w:marLeft w:val="0"/>
              <w:marRight w:val="0"/>
              <w:marTop w:val="0"/>
              <w:marBottom w:val="0"/>
              <w:divBdr>
                <w:top w:val="none" w:sz="0" w:space="0" w:color="auto"/>
                <w:left w:val="none" w:sz="0" w:space="0" w:color="auto"/>
                <w:bottom w:val="none" w:sz="0" w:space="0" w:color="auto"/>
                <w:right w:val="none" w:sz="0" w:space="0" w:color="auto"/>
              </w:divBdr>
            </w:div>
            <w:div w:id="415325004">
              <w:marLeft w:val="0"/>
              <w:marRight w:val="0"/>
              <w:marTop w:val="0"/>
              <w:marBottom w:val="0"/>
              <w:divBdr>
                <w:top w:val="none" w:sz="0" w:space="0" w:color="auto"/>
                <w:left w:val="none" w:sz="0" w:space="0" w:color="auto"/>
                <w:bottom w:val="none" w:sz="0" w:space="0" w:color="auto"/>
                <w:right w:val="none" w:sz="0" w:space="0" w:color="auto"/>
              </w:divBdr>
            </w:div>
            <w:div w:id="505483251">
              <w:marLeft w:val="0"/>
              <w:marRight w:val="0"/>
              <w:marTop w:val="0"/>
              <w:marBottom w:val="0"/>
              <w:divBdr>
                <w:top w:val="none" w:sz="0" w:space="0" w:color="auto"/>
                <w:left w:val="none" w:sz="0" w:space="0" w:color="auto"/>
                <w:bottom w:val="none" w:sz="0" w:space="0" w:color="auto"/>
                <w:right w:val="none" w:sz="0" w:space="0" w:color="auto"/>
              </w:divBdr>
            </w:div>
            <w:div w:id="1787655076">
              <w:marLeft w:val="0"/>
              <w:marRight w:val="0"/>
              <w:marTop w:val="0"/>
              <w:marBottom w:val="0"/>
              <w:divBdr>
                <w:top w:val="none" w:sz="0" w:space="0" w:color="auto"/>
                <w:left w:val="none" w:sz="0" w:space="0" w:color="auto"/>
                <w:bottom w:val="none" w:sz="0" w:space="0" w:color="auto"/>
                <w:right w:val="none" w:sz="0" w:space="0" w:color="auto"/>
              </w:divBdr>
            </w:div>
            <w:div w:id="258609988">
              <w:marLeft w:val="0"/>
              <w:marRight w:val="0"/>
              <w:marTop w:val="0"/>
              <w:marBottom w:val="0"/>
              <w:divBdr>
                <w:top w:val="none" w:sz="0" w:space="0" w:color="auto"/>
                <w:left w:val="none" w:sz="0" w:space="0" w:color="auto"/>
                <w:bottom w:val="none" w:sz="0" w:space="0" w:color="auto"/>
                <w:right w:val="none" w:sz="0" w:space="0" w:color="auto"/>
              </w:divBdr>
            </w:div>
            <w:div w:id="453716820">
              <w:marLeft w:val="0"/>
              <w:marRight w:val="0"/>
              <w:marTop w:val="0"/>
              <w:marBottom w:val="0"/>
              <w:divBdr>
                <w:top w:val="none" w:sz="0" w:space="0" w:color="auto"/>
                <w:left w:val="none" w:sz="0" w:space="0" w:color="auto"/>
                <w:bottom w:val="none" w:sz="0" w:space="0" w:color="auto"/>
                <w:right w:val="none" w:sz="0" w:space="0" w:color="auto"/>
              </w:divBdr>
            </w:div>
            <w:div w:id="1546018521">
              <w:marLeft w:val="0"/>
              <w:marRight w:val="0"/>
              <w:marTop w:val="0"/>
              <w:marBottom w:val="0"/>
              <w:divBdr>
                <w:top w:val="none" w:sz="0" w:space="0" w:color="auto"/>
                <w:left w:val="none" w:sz="0" w:space="0" w:color="auto"/>
                <w:bottom w:val="none" w:sz="0" w:space="0" w:color="auto"/>
                <w:right w:val="none" w:sz="0" w:space="0" w:color="auto"/>
              </w:divBdr>
            </w:div>
            <w:div w:id="1302691147">
              <w:marLeft w:val="0"/>
              <w:marRight w:val="0"/>
              <w:marTop w:val="0"/>
              <w:marBottom w:val="0"/>
              <w:divBdr>
                <w:top w:val="none" w:sz="0" w:space="0" w:color="auto"/>
                <w:left w:val="none" w:sz="0" w:space="0" w:color="auto"/>
                <w:bottom w:val="none" w:sz="0" w:space="0" w:color="auto"/>
                <w:right w:val="none" w:sz="0" w:space="0" w:color="auto"/>
              </w:divBdr>
            </w:div>
            <w:div w:id="1453940543">
              <w:marLeft w:val="0"/>
              <w:marRight w:val="0"/>
              <w:marTop w:val="0"/>
              <w:marBottom w:val="0"/>
              <w:divBdr>
                <w:top w:val="none" w:sz="0" w:space="0" w:color="auto"/>
                <w:left w:val="none" w:sz="0" w:space="0" w:color="auto"/>
                <w:bottom w:val="none" w:sz="0" w:space="0" w:color="auto"/>
                <w:right w:val="none" w:sz="0" w:space="0" w:color="auto"/>
              </w:divBdr>
            </w:div>
            <w:div w:id="401106450">
              <w:marLeft w:val="0"/>
              <w:marRight w:val="0"/>
              <w:marTop w:val="0"/>
              <w:marBottom w:val="0"/>
              <w:divBdr>
                <w:top w:val="none" w:sz="0" w:space="0" w:color="auto"/>
                <w:left w:val="none" w:sz="0" w:space="0" w:color="auto"/>
                <w:bottom w:val="none" w:sz="0" w:space="0" w:color="auto"/>
                <w:right w:val="none" w:sz="0" w:space="0" w:color="auto"/>
              </w:divBdr>
            </w:div>
            <w:div w:id="1462456721">
              <w:marLeft w:val="0"/>
              <w:marRight w:val="0"/>
              <w:marTop w:val="0"/>
              <w:marBottom w:val="0"/>
              <w:divBdr>
                <w:top w:val="none" w:sz="0" w:space="0" w:color="auto"/>
                <w:left w:val="none" w:sz="0" w:space="0" w:color="auto"/>
                <w:bottom w:val="none" w:sz="0" w:space="0" w:color="auto"/>
                <w:right w:val="none" w:sz="0" w:space="0" w:color="auto"/>
              </w:divBdr>
            </w:div>
            <w:div w:id="1395935547">
              <w:marLeft w:val="0"/>
              <w:marRight w:val="0"/>
              <w:marTop w:val="0"/>
              <w:marBottom w:val="0"/>
              <w:divBdr>
                <w:top w:val="none" w:sz="0" w:space="0" w:color="auto"/>
                <w:left w:val="none" w:sz="0" w:space="0" w:color="auto"/>
                <w:bottom w:val="none" w:sz="0" w:space="0" w:color="auto"/>
                <w:right w:val="none" w:sz="0" w:space="0" w:color="auto"/>
              </w:divBdr>
            </w:div>
            <w:div w:id="35475218">
              <w:marLeft w:val="0"/>
              <w:marRight w:val="0"/>
              <w:marTop w:val="0"/>
              <w:marBottom w:val="0"/>
              <w:divBdr>
                <w:top w:val="none" w:sz="0" w:space="0" w:color="auto"/>
                <w:left w:val="none" w:sz="0" w:space="0" w:color="auto"/>
                <w:bottom w:val="none" w:sz="0" w:space="0" w:color="auto"/>
                <w:right w:val="none" w:sz="0" w:space="0" w:color="auto"/>
              </w:divBdr>
            </w:div>
            <w:div w:id="40834557">
              <w:marLeft w:val="0"/>
              <w:marRight w:val="0"/>
              <w:marTop w:val="0"/>
              <w:marBottom w:val="0"/>
              <w:divBdr>
                <w:top w:val="none" w:sz="0" w:space="0" w:color="auto"/>
                <w:left w:val="none" w:sz="0" w:space="0" w:color="auto"/>
                <w:bottom w:val="none" w:sz="0" w:space="0" w:color="auto"/>
                <w:right w:val="none" w:sz="0" w:space="0" w:color="auto"/>
              </w:divBdr>
            </w:div>
            <w:div w:id="495724585">
              <w:marLeft w:val="0"/>
              <w:marRight w:val="0"/>
              <w:marTop w:val="0"/>
              <w:marBottom w:val="0"/>
              <w:divBdr>
                <w:top w:val="none" w:sz="0" w:space="0" w:color="auto"/>
                <w:left w:val="none" w:sz="0" w:space="0" w:color="auto"/>
                <w:bottom w:val="none" w:sz="0" w:space="0" w:color="auto"/>
                <w:right w:val="none" w:sz="0" w:space="0" w:color="auto"/>
              </w:divBdr>
            </w:div>
            <w:div w:id="1258758838">
              <w:marLeft w:val="0"/>
              <w:marRight w:val="0"/>
              <w:marTop w:val="0"/>
              <w:marBottom w:val="0"/>
              <w:divBdr>
                <w:top w:val="none" w:sz="0" w:space="0" w:color="auto"/>
                <w:left w:val="none" w:sz="0" w:space="0" w:color="auto"/>
                <w:bottom w:val="none" w:sz="0" w:space="0" w:color="auto"/>
                <w:right w:val="none" w:sz="0" w:space="0" w:color="auto"/>
              </w:divBdr>
            </w:div>
            <w:div w:id="975179617">
              <w:marLeft w:val="0"/>
              <w:marRight w:val="0"/>
              <w:marTop w:val="0"/>
              <w:marBottom w:val="0"/>
              <w:divBdr>
                <w:top w:val="none" w:sz="0" w:space="0" w:color="auto"/>
                <w:left w:val="none" w:sz="0" w:space="0" w:color="auto"/>
                <w:bottom w:val="none" w:sz="0" w:space="0" w:color="auto"/>
                <w:right w:val="none" w:sz="0" w:space="0" w:color="auto"/>
              </w:divBdr>
            </w:div>
            <w:div w:id="427506850">
              <w:marLeft w:val="0"/>
              <w:marRight w:val="0"/>
              <w:marTop w:val="0"/>
              <w:marBottom w:val="0"/>
              <w:divBdr>
                <w:top w:val="none" w:sz="0" w:space="0" w:color="auto"/>
                <w:left w:val="none" w:sz="0" w:space="0" w:color="auto"/>
                <w:bottom w:val="none" w:sz="0" w:space="0" w:color="auto"/>
                <w:right w:val="none" w:sz="0" w:space="0" w:color="auto"/>
              </w:divBdr>
            </w:div>
            <w:div w:id="1001348972">
              <w:marLeft w:val="0"/>
              <w:marRight w:val="0"/>
              <w:marTop w:val="0"/>
              <w:marBottom w:val="0"/>
              <w:divBdr>
                <w:top w:val="none" w:sz="0" w:space="0" w:color="auto"/>
                <w:left w:val="none" w:sz="0" w:space="0" w:color="auto"/>
                <w:bottom w:val="none" w:sz="0" w:space="0" w:color="auto"/>
                <w:right w:val="none" w:sz="0" w:space="0" w:color="auto"/>
              </w:divBdr>
            </w:div>
            <w:div w:id="1409694221">
              <w:marLeft w:val="0"/>
              <w:marRight w:val="0"/>
              <w:marTop w:val="0"/>
              <w:marBottom w:val="0"/>
              <w:divBdr>
                <w:top w:val="none" w:sz="0" w:space="0" w:color="auto"/>
                <w:left w:val="none" w:sz="0" w:space="0" w:color="auto"/>
                <w:bottom w:val="none" w:sz="0" w:space="0" w:color="auto"/>
                <w:right w:val="none" w:sz="0" w:space="0" w:color="auto"/>
              </w:divBdr>
            </w:div>
            <w:div w:id="384724425">
              <w:marLeft w:val="0"/>
              <w:marRight w:val="0"/>
              <w:marTop w:val="0"/>
              <w:marBottom w:val="0"/>
              <w:divBdr>
                <w:top w:val="none" w:sz="0" w:space="0" w:color="auto"/>
                <w:left w:val="none" w:sz="0" w:space="0" w:color="auto"/>
                <w:bottom w:val="none" w:sz="0" w:space="0" w:color="auto"/>
                <w:right w:val="none" w:sz="0" w:space="0" w:color="auto"/>
              </w:divBdr>
            </w:div>
            <w:div w:id="1386828227">
              <w:marLeft w:val="0"/>
              <w:marRight w:val="0"/>
              <w:marTop w:val="0"/>
              <w:marBottom w:val="0"/>
              <w:divBdr>
                <w:top w:val="none" w:sz="0" w:space="0" w:color="auto"/>
                <w:left w:val="none" w:sz="0" w:space="0" w:color="auto"/>
                <w:bottom w:val="none" w:sz="0" w:space="0" w:color="auto"/>
                <w:right w:val="none" w:sz="0" w:space="0" w:color="auto"/>
              </w:divBdr>
            </w:div>
            <w:div w:id="11391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71617">
      <w:bodyDiv w:val="1"/>
      <w:marLeft w:val="0"/>
      <w:marRight w:val="0"/>
      <w:marTop w:val="0"/>
      <w:marBottom w:val="0"/>
      <w:divBdr>
        <w:top w:val="none" w:sz="0" w:space="0" w:color="auto"/>
        <w:left w:val="none" w:sz="0" w:space="0" w:color="auto"/>
        <w:bottom w:val="none" w:sz="0" w:space="0" w:color="auto"/>
        <w:right w:val="none" w:sz="0" w:space="0" w:color="auto"/>
      </w:divBdr>
    </w:div>
    <w:div w:id="1333797784">
      <w:bodyDiv w:val="1"/>
      <w:marLeft w:val="0"/>
      <w:marRight w:val="0"/>
      <w:marTop w:val="0"/>
      <w:marBottom w:val="0"/>
      <w:divBdr>
        <w:top w:val="none" w:sz="0" w:space="0" w:color="auto"/>
        <w:left w:val="none" w:sz="0" w:space="0" w:color="auto"/>
        <w:bottom w:val="none" w:sz="0" w:space="0" w:color="auto"/>
        <w:right w:val="none" w:sz="0" w:space="0" w:color="auto"/>
      </w:divBdr>
      <w:divsChild>
        <w:div w:id="1245995697">
          <w:marLeft w:val="0"/>
          <w:marRight w:val="0"/>
          <w:marTop w:val="0"/>
          <w:marBottom w:val="0"/>
          <w:divBdr>
            <w:top w:val="none" w:sz="0" w:space="0" w:color="auto"/>
            <w:left w:val="none" w:sz="0" w:space="0" w:color="auto"/>
            <w:bottom w:val="none" w:sz="0" w:space="0" w:color="auto"/>
            <w:right w:val="none" w:sz="0" w:space="0" w:color="auto"/>
          </w:divBdr>
          <w:divsChild>
            <w:div w:id="87968914">
              <w:marLeft w:val="0"/>
              <w:marRight w:val="0"/>
              <w:marTop w:val="0"/>
              <w:marBottom w:val="0"/>
              <w:divBdr>
                <w:top w:val="none" w:sz="0" w:space="0" w:color="auto"/>
                <w:left w:val="none" w:sz="0" w:space="0" w:color="auto"/>
                <w:bottom w:val="none" w:sz="0" w:space="0" w:color="auto"/>
                <w:right w:val="none" w:sz="0" w:space="0" w:color="auto"/>
              </w:divBdr>
            </w:div>
            <w:div w:id="64115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7117">
      <w:bodyDiv w:val="1"/>
      <w:marLeft w:val="0"/>
      <w:marRight w:val="0"/>
      <w:marTop w:val="0"/>
      <w:marBottom w:val="0"/>
      <w:divBdr>
        <w:top w:val="none" w:sz="0" w:space="0" w:color="auto"/>
        <w:left w:val="none" w:sz="0" w:space="0" w:color="auto"/>
        <w:bottom w:val="none" w:sz="0" w:space="0" w:color="auto"/>
        <w:right w:val="none" w:sz="0" w:space="0" w:color="auto"/>
      </w:divBdr>
      <w:divsChild>
        <w:div w:id="56170339">
          <w:marLeft w:val="0"/>
          <w:marRight w:val="0"/>
          <w:marTop w:val="0"/>
          <w:marBottom w:val="0"/>
          <w:divBdr>
            <w:top w:val="none" w:sz="0" w:space="0" w:color="auto"/>
            <w:left w:val="none" w:sz="0" w:space="0" w:color="auto"/>
            <w:bottom w:val="none" w:sz="0" w:space="0" w:color="auto"/>
            <w:right w:val="none" w:sz="0" w:space="0" w:color="auto"/>
          </w:divBdr>
          <w:divsChild>
            <w:div w:id="15852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77755">
      <w:bodyDiv w:val="1"/>
      <w:marLeft w:val="0"/>
      <w:marRight w:val="0"/>
      <w:marTop w:val="0"/>
      <w:marBottom w:val="0"/>
      <w:divBdr>
        <w:top w:val="none" w:sz="0" w:space="0" w:color="auto"/>
        <w:left w:val="none" w:sz="0" w:space="0" w:color="auto"/>
        <w:bottom w:val="none" w:sz="0" w:space="0" w:color="auto"/>
        <w:right w:val="none" w:sz="0" w:space="0" w:color="auto"/>
      </w:divBdr>
      <w:divsChild>
        <w:div w:id="1984189808">
          <w:marLeft w:val="0"/>
          <w:marRight w:val="0"/>
          <w:marTop w:val="0"/>
          <w:marBottom w:val="0"/>
          <w:divBdr>
            <w:top w:val="none" w:sz="0" w:space="0" w:color="auto"/>
            <w:left w:val="none" w:sz="0" w:space="0" w:color="auto"/>
            <w:bottom w:val="none" w:sz="0" w:space="0" w:color="auto"/>
            <w:right w:val="none" w:sz="0" w:space="0" w:color="auto"/>
          </w:divBdr>
          <w:divsChild>
            <w:div w:id="1233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1601">
      <w:bodyDiv w:val="1"/>
      <w:marLeft w:val="0"/>
      <w:marRight w:val="0"/>
      <w:marTop w:val="0"/>
      <w:marBottom w:val="0"/>
      <w:divBdr>
        <w:top w:val="none" w:sz="0" w:space="0" w:color="auto"/>
        <w:left w:val="none" w:sz="0" w:space="0" w:color="auto"/>
        <w:bottom w:val="none" w:sz="0" w:space="0" w:color="auto"/>
        <w:right w:val="none" w:sz="0" w:space="0" w:color="auto"/>
      </w:divBdr>
      <w:divsChild>
        <w:div w:id="586502025">
          <w:marLeft w:val="0"/>
          <w:marRight w:val="0"/>
          <w:marTop w:val="0"/>
          <w:marBottom w:val="0"/>
          <w:divBdr>
            <w:top w:val="none" w:sz="0" w:space="0" w:color="auto"/>
            <w:left w:val="none" w:sz="0" w:space="0" w:color="auto"/>
            <w:bottom w:val="none" w:sz="0" w:space="0" w:color="auto"/>
            <w:right w:val="none" w:sz="0" w:space="0" w:color="auto"/>
          </w:divBdr>
          <w:divsChild>
            <w:div w:id="13355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8406">
      <w:bodyDiv w:val="1"/>
      <w:marLeft w:val="0"/>
      <w:marRight w:val="0"/>
      <w:marTop w:val="0"/>
      <w:marBottom w:val="0"/>
      <w:divBdr>
        <w:top w:val="none" w:sz="0" w:space="0" w:color="auto"/>
        <w:left w:val="none" w:sz="0" w:space="0" w:color="auto"/>
        <w:bottom w:val="none" w:sz="0" w:space="0" w:color="auto"/>
        <w:right w:val="none" w:sz="0" w:space="0" w:color="auto"/>
      </w:divBdr>
      <w:divsChild>
        <w:div w:id="1504006085">
          <w:marLeft w:val="0"/>
          <w:marRight w:val="0"/>
          <w:marTop w:val="0"/>
          <w:marBottom w:val="0"/>
          <w:divBdr>
            <w:top w:val="none" w:sz="0" w:space="0" w:color="auto"/>
            <w:left w:val="none" w:sz="0" w:space="0" w:color="auto"/>
            <w:bottom w:val="none" w:sz="0" w:space="0" w:color="auto"/>
            <w:right w:val="none" w:sz="0" w:space="0" w:color="auto"/>
          </w:divBdr>
          <w:divsChild>
            <w:div w:id="5738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6633">
      <w:bodyDiv w:val="1"/>
      <w:marLeft w:val="0"/>
      <w:marRight w:val="0"/>
      <w:marTop w:val="0"/>
      <w:marBottom w:val="0"/>
      <w:divBdr>
        <w:top w:val="none" w:sz="0" w:space="0" w:color="auto"/>
        <w:left w:val="none" w:sz="0" w:space="0" w:color="auto"/>
        <w:bottom w:val="none" w:sz="0" w:space="0" w:color="auto"/>
        <w:right w:val="none" w:sz="0" w:space="0" w:color="auto"/>
      </w:divBdr>
      <w:divsChild>
        <w:div w:id="538710052">
          <w:marLeft w:val="0"/>
          <w:marRight w:val="0"/>
          <w:marTop w:val="0"/>
          <w:marBottom w:val="0"/>
          <w:divBdr>
            <w:top w:val="none" w:sz="0" w:space="0" w:color="auto"/>
            <w:left w:val="none" w:sz="0" w:space="0" w:color="auto"/>
            <w:bottom w:val="none" w:sz="0" w:space="0" w:color="auto"/>
            <w:right w:val="none" w:sz="0" w:space="0" w:color="auto"/>
          </w:divBdr>
          <w:divsChild>
            <w:div w:id="11019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15461">
      <w:bodyDiv w:val="1"/>
      <w:marLeft w:val="0"/>
      <w:marRight w:val="0"/>
      <w:marTop w:val="0"/>
      <w:marBottom w:val="0"/>
      <w:divBdr>
        <w:top w:val="none" w:sz="0" w:space="0" w:color="auto"/>
        <w:left w:val="none" w:sz="0" w:space="0" w:color="auto"/>
        <w:bottom w:val="none" w:sz="0" w:space="0" w:color="auto"/>
        <w:right w:val="none" w:sz="0" w:space="0" w:color="auto"/>
      </w:divBdr>
      <w:divsChild>
        <w:div w:id="1282567008">
          <w:marLeft w:val="0"/>
          <w:marRight w:val="0"/>
          <w:marTop w:val="0"/>
          <w:marBottom w:val="0"/>
          <w:divBdr>
            <w:top w:val="none" w:sz="0" w:space="0" w:color="auto"/>
            <w:left w:val="none" w:sz="0" w:space="0" w:color="auto"/>
            <w:bottom w:val="none" w:sz="0" w:space="0" w:color="auto"/>
            <w:right w:val="none" w:sz="0" w:space="0" w:color="auto"/>
          </w:divBdr>
          <w:divsChild>
            <w:div w:id="43359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8157">
      <w:bodyDiv w:val="1"/>
      <w:marLeft w:val="0"/>
      <w:marRight w:val="0"/>
      <w:marTop w:val="0"/>
      <w:marBottom w:val="0"/>
      <w:divBdr>
        <w:top w:val="none" w:sz="0" w:space="0" w:color="auto"/>
        <w:left w:val="none" w:sz="0" w:space="0" w:color="auto"/>
        <w:bottom w:val="none" w:sz="0" w:space="0" w:color="auto"/>
        <w:right w:val="none" w:sz="0" w:space="0" w:color="auto"/>
      </w:divBdr>
      <w:divsChild>
        <w:div w:id="2015372339">
          <w:marLeft w:val="0"/>
          <w:marRight w:val="0"/>
          <w:marTop w:val="0"/>
          <w:marBottom w:val="0"/>
          <w:divBdr>
            <w:top w:val="none" w:sz="0" w:space="0" w:color="auto"/>
            <w:left w:val="none" w:sz="0" w:space="0" w:color="auto"/>
            <w:bottom w:val="none" w:sz="0" w:space="0" w:color="auto"/>
            <w:right w:val="none" w:sz="0" w:space="0" w:color="auto"/>
          </w:divBdr>
          <w:divsChild>
            <w:div w:id="13444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14296">
      <w:bodyDiv w:val="1"/>
      <w:marLeft w:val="0"/>
      <w:marRight w:val="0"/>
      <w:marTop w:val="0"/>
      <w:marBottom w:val="0"/>
      <w:divBdr>
        <w:top w:val="none" w:sz="0" w:space="0" w:color="auto"/>
        <w:left w:val="none" w:sz="0" w:space="0" w:color="auto"/>
        <w:bottom w:val="none" w:sz="0" w:space="0" w:color="auto"/>
        <w:right w:val="none" w:sz="0" w:space="0" w:color="auto"/>
      </w:divBdr>
      <w:divsChild>
        <w:div w:id="2074348173">
          <w:marLeft w:val="0"/>
          <w:marRight w:val="0"/>
          <w:marTop w:val="0"/>
          <w:marBottom w:val="0"/>
          <w:divBdr>
            <w:top w:val="none" w:sz="0" w:space="0" w:color="auto"/>
            <w:left w:val="none" w:sz="0" w:space="0" w:color="auto"/>
            <w:bottom w:val="none" w:sz="0" w:space="0" w:color="auto"/>
            <w:right w:val="none" w:sz="0" w:space="0" w:color="auto"/>
          </w:divBdr>
          <w:divsChild>
            <w:div w:id="125378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77451">
      <w:bodyDiv w:val="1"/>
      <w:marLeft w:val="0"/>
      <w:marRight w:val="0"/>
      <w:marTop w:val="0"/>
      <w:marBottom w:val="0"/>
      <w:divBdr>
        <w:top w:val="none" w:sz="0" w:space="0" w:color="auto"/>
        <w:left w:val="none" w:sz="0" w:space="0" w:color="auto"/>
        <w:bottom w:val="none" w:sz="0" w:space="0" w:color="auto"/>
        <w:right w:val="none" w:sz="0" w:space="0" w:color="auto"/>
      </w:divBdr>
    </w:div>
    <w:div w:id="1520699749">
      <w:bodyDiv w:val="1"/>
      <w:marLeft w:val="0"/>
      <w:marRight w:val="0"/>
      <w:marTop w:val="0"/>
      <w:marBottom w:val="0"/>
      <w:divBdr>
        <w:top w:val="none" w:sz="0" w:space="0" w:color="auto"/>
        <w:left w:val="none" w:sz="0" w:space="0" w:color="auto"/>
        <w:bottom w:val="none" w:sz="0" w:space="0" w:color="auto"/>
        <w:right w:val="none" w:sz="0" w:space="0" w:color="auto"/>
      </w:divBdr>
      <w:divsChild>
        <w:div w:id="1224440636">
          <w:marLeft w:val="0"/>
          <w:marRight w:val="0"/>
          <w:marTop w:val="0"/>
          <w:marBottom w:val="0"/>
          <w:divBdr>
            <w:top w:val="none" w:sz="0" w:space="0" w:color="auto"/>
            <w:left w:val="none" w:sz="0" w:space="0" w:color="auto"/>
            <w:bottom w:val="none" w:sz="0" w:space="0" w:color="auto"/>
            <w:right w:val="none" w:sz="0" w:space="0" w:color="auto"/>
          </w:divBdr>
          <w:divsChild>
            <w:div w:id="3881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72508">
      <w:bodyDiv w:val="1"/>
      <w:marLeft w:val="0"/>
      <w:marRight w:val="0"/>
      <w:marTop w:val="0"/>
      <w:marBottom w:val="0"/>
      <w:divBdr>
        <w:top w:val="none" w:sz="0" w:space="0" w:color="auto"/>
        <w:left w:val="none" w:sz="0" w:space="0" w:color="auto"/>
        <w:bottom w:val="none" w:sz="0" w:space="0" w:color="auto"/>
        <w:right w:val="none" w:sz="0" w:space="0" w:color="auto"/>
      </w:divBdr>
      <w:divsChild>
        <w:div w:id="1509517809">
          <w:marLeft w:val="0"/>
          <w:marRight w:val="0"/>
          <w:marTop w:val="0"/>
          <w:marBottom w:val="0"/>
          <w:divBdr>
            <w:top w:val="none" w:sz="0" w:space="0" w:color="auto"/>
            <w:left w:val="none" w:sz="0" w:space="0" w:color="auto"/>
            <w:bottom w:val="none" w:sz="0" w:space="0" w:color="auto"/>
            <w:right w:val="none" w:sz="0" w:space="0" w:color="auto"/>
          </w:divBdr>
          <w:divsChild>
            <w:div w:id="592207686">
              <w:marLeft w:val="0"/>
              <w:marRight w:val="0"/>
              <w:marTop w:val="0"/>
              <w:marBottom w:val="0"/>
              <w:divBdr>
                <w:top w:val="none" w:sz="0" w:space="0" w:color="auto"/>
                <w:left w:val="none" w:sz="0" w:space="0" w:color="auto"/>
                <w:bottom w:val="none" w:sz="0" w:space="0" w:color="auto"/>
                <w:right w:val="none" w:sz="0" w:space="0" w:color="auto"/>
              </w:divBdr>
            </w:div>
            <w:div w:id="58576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9674">
      <w:bodyDiv w:val="1"/>
      <w:marLeft w:val="0"/>
      <w:marRight w:val="0"/>
      <w:marTop w:val="0"/>
      <w:marBottom w:val="0"/>
      <w:divBdr>
        <w:top w:val="none" w:sz="0" w:space="0" w:color="auto"/>
        <w:left w:val="none" w:sz="0" w:space="0" w:color="auto"/>
        <w:bottom w:val="none" w:sz="0" w:space="0" w:color="auto"/>
        <w:right w:val="none" w:sz="0" w:space="0" w:color="auto"/>
      </w:divBdr>
      <w:divsChild>
        <w:div w:id="1277063075">
          <w:marLeft w:val="0"/>
          <w:marRight w:val="0"/>
          <w:marTop w:val="0"/>
          <w:marBottom w:val="0"/>
          <w:divBdr>
            <w:top w:val="none" w:sz="0" w:space="0" w:color="auto"/>
            <w:left w:val="none" w:sz="0" w:space="0" w:color="auto"/>
            <w:bottom w:val="none" w:sz="0" w:space="0" w:color="auto"/>
            <w:right w:val="none" w:sz="0" w:space="0" w:color="auto"/>
          </w:divBdr>
          <w:divsChild>
            <w:div w:id="583294812">
              <w:marLeft w:val="0"/>
              <w:marRight w:val="0"/>
              <w:marTop w:val="0"/>
              <w:marBottom w:val="0"/>
              <w:divBdr>
                <w:top w:val="none" w:sz="0" w:space="0" w:color="auto"/>
                <w:left w:val="none" w:sz="0" w:space="0" w:color="auto"/>
                <w:bottom w:val="none" w:sz="0" w:space="0" w:color="auto"/>
                <w:right w:val="none" w:sz="0" w:space="0" w:color="auto"/>
              </w:divBdr>
            </w:div>
            <w:div w:id="169746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470">
      <w:bodyDiv w:val="1"/>
      <w:marLeft w:val="0"/>
      <w:marRight w:val="0"/>
      <w:marTop w:val="0"/>
      <w:marBottom w:val="0"/>
      <w:divBdr>
        <w:top w:val="none" w:sz="0" w:space="0" w:color="auto"/>
        <w:left w:val="none" w:sz="0" w:space="0" w:color="auto"/>
        <w:bottom w:val="none" w:sz="0" w:space="0" w:color="auto"/>
        <w:right w:val="none" w:sz="0" w:space="0" w:color="auto"/>
      </w:divBdr>
      <w:divsChild>
        <w:div w:id="1928003700">
          <w:marLeft w:val="0"/>
          <w:marRight w:val="0"/>
          <w:marTop w:val="0"/>
          <w:marBottom w:val="0"/>
          <w:divBdr>
            <w:top w:val="none" w:sz="0" w:space="0" w:color="auto"/>
            <w:left w:val="none" w:sz="0" w:space="0" w:color="auto"/>
            <w:bottom w:val="none" w:sz="0" w:space="0" w:color="auto"/>
            <w:right w:val="none" w:sz="0" w:space="0" w:color="auto"/>
          </w:divBdr>
          <w:divsChild>
            <w:div w:id="7424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70586">
      <w:bodyDiv w:val="1"/>
      <w:marLeft w:val="0"/>
      <w:marRight w:val="0"/>
      <w:marTop w:val="0"/>
      <w:marBottom w:val="0"/>
      <w:divBdr>
        <w:top w:val="none" w:sz="0" w:space="0" w:color="auto"/>
        <w:left w:val="none" w:sz="0" w:space="0" w:color="auto"/>
        <w:bottom w:val="none" w:sz="0" w:space="0" w:color="auto"/>
        <w:right w:val="none" w:sz="0" w:space="0" w:color="auto"/>
      </w:divBdr>
      <w:divsChild>
        <w:div w:id="931429711">
          <w:marLeft w:val="0"/>
          <w:marRight w:val="0"/>
          <w:marTop w:val="0"/>
          <w:marBottom w:val="0"/>
          <w:divBdr>
            <w:top w:val="none" w:sz="0" w:space="0" w:color="auto"/>
            <w:left w:val="none" w:sz="0" w:space="0" w:color="auto"/>
            <w:bottom w:val="none" w:sz="0" w:space="0" w:color="auto"/>
            <w:right w:val="none" w:sz="0" w:space="0" w:color="auto"/>
          </w:divBdr>
          <w:divsChild>
            <w:div w:id="1344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88760">
      <w:bodyDiv w:val="1"/>
      <w:marLeft w:val="0"/>
      <w:marRight w:val="0"/>
      <w:marTop w:val="0"/>
      <w:marBottom w:val="0"/>
      <w:divBdr>
        <w:top w:val="none" w:sz="0" w:space="0" w:color="auto"/>
        <w:left w:val="none" w:sz="0" w:space="0" w:color="auto"/>
        <w:bottom w:val="none" w:sz="0" w:space="0" w:color="auto"/>
        <w:right w:val="none" w:sz="0" w:space="0" w:color="auto"/>
      </w:divBdr>
      <w:divsChild>
        <w:div w:id="1867674308">
          <w:marLeft w:val="0"/>
          <w:marRight w:val="0"/>
          <w:marTop w:val="0"/>
          <w:marBottom w:val="0"/>
          <w:divBdr>
            <w:top w:val="none" w:sz="0" w:space="0" w:color="auto"/>
            <w:left w:val="none" w:sz="0" w:space="0" w:color="auto"/>
            <w:bottom w:val="none" w:sz="0" w:space="0" w:color="auto"/>
            <w:right w:val="none" w:sz="0" w:space="0" w:color="auto"/>
          </w:divBdr>
          <w:divsChild>
            <w:div w:id="1304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2608">
      <w:bodyDiv w:val="1"/>
      <w:marLeft w:val="0"/>
      <w:marRight w:val="0"/>
      <w:marTop w:val="0"/>
      <w:marBottom w:val="0"/>
      <w:divBdr>
        <w:top w:val="none" w:sz="0" w:space="0" w:color="auto"/>
        <w:left w:val="none" w:sz="0" w:space="0" w:color="auto"/>
        <w:bottom w:val="none" w:sz="0" w:space="0" w:color="auto"/>
        <w:right w:val="none" w:sz="0" w:space="0" w:color="auto"/>
      </w:divBdr>
      <w:divsChild>
        <w:div w:id="1905070190">
          <w:marLeft w:val="0"/>
          <w:marRight w:val="0"/>
          <w:marTop w:val="0"/>
          <w:marBottom w:val="0"/>
          <w:divBdr>
            <w:top w:val="none" w:sz="0" w:space="0" w:color="auto"/>
            <w:left w:val="none" w:sz="0" w:space="0" w:color="auto"/>
            <w:bottom w:val="none" w:sz="0" w:space="0" w:color="auto"/>
            <w:right w:val="none" w:sz="0" w:space="0" w:color="auto"/>
          </w:divBdr>
          <w:divsChild>
            <w:div w:id="19427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3305">
      <w:bodyDiv w:val="1"/>
      <w:marLeft w:val="0"/>
      <w:marRight w:val="0"/>
      <w:marTop w:val="0"/>
      <w:marBottom w:val="0"/>
      <w:divBdr>
        <w:top w:val="none" w:sz="0" w:space="0" w:color="auto"/>
        <w:left w:val="none" w:sz="0" w:space="0" w:color="auto"/>
        <w:bottom w:val="none" w:sz="0" w:space="0" w:color="auto"/>
        <w:right w:val="none" w:sz="0" w:space="0" w:color="auto"/>
      </w:divBdr>
      <w:divsChild>
        <w:div w:id="1451316259">
          <w:marLeft w:val="0"/>
          <w:marRight w:val="0"/>
          <w:marTop w:val="0"/>
          <w:marBottom w:val="0"/>
          <w:divBdr>
            <w:top w:val="none" w:sz="0" w:space="0" w:color="auto"/>
            <w:left w:val="none" w:sz="0" w:space="0" w:color="auto"/>
            <w:bottom w:val="none" w:sz="0" w:space="0" w:color="auto"/>
            <w:right w:val="none" w:sz="0" w:space="0" w:color="auto"/>
          </w:divBdr>
          <w:divsChild>
            <w:div w:id="188252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8166">
      <w:bodyDiv w:val="1"/>
      <w:marLeft w:val="0"/>
      <w:marRight w:val="0"/>
      <w:marTop w:val="0"/>
      <w:marBottom w:val="0"/>
      <w:divBdr>
        <w:top w:val="none" w:sz="0" w:space="0" w:color="auto"/>
        <w:left w:val="none" w:sz="0" w:space="0" w:color="auto"/>
        <w:bottom w:val="none" w:sz="0" w:space="0" w:color="auto"/>
        <w:right w:val="none" w:sz="0" w:space="0" w:color="auto"/>
      </w:divBdr>
      <w:divsChild>
        <w:div w:id="973025830">
          <w:marLeft w:val="0"/>
          <w:marRight w:val="0"/>
          <w:marTop w:val="0"/>
          <w:marBottom w:val="0"/>
          <w:divBdr>
            <w:top w:val="none" w:sz="0" w:space="0" w:color="auto"/>
            <w:left w:val="none" w:sz="0" w:space="0" w:color="auto"/>
            <w:bottom w:val="none" w:sz="0" w:space="0" w:color="auto"/>
            <w:right w:val="none" w:sz="0" w:space="0" w:color="auto"/>
          </w:divBdr>
          <w:divsChild>
            <w:div w:id="5651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859">
      <w:bodyDiv w:val="1"/>
      <w:marLeft w:val="0"/>
      <w:marRight w:val="0"/>
      <w:marTop w:val="0"/>
      <w:marBottom w:val="0"/>
      <w:divBdr>
        <w:top w:val="none" w:sz="0" w:space="0" w:color="auto"/>
        <w:left w:val="none" w:sz="0" w:space="0" w:color="auto"/>
        <w:bottom w:val="none" w:sz="0" w:space="0" w:color="auto"/>
        <w:right w:val="none" w:sz="0" w:space="0" w:color="auto"/>
      </w:divBdr>
      <w:divsChild>
        <w:div w:id="1345008987">
          <w:marLeft w:val="0"/>
          <w:marRight w:val="0"/>
          <w:marTop w:val="0"/>
          <w:marBottom w:val="0"/>
          <w:divBdr>
            <w:top w:val="none" w:sz="0" w:space="0" w:color="auto"/>
            <w:left w:val="none" w:sz="0" w:space="0" w:color="auto"/>
            <w:bottom w:val="none" w:sz="0" w:space="0" w:color="auto"/>
            <w:right w:val="none" w:sz="0" w:space="0" w:color="auto"/>
          </w:divBdr>
          <w:divsChild>
            <w:div w:id="18731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16977">
      <w:bodyDiv w:val="1"/>
      <w:marLeft w:val="0"/>
      <w:marRight w:val="0"/>
      <w:marTop w:val="0"/>
      <w:marBottom w:val="0"/>
      <w:divBdr>
        <w:top w:val="none" w:sz="0" w:space="0" w:color="auto"/>
        <w:left w:val="none" w:sz="0" w:space="0" w:color="auto"/>
        <w:bottom w:val="none" w:sz="0" w:space="0" w:color="auto"/>
        <w:right w:val="none" w:sz="0" w:space="0" w:color="auto"/>
      </w:divBdr>
      <w:divsChild>
        <w:div w:id="1132288601">
          <w:marLeft w:val="0"/>
          <w:marRight w:val="0"/>
          <w:marTop w:val="0"/>
          <w:marBottom w:val="0"/>
          <w:divBdr>
            <w:top w:val="none" w:sz="0" w:space="0" w:color="auto"/>
            <w:left w:val="none" w:sz="0" w:space="0" w:color="auto"/>
            <w:bottom w:val="none" w:sz="0" w:space="0" w:color="auto"/>
            <w:right w:val="none" w:sz="0" w:space="0" w:color="auto"/>
          </w:divBdr>
          <w:divsChild>
            <w:div w:id="611674153">
              <w:marLeft w:val="0"/>
              <w:marRight w:val="0"/>
              <w:marTop w:val="0"/>
              <w:marBottom w:val="0"/>
              <w:divBdr>
                <w:top w:val="none" w:sz="0" w:space="0" w:color="auto"/>
                <w:left w:val="none" w:sz="0" w:space="0" w:color="auto"/>
                <w:bottom w:val="none" w:sz="0" w:space="0" w:color="auto"/>
                <w:right w:val="none" w:sz="0" w:space="0" w:color="auto"/>
              </w:divBdr>
            </w:div>
            <w:div w:id="328142322">
              <w:marLeft w:val="0"/>
              <w:marRight w:val="0"/>
              <w:marTop w:val="0"/>
              <w:marBottom w:val="0"/>
              <w:divBdr>
                <w:top w:val="none" w:sz="0" w:space="0" w:color="auto"/>
                <w:left w:val="none" w:sz="0" w:space="0" w:color="auto"/>
                <w:bottom w:val="none" w:sz="0" w:space="0" w:color="auto"/>
                <w:right w:val="none" w:sz="0" w:space="0" w:color="auto"/>
              </w:divBdr>
            </w:div>
            <w:div w:id="245383267">
              <w:marLeft w:val="0"/>
              <w:marRight w:val="0"/>
              <w:marTop w:val="0"/>
              <w:marBottom w:val="0"/>
              <w:divBdr>
                <w:top w:val="none" w:sz="0" w:space="0" w:color="auto"/>
                <w:left w:val="none" w:sz="0" w:space="0" w:color="auto"/>
                <w:bottom w:val="none" w:sz="0" w:space="0" w:color="auto"/>
                <w:right w:val="none" w:sz="0" w:space="0" w:color="auto"/>
              </w:divBdr>
            </w:div>
            <w:div w:id="911353865">
              <w:marLeft w:val="0"/>
              <w:marRight w:val="0"/>
              <w:marTop w:val="0"/>
              <w:marBottom w:val="0"/>
              <w:divBdr>
                <w:top w:val="none" w:sz="0" w:space="0" w:color="auto"/>
                <w:left w:val="none" w:sz="0" w:space="0" w:color="auto"/>
                <w:bottom w:val="none" w:sz="0" w:space="0" w:color="auto"/>
                <w:right w:val="none" w:sz="0" w:space="0" w:color="auto"/>
              </w:divBdr>
            </w:div>
            <w:div w:id="1707828681">
              <w:marLeft w:val="0"/>
              <w:marRight w:val="0"/>
              <w:marTop w:val="0"/>
              <w:marBottom w:val="0"/>
              <w:divBdr>
                <w:top w:val="none" w:sz="0" w:space="0" w:color="auto"/>
                <w:left w:val="none" w:sz="0" w:space="0" w:color="auto"/>
                <w:bottom w:val="none" w:sz="0" w:space="0" w:color="auto"/>
                <w:right w:val="none" w:sz="0" w:space="0" w:color="auto"/>
              </w:divBdr>
            </w:div>
            <w:div w:id="2107580450">
              <w:marLeft w:val="0"/>
              <w:marRight w:val="0"/>
              <w:marTop w:val="0"/>
              <w:marBottom w:val="0"/>
              <w:divBdr>
                <w:top w:val="none" w:sz="0" w:space="0" w:color="auto"/>
                <w:left w:val="none" w:sz="0" w:space="0" w:color="auto"/>
                <w:bottom w:val="none" w:sz="0" w:space="0" w:color="auto"/>
                <w:right w:val="none" w:sz="0" w:space="0" w:color="auto"/>
              </w:divBdr>
            </w:div>
            <w:div w:id="1066076512">
              <w:marLeft w:val="0"/>
              <w:marRight w:val="0"/>
              <w:marTop w:val="0"/>
              <w:marBottom w:val="0"/>
              <w:divBdr>
                <w:top w:val="none" w:sz="0" w:space="0" w:color="auto"/>
                <w:left w:val="none" w:sz="0" w:space="0" w:color="auto"/>
                <w:bottom w:val="none" w:sz="0" w:space="0" w:color="auto"/>
                <w:right w:val="none" w:sz="0" w:space="0" w:color="auto"/>
              </w:divBdr>
            </w:div>
            <w:div w:id="869420548">
              <w:marLeft w:val="0"/>
              <w:marRight w:val="0"/>
              <w:marTop w:val="0"/>
              <w:marBottom w:val="0"/>
              <w:divBdr>
                <w:top w:val="none" w:sz="0" w:space="0" w:color="auto"/>
                <w:left w:val="none" w:sz="0" w:space="0" w:color="auto"/>
                <w:bottom w:val="none" w:sz="0" w:space="0" w:color="auto"/>
                <w:right w:val="none" w:sz="0" w:space="0" w:color="auto"/>
              </w:divBdr>
            </w:div>
            <w:div w:id="151678351">
              <w:marLeft w:val="0"/>
              <w:marRight w:val="0"/>
              <w:marTop w:val="0"/>
              <w:marBottom w:val="0"/>
              <w:divBdr>
                <w:top w:val="none" w:sz="0" w:space="0" w:color="auto"/>
                <w:left w:val="none" w:sz="0" w:space="0" w:color="auto"/>
                <w:bottom w:val="none" w:sz="0" w:space="0" w:color="auto"/>
                <w:right w:val="none" w:sz="0" w:space="0" w:color="auto"/>
              </w:divBdr>
            </w:div>
            <w:div w:id="1652247744">
              <w:marLeft w:val="0"/>
              <w:marRight w:val="0"/>
              <w:marTop w:val="0"/>
              <w:marBottom w:val="0"/>
              <w:divBdr>
                <w:top w:val="none" w:sz="0" w:space="0" w:color="auto"/>
                <w:left w:val="none" w:sz="0" w:space="0" w:color="auto"/>
                <w:bottom w:val="none" w:sz="0" w:space="0" w:color="auto"/>
                <w:right w:val="none" w:sz="0" w:space="0" w:color="auto"/>
              </w:divBdr>
            </w:div>
            <w:div w:id="1548645058">
              <w:marLeft w:val="0"/>
              <w:marRight w:val="0"/>
              <w:marTop w:val="0"/>
              <w:marBottom w:val="0"/>
              <w:divBdr>
                <w:top w:val="none" w:sz="0" w:space="0" w:color="auto"/>
                <w:left w:val="none" w:sz="0" w:space="0" w:color="auto"/>
                <w:bottom w:val="none" w:sz="0" w:space="0" w:color="auto"/>
                <w:right w:val="none" w:sz="0" w:space="0" w:color="auto"/>
              </w:divBdr>
            </w:div>
            <w:div w:id="1593778959">
              <w:marLeft w:val="0"/>
              <w:marRight w:val="0"/>
              <w:marTop w:val="0"/>
              <w:marBottom w:val="0"/>
              <w:divBdr>
                <w:top w:val="none" w:sz="0" w:space="0" w:color="auto"/>
                <w:left w:val="none" w:sz="0" w:space="0" w:color="auto"/>
                <w:bottom w:val="none" w:sz="0" w:space="0" w:color="auto"/>
                <w:right w:val="none" w:sz="0" w:space="0" w:color="auto"/>
              </w:divBdr>
            </w:div>
            <w:div w:id="1951665379">
              <w:marLeft w:val="0"/>
              <w:marRight w:val="0"/>
              <w:marTop w:val="0"/>
              <w:marBottom w:val="0"/>
              <w:divBdr>
                <w:top w:val="none" w:sz="0" w:space="0" w:color="auto"/>
                <w:left w:val="none" w:sz="0" w:space="0" w:color="auto"/>
                <w:bottom w:val="none" w:sz="0" w:space="0" w:color="auto"/>
                <w:right w:val="none" w:sz="0" w:space="0" w:color="auto"/>
              </w:divBdr>
            </w:div>
            <w:div w:id="1943489262">
              <w:marLeft w:val="0"/>
              <w:marRight w:val="0"/>
              <w:marTop w:val="0"/>
              <w:marBottom w:val="0"/>
              <w:divBdr>
                <w:top w:val="none" w:sz="0" w:space="0" w:color="auto"/>
                <w:left w:val="none" w:sz="0" w:space="0" w:color="auto"/>
                <w:bottom w:val="none" w:sz="0" w:space="0" w:color="auto"/>
                <w:right w:val="none" w:sz="0" w:space="0" w:color="auto"/>
              </w:divBdr>
            </w:div>
            <w:div w:id="1425686376">
              <w:marLeft w:val="0"/>
              <w:marRight w:val="0"/>
              <w:marTop w:val="0"/>
              <w:marBottom w:val="0"/>
              <w:divBdr>
                <w:top w:val="none" w:sz="0" w:space="0" w:color="auto"/>
                <w:left w:val="none" w:sz="0" w:space="0" w:color="auto"/>
                <w:bottom w:val="none" w:sz="0" w:space="0" w:color="auto"/>
                <w:right w:val="none" w:sz="0" w:space="0" w:color="auto"/>
              </w:divBdr>
            </w:div>
            <w:div w:id="593055732">
              <w:marLeft w:val="0"/>
              <w:marRight w:val="0"/>
              <w:marTop w:val="0"/>
              <w:marBottom w:val="0"/>
              <w:divBdr>
                <w:top w:val="none" w:sz="0" w:space="0" w:color="auto"/>
                <w:left w:val="none" w:sz="0" w:space="0" w:color="auto"/>
                <w:bottom w:val="none" w:sz="0" w:space="0" w:color="auto"/>
                <w:right w:val="none" w:sz="0" w:space="0" w:color="auto"/>
              </w:divBdr>
            </w:div>
            <w:div w:id="1543051350">
              <w:marLeft w:val="0"/>
              <w:marRight w:val="0"/>
              <w:marTop w:val="0"/>
              <w:marBottom w:val="0"/>
              <w:divBdr>
                <w:top w:val="none" w:sz="0" w:space="0" w:color="auto"/>
                <w:left w:val="none" w:sz="0" w:space="0" w:color="auto"/>
                <w:bottom w:val="none" w:sz="0" w:space="0" w:color="auto"/>
                <w:right w:val="none" w:sz="0" w:space="0" w:color="auto"/>
              </w:divBdr>
            </w:div>
            <w:div w:id="951786645">
              <w:marLeft w:val="0"/>
              <w:marRight w:val="0"/>
              <w:marTop w:val="0"/>
              <w:marBottom w:val="0"/>
              <w:divBdr>
                <w:top w:val="none" w:sz="0" w:space="0" w:color="auto"/>
                <w:left w:val="none" w:sz="0" w:space="0" w:color="auto"/>
                <w:bottom w:val="none" w:sz="0" w:space="0" w:color="auto"/>
                <w:right w:val="none" w:sz="0" w:space="0" w:color="auto"/>
              </w:divBdr>
            </w:div>
            <w:div w:id="2114476327">
              <w:marLeft w:val="0"/>
              <w:marRight w:val="0"/>
              <w:marTop w:val="0"/>
              <w:marBottom w:val="0"/>
              <w:divBdr>
                <w:top w:val="none" w:sz="0" w:space="0" w:color="auto"/>
                <w:left w:val="none" w:sz="0" w:space="0" w:color="auto"/>
                <w:bottom w:val="none" w:sz="0" w:space="0" w:color="auto"/>
                <w:right w:val="none" w:sz="0" w:space="0" w:color="auto"/>
              </w:divBdr>
            </w:div>
          </w:divsChild>
        </w:div>
        <w:div w:id="769739911">
          <w:marLeft w:val="0"/>
          <w:marRight w:val="0"/>
          <w:marTop w:val="0"/>
          <w:marBottom w:val="0"/>
          <w:divBdr>
            <w:top w:val="none" w:sz="0" w:space="0" w:color="auto"/>
            <w:left w:val="none" w:sz="0" w:space="0" w:color="auto"/>
            <w:bottom w:val="none" w:sz="0" w:space="0" w:color="auto"/>
            <w:right w:val="none" w:sz="0" w:space="0" w:color="auto"/>
          </w:divBdr>
        </w:div>
        <w:div w:id="1682781225">
          <w:marLeft w:val="0"/>
          <w:marRight w:val="0"/>
          <w:marTop w:val="0"/>
          <w:marBottom w:val="0"/>
          <w:divBdr>
            <w:top w:val="none" w:sz="0" w:space="0" w:color="auto"/>
            <w:left w:val="none" w:sz="0" w:space="0" w:color="auto"/>
            <w:bottom w:val="none" w:sz="0" w:space="0" w:color="auto"/>
            <w:right w:val="none" w:sz="0" w:space="0" w:color="auto"/>
          </w:divBdr>
        </w:div>
        <w:div w:id="243802163">
          <w:marLeft w:val="0"/>
          <w:marRight w:val="0"/>
          <w:marTop w:val="0"/>
          <w:marBottom w:val="0"/>
          <w:divBdr>
            <w:top w:val="none" w:sz="0" w:space="0" w:color="auto"/>
            <w:left w:val="none" w:sz="0" w:space="0" w:color="auto"/>
            <w:bottom w:val="none" w:sz="0" w:space="0" w:color="auto"/>
            <w:right w:val="none" w:sz="0" w:space="0" w:color="auto"/>
          </w:divBdr>
        </w:div>
        <w:div w:id="1378822952">
          <w:marLeft w:val="0"/>
          <w:marRight w:val="0"/>
          <w:marTop w:val="0"/>
          <w:marBottom w:val="0"/>
          <w:divBdr>
            <w:top w:val="none" w:sz="0" w:space="0" w:color="auto"/>
            <w:left w:val="none" w:sz="0" w:space="0" w:color="auto"/>
            <w:bottom w:val="none" w:sz="0" w:space="0" w:color="auto"/>
            <w:right w:val="none" w:sz="0" w:space="0" w:color="auto"/>
          </w:divBdr>
        </w:div>
        <w:div w:id="881670728">
          <w:marLeft w:val="0"/>
          <w:marRight w:val="0"/>
          <w:marTop w:val="0"/>
          <w:marBottom w:val="0"/>
          <w:divBdr>
            <w:top w:val="none" w:sz="0" w:space="0" w:color="auto"/>
            <w:left w:val="none" w:sz="0" w:space="0" w:color="auto"/>
            <w:bottom w:val="none" w:sz="0" w:space="0" w:color="auto"/>
            <w:right w:val="none" w:sz="0" w:space="0" w:color="auto"/>
          </w:divBdr>
        </w:div>
      </w:divsChild>
    </w:div>
    <w:div w:id="1998610537">
      <w:bodyDiv w:val="1"/>
      <w:marLeft w:val="0"/>
      <w:marRight w:val="0"/>
      <w:marTop w:val="0"/>
      <w:marBottom w:val="0"/>
      <w:divBdr>
        <w:top w:val="none" w:sz="0" w:space="0" w:color="auto"/>
        <w:left w:val="none" w:sz="0" w:space="0" w:color="auto"/>
        <w:bottom w:val="none" w:sz="0" w:space="0" w:color="auto"/>
        <w:right w:val="none" w:sz="0" w:space="0" w:color="auto"/>
      </w:divBdr>
      <w:divsChild>
        <w:div w:id="2105762135">
          <w:marLeft w:val="0"/>
          <w:marRight w:val="0"/>
          <w:marTop w:val="0"/>
          <w:marBottom w:val="0"/>
          <w:divBdr>
            <w:top w:val="none" w:sz="0" w:space="0" w:color="auto"/>
            <w:left w:val="none" w:sz="0" w:space="0" w:color="auto"/>
            <w:bottom w:val="none" w:sz="0" w:space="0" w:color="auto"/>
            <w:right w:val="none" w:sz="0" w:space="0" w:color="auto"/>
          </w:divBdr>
          <w:divsChild>
            <w:div w:id="9672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3877">
      <w:bodyDiv w:val="1"/>
      <w:marLeft w:val="0"/>
      <w:marRight w:val="0"/>
      <w:marTop w:val="0"/>
      <w:marBottom w:val="0"/>
      <w:divBdr>
        <w:top w:val="none" w:sz="0" w:space="0" w:color="auto"/>
        <w:left w:val="none" w:sz="0" w:space="0" w:color="auto"/>
        <w:bottom w:val="none" w:sz="0" w:space="0" w:color="auto"/>
        <w:right w:val="none" w:sz="0" w:space="0" w:color="auto"/>
      </w:divBdr>
      <w:divsChild>
        <w:div w:id="1549686520">
          <w:marLeft w:val="0"/>
          <w:marRight w:val="0"/>
          <w:marTop w:val="0"/>
          <w:marBottom w:val="0"/>
          <w:divBdr>
            <w:top w:val="none" w:sz="0" w:space="0" w:color="auto"/>
            <w:left w:val="none" w:sz="0" w:space="0" w:color="auto"/>
            <w:bottom w:val="none" w:sz="0" w:space="0" w:color="auto"/>
            <w:right w:val="none" w:sz="0" w:space="0" w:color="auto"/>
          </w:divBdr>
          <w:divsChild>
            <w:div w:id="47167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44753">
      <w:bodyDiv w:val="1"/>
      <w:marLeft w:val="0"/>
      <w:marRight w:val="0"/>
      <w:marTop w:val="0"/>
      <w:marBottom w:val="0"/>
      <w:divBdr>
        <w:top w:val="none" w:sz="0" w:space="0" w:color="auto"/>
        <w:left w:val="none" w:sz="0" w:space="0" w:color="auto"/>
        <w:bottom w:val="none" w:sz="0" w:space="0" w:color="auto"/>
        <w:right w:val="none" w:sz="0" w:space="0" w:color="auto"/>
      </w:divBdr>
      <w:divsChild>
        <w:div w:id="1601986640">
          <w:marLeft w:val="0"/>
          <w:marRight w:val="0"/>
          <w:marTop w:val="0"/>
          <w:marBottom w:val="0"/>
          <w:divBdr>
            <w:top w:val="none" w:sz="0" w:space="0" w:color="auto"/>
            <w:left w:val="none" w:sz="0" w:space="0" w:color="auto"/>
            <w:bottom w:val="none" w:sz="0" w:space="0" w:color="auto"/>
            <w:right w:val="none" w:sz="0" w:space="0" w:color="auto"/>
          </w:divBdr>
          <w:divsChild>
            <w:div w:id="935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8676">
      <w:bodyDiv w:val="1"/>
      <w:marLeft w:val="0"/>
      <w:marRight w:val="0"/>
      <w:marTop w:val="0"/>
      <w:marBottom w:val="0"/>
      <w:divBdr>
        <w:top w:val="none" w:sz="0" w:space="0" w:color="auto"/>
        <w:left w:val="none" w:sz="0" w:space="0" w:color="auto"/>
        <w:bottom w:val="none" w:sz="0" w:space="0" w:color="auto"/>
        <w:right w:val="none" w:sz="0" w:space="0" w:color="auto"/>
      </w:divBdr>
      <w:divsChild>
        <w:div w:id="660039000">
          <w:marLeft w:val="0"/>
          <w:marRight w:val="0"/>
          <w:marTop w:val="0"/>
          <w:marBottom w:val="0"/>
          <w:divBdr>
            <w:top w:val="none" w:sz="0" w:space="0" w:color="auto"/>
            <w:left w:val="none" w:sz="0" w:space="0" w:color="auto"/>
            <w:bottom w:val="none" w:sz="0" w:space="0" w:color="auto"/>
            <w:right w:val="none" w:sz="0" w:space="0" w:color="auto"/>
          </w:divBdr>
          <w:divsChild>
            <w:div w:id="145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56832">
      <w:bodyDiv w:val="1"/>
      <w:marLeft w:val="0"/>
      <w:marRight w:val="0"/>
      <w:marTop w:val="0"/>
      <w:marBottom w:val="0"/>
      <w:divBdr>
        <w:top w:val="none" w:sz="0" w:space="0" w:color="auto"/>
        <w:left w:val="none" w:sz="0" w:space="0" w:color="auto"/>
        <w:bottom w:val="none" w:sz="0" w:space="0" w:color="auto"/>
        <w:right w:val="none" w:sz="0" w:space="0" w:color="auto"/>
      </w:divBdr>
      <w:divsChild>
        <w:div w:id="1753551846">
          <w:marLeft w:val="0"/>
          <w:marRight w:val="0"/>
          <w:marTop w:val="0"/>
          <w:marBottom w:val="0"/>
          <w:divBdr>
            <w:top w:val="none" w:sz="0" w:space="0" w:color="auto"/>
            <w:left w:val="none" w:sz="0" w:space="0" w:color="auto"/>
            <w:bottom w:val="none" w:sz="0" w:space="0" w:color="auto"/>
            <w:right w:val="none" w:sz="0" w:space="0" w:color="auto"/>
          </w:divBdr>
          <w:divsChild>
            <w:div w:id="18643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2083">
      <w:bodyDiv w:val="1"/>
      <w:marLeft w:val="0"/>
      <w:marRight w:val="0"/>
      <w:marTop w:val="0"/>
      <w:marBottom w:val="0"/>
      <w:divBdr>
        <w:top w:val="none" w:sz="0" w:space="0" w:color="auto"/>
        <w:left w:val="none" w:sz="0" w:space="0" w:color="auto"/>
        <w:bottom w:val="none" w:sz="0" w:space="0" w:color="auto"/>
        <w:right w:val="none" w:sz="0" w:space="0" w:color="auto"/>
      </w:divBdr>
      <w:divsChild>
        <w:div w:id="655957521">
          <w:marLeft w:val="0"/>
          <w:marRight w:val="0"/>
          <w:marTop w:val="0"/>
          <w:marBottom w:val="0"/>
          <w:divBdr>
            <w:top w:val="none" w:sz="0" w:space="0" w:color="auto"/>
            <w:left w:val="none" w:sz="0" w:space="0" w:color="auto"/>
            <w:bottom w:val="none" w:sz="0" w:space="0" w:color="auto"/>
            <w:right w:val="none" w:sz="0" w:space="0" w:color="auto"/>
          </w:divBdr>
          <w:divsChild>
            <w:div w:id="3811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yperlink" Target="https://www.miniatur-wunderland.de/assets/content/layout/monaco/monaco-formel1-montecarlo-haarnadel.jpg" TargetMode="External"/><Relationship Id="rId39" Type="http://schemas.openxmlformats.org/officeDocument/2006/relationships/image" Target="media/image9.jpeg"/><Relationship Id="rId21" Type="http://schemas.openxmlformats.org/officeDocument/2006/relationships/hyperlink" Target="https://commons.wikimedia.org/wiki/File:Electromagnetism.svg" TargetMode="External"/><Relationship Id="rId34" Type="http://schemas.openxmlformats.org/officeDocument/2006/relationships/image" Target="media/image4.png"/><Relationship Id="rId42" Type="http://schemas.openxmlformats.org/officeDocument/2006/relationships/image" Target="media/image12.jpeg"/><Relationship Id="rId47" Type="http://schemas.openxmlformats.org/officeDocument/2006/relationships/image" Target="media/image17.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ThePurpleOne/Magtrix/blob/master/docs/memoire/figures/coil_driver_pcb.jpg" TargetMode="External"/><Relationship Id="rId11" Type="http://schemas.openxmlformats.org/officeDocument/2006/relationships/header" Target="header1.xml"/><Relationship Id="rId24" Type="http://schemas.openxmlformats.org/officeDocument/2006/relationships/hyperlink" Target="https://www.researchgate.net/figure/Magnetic-force-vs-distance-between-magnets-and-plate_fig5_284285242" TargetMode="External"/><Relationship Id="rId32" Type="http://schemas.openxmlformats.org/officeDocument/2006/relationships/footer" Target="footer7.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hyperlink" Target="https://www.youtube.com/watch?v=uL6e3co4Qqc" TargetMode="External"/><Relationship Id="rId27" Type="http://schemas.openxmlformats.org/officeDocument/2006/relationships/hyperlink" Target="https://www.youtube.com/watch?v=bl5jziS66Zk" TargetMode="External"/><Relationship Id="rId30" Type="http://schemas.openxmlformats.org/officeDocument/2006/relationships/hyperlink" Target="https://miko.ai/products/miko-chess" TargetMode="External"/><Relationship Id="rId35" Type="http://schemas.openxmlformats.org/officeDocument/2006/relationships/image" Target="media/image5.png"/><Relationship Id="rId43" Type="http://schemas.openxmlformats.org/officeDocument/2006/relationships/image" Target="media/image13.jpeg"/><Relationship Id="rId48" Type="http://schemas.openxmlformats.org/officeDocument/2006/relationships/header" Target="header7.xml"/><Relationship Id="rId56" Type="http://schemas.openxmlformats.org/officeDocument/2006/relationships/image" Target="media/image24.png"/><Relationship Id="rId8" Type="http://schemas.openxmlformats.org/officeDocument/2006/relationships/image" Target="media/image1.jp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yperlink" Target="https://github.com/ThePurpleOne/Magtrix/blob/master/docs/memoire/figures/front.png" TargetMode="Externa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7.png"/><Relationship Id="rId20"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image" Target="media/image2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researchgate.net/figure/Arrangement-of-Magnets-a-Halbach-array-b-Alternating-polarity-c-Same-polarity_fig3_284285242" TargetMode="External"/><Relationship Id="rId28" Type="http://schemas.openxmlformats.org/officeDocument/2006/relationships/hyperlink" Target="https://www.youtube.com/watch?v=-7VYErogUvg" TargetMode="External"/><Relationship Id="rId36" Type="http://schemas.openxmlformats.org/officeDocument/2006/relationships/image" Target="media/image6.png"/><Relationship Id="rId49" Type="http://schemas.openxmlformats.org/officeDocument/2006/relationships/footer" Target="footer8.xml"/><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image" Target="media/image14.png"/><Relationship Id="rId52" Type="http://schemas.openxmlformats.org/officeDocument/2006/relationships/image" Target="media/image20.png"/><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ECC5-A01B-4C53-8330-DAD2D6B28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3</TotalTime>
  <Pages>1</Pages>
  <Words>4871</Words>
  <Characters>26795</Characters>
  <Application>Microsoft Office Word</Application>
  <DocSecurity>0</DocSecurity>
  <Lines>223</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Von Tobel</dc:creator>
  <dc:description/>
  <cp:lastModifiedBy>Mariot Gaël</cp:lastModifiedBy>
  <cp:revision>75</cp:revision>
  <cp:lastPrinted>2025-06-30T11:31:00Z</cp:lastPrinted>
  <dcterms:created xsi:type="dcterms:W3CDTF">2020-04-17T21:58:00Z</dcterms:created>
  <dcterms:modified xsi:type="dcterms:W3CDTF">2025-08-11T16:27:00Z</dcterms:modified>
  <dc:language>fr-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n1aLuNnc"/&gt;&lt;style id="http://www.zotero.org/styles/iso690-author-date-fr-no-abstract" hasBibliography="1" bibliographyStyleHasBeenSet="0"/&gt;&lt;prefs&gt;&lt;pref name="fieldType" value="Field"/&gt;&lt;/prefs&gt;&lt;/d</vt:lpwstr>
  </property>
  <property fmtid="{D5CDD505-2E9C-101B-9397-08002B2CF9AE}" pid="3" name="ZOTERO_PREF_2">
    <vt:lpwstr>ata&gt;</vt:lpwstr>
  </property>
</Properties>
</file>